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D9F164" w14:textId="68884ED0" w:rsidR="001E1523" w:rsidRDefault="001E1523" w:rsidP="00E22E79">
      <w:pPr>
        <w:pStyle w:val="Heading1"/>
      </w:pPr>
      <w:bookmarkStart w:id="0" w:name="_Toc364687492"/>
      <w:bookmarkStart w:id="1" w:name="_Toc364713196"/>
      <w:r>
        <w:t>NOTES TO Self</w:t>
      </w:r>
    </w:p>
    <w:p w14:paraId="11E7111D" w14:textId="5F98D5DE" w:rsidR="001E1523" w:rsidRDefault="001E1523" w:rsidP="001E1523">
      <w:pPr>
        <w:pStyle w:val="ListParagraph"/>
        <w:numPr>
          <w:ilvl w:val="0"/>
          <w:numId w:val="33"/>
        </w:numPr>
      </w:pPr>
      <w:r>
        <w:t>Check the text of the MolCel2013 paper against the DVD backup</w:t>
      </w:r>
      <w:r w:rsidR="008F1DC5">
        <w:t>.  The main text is from the MolCel website, as are the main figures.  Supplemental text and figures need to be reconciled with your DVD backup.</w:t>
      </w:r>
    </w:p>
    <w:p w14:paraId="4B781950" w14:textId="086DE522" w:rsidR="001E1523" w:rsidRDefault="001E1523" w:rsidP="001E1523">
      <w:pPr>
        <w:pStyle w:val="ListParagraph"/>
        <w:numPr>
          <w:ilvl w:val="1"/>
          <w:numId w:val="33"/>
        </w:numPr>
      </w:pPr>
      <w:r>
        <w:t>Add the piRNA references to this document</w:t>
      </w:r>
    </w:p>
    <w:p w14:paraId="3882AE85" w14:textId="7AFC0165" w:rsidR="001E1523" w:rsidRDefault="001E1523" w:rsidP="001E1523">
      <w:pPr>
        <w:pStyle w:val="ListParagraph"/>
        <w:numPr>
          <w:ilvl w:val="2"/>
          <w:numId w:val="33"/>
        </w:numPr>
      </w:pPr>
      <w:r>
        <w:t>This will take awhile.</w:t>
      </w:r>
    </w:p>
    <w:p w14:paraId="25BCEFDA" w14:textId="18E66D99" w:rsidR="00081109" w:rsidRDefault="00081109" w:rsidP="001E1523">
      <w:pPr>
        <w:pStyle w:val="ListParagraph"/>
        <w:numPr>
          <w:ilvl w:val="0"/>
          <w:numId w:val="33"/>
        </w:numPr>
      </w:pPr>
      <w:r>
        <w:t>Phrases to FIND and Replace for symbols ETC.</w:t>
      </w:r>
    </w:p>
    <w:p w14:paraId="2863D4C6" w14:textId="5B074CDD" w:rsidR="00081109" w:rsidRDefault="00081109" w:rsidP="00081109">
      <w:pPr>
        <w:pStyle w:val="ListParagraph"/>
        <w:numPr>
          <w:ilvl w:val="1"/>
          <w:numId w:val="33"/>
        </w:numPr>
      </w:pPr>
      <w:r>
        <w:t>5prime and 3prime = I want the symbols!</w:t>
      </w:r>
    </w:p>
    <w:p w14:paraId="08BB4797" w14:textId="4EE51A24" w:rsidR="004754D1" w:rsidRDefault="004754D1" w:rsidP="00E22E79">
      <w:pPr>
        <w:pStyle w:val="Heading1"/>
      </w:pPr>
      <w:r>
        <w:t>COVER PAGE</w:t>
      </w:r>
      <w:bookmarkEnd w:id="0"/>
      <w:bookmarkEnd w:id="1"/>
      <w:r>
        <w:br w:type="page"/>
      </w:r>
    </w:p>
    <w:p w14:paraId="72525F45" w14:textId="77777777" w:rsidR="004754D1" w:rsidRDefault="004754D1" w:rsidP="004754D1">
      <w:pPr>
        <w:sectPr w:rsidR="004754D1" w:rsidSect="004754D1">
          <w:footerReference w:type="even" r:id="rId9"/>
          <w:footerReference w:type="default" r:id="rId10"/>
          <w:pgSz w:w="12240" w:h="15840"/>
          <w:pgMar w:top="2160" w:right="1440" w:bottom="1440" w:left="2160" w:header="720" w:footer="720" w:gutter="0"/>
          <w:pgNumType w:fmt="lowerRoman" w:start="1"/>
          <w:cols w:space="720"/>
          <w:titlePg/>
          <w:docGrid w:linePitch="360"/>
        </w:sectPr>
      </w:pPr>
    </w:p>
    <w:p w14:paraId="6D017F02" w14:textId="6D726237" w:rsidR="004754D1" w:rsidRDefault="004754D1" w:rsidP="00E22E79">
      <w:pPr>
        <w:pStyle w:val="Heading1"/>
      </w:pPr>
      <w:bookmarkStart w:id="2" w:name="_Toc364687493"/>
      <w:bookmarkStart w:id="3" w:name="_Toc364713197"/>
      <w:r>
        <w:t>TITLE PAGE</w:t>
      </w:r>
      <w:bookmarkEnd w:id="2"/>
      <w:bookmarkEnd w:id="3"/>
    </w:p>
    <w:p w14:paraId="49C16F1D" w14:textId="081AB439" w:rsidR="00DA1078" w:rsidRDefault="00DA1078" w:rsidP="00DA1078">
      <w:r>
        <w:t>Possible titles:</w:t>
      </w:r>
    </w:p>
    <w:p w14:paraId="402BF672" w14:textId="3ADEA733" w:rsidR="00DA1078" w:rsidRPr="00DA1078" w:rsidRDefault="00DA1078" w:rsidP="00DA1078">
      <w:pPr>
        <w:pStyle w:val="ListParagraph"/>
        <w:widowControl w:val="0"/>
        <w:numPr>
          <w:ilvl w:val="0"/>
          <w:numId w:val="2"/>
        </w:numPr>
        <w:autoSpaceDE w:val="0"/>
        <w:autoSpaceDN w:val="0"/>
        <w:adjustRightInd w:val="0"/>
        <w:spacing w:line="240" w:lineRule="auto"/>
        <w:rPr>
          <w:rFonts w:cs="Arial"/>
        </w:rPr>
      </w:pPr>
      <w:r w:rsidRPr="00DA1078">
        <w:rPr>
          <w:rFonts w:cs="Arial"/>
        </w:rPr>
        <w:t>Investigation of long RNAs using a novel ligation-based approach</w:t>
      </w:r>
    </w:p>
    <w:p w14:paraId="47648A5B" w14:textId="25F8159B" w:rsidR="00DA1078" w:rsidRPr="00DA1078" w:rsidRDefault="00DA1078" w:rsidP="00DA1078">
      <w:pPr>
        <w:pStyle w:val="ListParagraph"/>
        <w:widowControl w:val="0"/>
        <w:numPr>
          <w:ilvl w:val="0"/>
          <w:numId w:val="2"/>
        </w:numPr>
        <w:autoSpaceDE w:val="0"/>
        <w:autoSpaceDN w:val="0"/>
        <w:adjustRightInd w:val="0"/>
        <w:spacing w:line="240" w:lineRule="auto"/>
        <w:rPr>
          <w:rFonts w:cs="Arial"/>
        </w:rPr>
      </w:pPr>
      <w:r w:rsidRPr="00DA1078">
        <w:rPr>
          <w:rFonts w:cs="Arial"/>
        </w:rPr>
        <w:t>Investigation of long RNAs using RNA templated DNA ligation</w:t>
      </w:r>
    </w:p>
    <w:p w14:paraId="1E5F425F" w14:textId="1B0A2BF3" w:rsidR="00DA1078" w:rsidRPr="00DA1078" w:rsidRDefault="00DA1078" w:rsidP="00DA1078">
      <w:pPr>
        <w:pStyle w:val="ListParagraph"/>
        <w:widowControl w:val="0"/>
        <w:numPr>
          <w:ilvl w:val="0"/>
          <w:numId w:val="2"/>
        </w:numPr>
        <w:autoSpaceDE w:val="0"/>
        <w:autoSpaceDN w:val="0"/>
        <w:adjustRightInd w:val="0"/>
        <w:spacing w:line="240" w:lineRule="auto"/>
        <w:rPr>
          <w:rFonts w:cs="Arial"/>
        </w:rPr>
      </w:pPr>
      <w:r w:rsidRPr="00DA1078">
        <w:rPr>
          <w:rFonts w:cs="Arial"/>
        </w:rPr>
        <w:t>Long RNAs: biology, technology, and perspective</w:t>
      </w:r>
    </w:p>
    <w:p w14:paraId="1CD08F6B" w14:textId="64818108" w:rsidR="00DA1078" w:rsidRPr="00DA1078" w:rsidRDefault="00DA1078" w:rsidP="00DA1078">
      <w:pPr>
        <w:pStyle w:val="ListParagraph"/>
        <w:widowControl w:val="0"/>
        <w:numPr>
          <w:ilvl w:val="0"/>
          <w:numId w:val="2"/>
        </w:numPr>
        <w:autoSpaceDE w:val="0"/>
        <w:autoSpaceDN w:val="0"/>
        <w:adjustRightInd w:val="0"/>
        <w:spacing w:line="240" w:lineRule="auto"/>
      </w:pPr>
      <w:r w:rsidRPr="00DA1078">
        <w:rPr>
          <w:rFonts w:cs="Arial"/>
        </w:rPr>
        <w:t>Examination of dynamic long RNAs</w:t>
      </w:r>
    </w:p>
    <w:p w14:paraId="573FED6A" w14:textId="77777777" w:rsidR="00DA1078" w:rsidRPr="00DA1078" w:rsidRDefault="00DA1078" w:rsidP="00DA1078">
      <w:pPr>
        <w:pStyle w:val="ListParagraph"/>
        <w:widowControl w:val="0"/>
        <w:autoSpaceDE w:val="0"/>
        <w:autoSpaceDN w:val="0"/>
        <w:adjustRightInd w:val="0"/>
        <w:spacing w:line="240" w:lineRule="auto"/>
      </w:pPr>
    </w:p>
    <w:p w14:paraId="2DC8F316" w14:textId="440ED983" w:rsidR="00A0412E" w:rsidRDefault="00A0412E" w:rsidP="00E62870">
      <w:pPr>
        <w:pStyle w:val="ThesisTitleText"/>
      </w:pPr>
      <w:r>
        <w:t>A Dissertation Presented</w:t>
      </w:r>
    </w:p>
    <w:p w14:paraId="11224EDD" w14:textId="77777777" w:rsidR="00A0412E" w:rsidRDefault="00A0412E" w:rsidP="00E62870">
      <w:pPr>
        <w:pStyle w:val="ThesisTitleText"/>
      </w:pPr>
      <w:r>
        <w:t>By</w:t>
      </w:r>
    </w:p>
    <w:p w14:paraId="6C382CC7" w14:textId="77777777" w:rsidR="00A0412E" w:rsidRDefault="00A0412E" w:rsidP="00E62870">
      <w:pPr>
        <w:pStyle w:val="ThesisTitleText"/>
      </w:pPr>
      <w:r>
        <w:t>Christian Knauf Roy</w:t>
      </w:r>
    </w:p>
    <w:p w14:paraId="421ACCD9" w14:textId="77777777" w:rsidR="00A0412E" w:rsidRDefault="00A0412E" w:rsidP="00E62870">
      <w:pPr>
        <w:pStyle w:val="ThesisTitleText"/>
      </w:pPr>
    </w:p>
    <w:p w14:paraId="193172BB" w14:textId="77777777" w:rsidR="00A0412E" w:rsidRDefault="00A0412E" w:rsidP="00E62870">
      <w:pPr>
        <w:pStyle w:val="ThesisTitleText"/>
      </w:pPr>
      <w:r>
        <w:t>Submitted to the Faculty of the</w:t>
      </w:r>
    </w:p>
    <w:p w14:paraId="190B37DE" w14:textId="77777777" w:rsidR="00A0412E" w:rsidRDefault="00A0412E" w:rsidP="00E62870">
      <w:pPr>
        <w:pStyle w:val="ThesisTitleText"/>
      </w:pPr>
      <w:r>
        <w:t>University of Massachusetts Graduate School of Biomedical Sciences, Worcester</w:t>
      </w:r>
    </w:p>
    <w:p w14:paraId="5E6B0182" w14:textId="77777777" w:rsidR="00A0412E" w:rsidRDefault="00A0412E" w:rsidP="00E62870">
      <w:pPr>
        <w:pStyle w:val="ThesisTitleText"/>
      </w:pPr>
      <w:proofErr w:type="gramStart"/>
      <w:r>
        <w:t>in</w:t>
      </w:r>
      <w:proofErr w:type="gramEnd"/>
      <w:r>
        <w:t xml:space="preserve"> partial fulfillment of the requirements for the degree of </w:t>
      </w:r>
    </w:p>
    <w:p w14:paraId="4A25CB77" w14:textId="77777777" w:rsidR="00A0412E" w:rsidRDefault="00A0412E" w:rsidP="00E62870">
      <w:pPr>
        <w:pStyle w:val="ThesisTitleText"/>
      </w:pPr>
    </w:p>
    <w:p w14:paraId="26FB7C02" w14:textId="77777777" w:rsidR="00A0412E" w:rsidRDefault="00A0412E" w:rsidP="00E62870">
      <w:pPr>
        <w:pStyle w:val="ThesisTitleText"/>
      </w:pPr>
      <w:r>
        <w:t>DOCTOR OF PHILOSPHY</w:t>
      </w:r>
      <w:r>
        <w:br/>
      </w:r>
    </w:p>
    <w:p w14:paraId="18D12229" w14:textId="77777777" w:rsidR="00A0412E" w:rsidRDefault="00A0412E" w:rsidP="00E62870">
      <w:pPr>
        <w:pStyle w:val="ThesisTitleText"/>
      </w:pPr>
      <w:r>
        <w:t>(MONTH, DAY, YEAR)</w:t>
      </w:r>
    </w:p>
    <w:p w14:paraId="7D5CB7AA" w14:textId="302FE9BD" w:rsidR="00A0412E" w:rsidRDefault="00A0412E" w:rsidP="00E62870">
      <w:pPr>
        <w:pStyle w:val="ThesisTitleText"/>
      </w:pPr>
      <w:r>
        <w:t>BIOCHEMISTRY</w:t>
      </w:r>
      <w:r>
        <w:br w:type="page"/>
      </w:r>
    </w:p>
    <w:p w14:paraId="582EC6CC" w14:textId="77777777" w:rsidR="004754D1" w:rsidRDefault="004754D1" w:rsidP="00E22E79">
      <w:pPr>
        <w:pStyle w:val="Heading1"/>
      </w:pPr>
      <w:bookmarkStart w:id="4" w:name="_Toc364687494"/>
      <w:bookmarkStart w:id="5" w:name="_Toc364713198"/>
      <w:r>
        <w:t>SIGNATURE PAGE</w:t>
      </w:r>
      <w:bookmarkEnd w:id="4"/>
      <w:bookmarkEnd w:id="5"/>
    </w:p>
    <w:p w14:paraId="0631D079" w14:textId="158D72D4" w:rsidR="00A0412E" w:rsidRDefault="00A0412E" w:rsidP="00E62870">
      <w:pPr>
        <w:pStyle w:val="ThesisTitleText"/>
      </w:pPr>
      <w:r>
        <w:t>A Dissertation Presented</w:t>
      </w:r>
    </w:p>
    <w:p w14:paraId="40177458" w14:textId="77777777" w:rsidR="00A0412E" w:rsidRDefault="00A0412E" w:rsidP="00E62870">
      <w:pPr>
        <w:pStyle w:val="ThesisTitleText"/>
      </w:pPr>
      <w:r>
        <w:t>By</w:t>
      </w:r>
    </w:p>
    <w:p w14:paraId="5ED72B42" w14:textId="77777777" w:rsidR="00A0412E" w:rsidRDefault="00A0412E" w:rsidP="00E62870">
      <w:pPr>
        <w:pStyle w:val="ThesisTitleText"/>
      </w:pPr>
      <w:r>
        <w:t>Christian Knauf Roy</w:t>
      </w:r>
    </w:p>
    <w:p w14:paraId="7FA37444" w14:textId="77777777" w:rsidR="00A0412E" w:rsidRDefault="00A0412E" w:rsidP="00E62870">
      <w:pPr>
        <w:pStyle w:val="ThesisTitleText"/>
      </w:pPr>
    </w:p>
    <w:p w14:paraId="3CB0471F" w14:textId="77777777" w:rsidR="00A0412E" w:rsidRDefault="00A0412E" w:rsidP="00E62870">
      <w:pPr>
        <w:pStyle w:val="ThesisTitleText"/>
      </w:pPr>
      <w:r w:rsidRPr="00A0412E">
        <w:t>The signatures of the Dissertation Defense Committee signify completion and approval as to style and content of the Dissertation</w:t>
      </w:r>
    </w:p>
    <w:p w14:paraId="51A531D3" w14:textId="77777777" w:rsidR="00A0412E" w:rsidRDefault="00A0412E" w:rsidP="00E62870">
      <w:pPr>
        <w:pStyle w:val="ThesisTitleText"/>
      </w:pPr>
    </w:p>
    <w:p w14:paraId="3926D698" w14:textId="77777777" w:rsidR="00E62870" w:rsidRDefault="00A0412E" w:rsidP="00E62870">
      <w:pPr>
        <w:pStyle w:val="ThesisTitleText"/>
      </w:pPr>
      <w:r w:rsidRPr="00A0412E">
        <w:t xml:space="preserve">The signatures of the Dissertation Defense Committee signify completion and approval as to style and content of the Dissertation </w:t>
      </w:r>
    </w:p>
    <w:p w14:paraId="772EAAF0" w14:textId="77777777" w:rsidR="00E62870" w:rsidRDefault="00E62870" w:rsidP="00E62870">
      <w:pPr>
        <w:pStyle w:val="ThesisTitleText"/>
      </w:pPr>
    </w:p>
    <w:p w14:paraId="5460A0E3" w14:textId="77777777" w:rsidR="00E62870" w:rsidRDefault="00A0412E" w:rsidP="00E62870">
      <w:pPr>
        <w:pStyle w:val="ThesisTitleText"/>
      </w:pPr>
      <w:r w:rsidRPr="00A0412E">
        <w:t xml:space="preserve">(Signature) (Name Typed), </w:t>
      </w:r>
    </w:p>
    <w:p w14:paraId="53D8883F" w14:textId="5CD638DD" w:rsidR="00E62870" w:rsidRDefault="0051044F" w:rsidP="00E62870">
      <w:pPr>
        <w:pStyle w:val="ThesisTitleText"/>
      </w:pPr>
      <w:r>
        <w:t>Melissa J. Moore</w:t>
      </w:r>
      <w:r w:rsidR="00A0412E" w:rsidRPr="00A0412E">
        <w:t xml:space="preserve"> (Signature) (Name Typed), </w:t>
      </w:r>
    </w:p>
    <w:p w14:paraId="33526FBB" w14:textId="77777777" w:rsidR="0051044F" w:rsidRDefault="0051044F" w:rsidP="0051044F">
      <w:pPr>
        <w:pStyle w:val="ThesisTitleText"/>
      </w:pPr>
    </w:p>
    <w:p w14:paraId="65994DDC" w14:textId="7C951F96" w:rsidR="0051044F" w:rsidRDefault="0051044F" w:rsidP="00E62870">
      <w:pPr>
        <w:pStyle w:val="ThesisTitleText"/>
      </w:pPr>
      <w:r w:rsidRPr="00A0412E">
        <w:t xml:space="preserve">(Signature) (Name Typed), </w:t>
      </w:r>
    </w:p>
    <w:p w14:paraId="7B2529FF" w14:textId="37D4464A" w:rsidR="00E62870" w:rsidRDefault="0051044F" w:rsidP="0051044F">
      <w:pPr>
        <w:pStyle w:val="ThesisTitleText"/>
        <w:tabs>
          <w:tab w:val="left" w:pos="5220"/>
        </w:tabs>
      </w:pPr>
      <w:r>
        <w:t>Phillip D. Zamore</w:t>
      </w:r>
      <w:r w:rsidR="00E62870" w:rsidRPr="00A0412E">
        <w:t xml:space="preserve"> (Signature) (Name Typed), </w:t>
      </w:r>
      <w:r>
        <w:tab/>
      </w:r>
    </w:p>
    <w:p w14:paraId="6E65902D" w14:textId="77777777" w:rsidR="00E62870" w:rsidRDefault="00E62870" w:rsidP="00E62870">
      <w:pPr>
        <w:pStyle w:val="ThesisTitleText"/>
      </w:pPr>
    </w:p>
    <w:p w14:paraId="1503A0C6" w14:textId="41C83087" w:rsidR="00E62870" w:rsidRDefault="0051044F" w:rsidP="00E62870">
      <w:pPr>
        <w:pStyle w:val="ThesisTitleText"/>
      </w:pPr>
      <w:r>
        <w:t>Scot Wolfe</w:t>
      </w:r>
    </w:p>
    <w:p w14:paraId="2482DEFA" w14:textId="473B86E6" w:rsidR="00E62870" w:rsidRDefault="00A0412E" w:rsidP="00E62870">
      <w:pPr>
        <w:pStyle w:val="ThesisTitleText"/>
      </w:pPr>
      <w:r w:rsidRPr="00A0412E">
        <w:t xml:space="preserve">(Signature) (Name Typed), </w:t>
      </w:r>
    </w:p>
    <w:p w14:paraId="5DF3AE93" w14:textId="77777777" w:rsidR="00E62870" w:rsidRDefault="00E62870" w:rsidP="00E62870">
      <w:pPr>
        <w:pStyle w:val="ThesisTitleText"/>
      </w:pPr>
    </w:p>
    <w:p w14:paraId="51B2FD85" w14:textId="0AB2C03F" w:rsidR="00E62870" w:rsidRDefault="0051044F" w:rsidP="00E62870">
      <w:pPr>
        <w:pStyle w:val="ThesisTitleText"/>
      </w:pPr>
      <w:r>
        <w:t>Job Dekker</w:t>
      </w:r>
    </w:p>
    <w:p w14:paraId="687D2C4B" w14:textId="5AB4BA98" w:rsidR="00E62870" w:rsidRDefault="00A0412E" w:rsidP="00E62870">
      <w:pPr>
        <w:pStyle w:val="ThesisTitleText"/>
      </w:pPr>
      <w:r w:rsidRPr="00A0412E">
        <w:t xml:space="preserve">(Signature) (Name Typed), </w:t>
      </w:r>
    </w:p>
    <w:p w14:paraId="52C0CDD4" w14:textId="77777777" w:rsidR="00E62870" w:rsidRDefault="00E62870" w:rsidP="00E62870">
      <w:pPr>
        <w:pStyle w:val="ThesisTitleText"/>
      </w:pPr>
    </w:p>
    <w:p w14:paraId="1D275649" w14:textId="77777777" w:rsidR="00100771" w:rsidRDefault="00100771" w:rsidP="00100771">
      <w:pPr>
        <w:pStyle w:val="ThesisTitleText"/>
      </w:pPr>
      <w:r>
        <w:t>Brenton R. Graveley</w:t>
      </w:r>
    </w:p>
    <w:p w14:paraId="0925FC00" w14:textId="77777777" w:rsidR="00100771" w:rsidRDefault="00100771" w:rsidP="00100771">
      <w:pPr>
        <w:pStyle w:val="ThesisTitleText"/>
      </w:pPr>
      <w:r w:rsidRPr="00A0412E">
        <w:t xml:space="preserve">(Signature) (Name Typed), </w:t>
      </w:r>
    </w:p>
    <w:p w14:paraId="345485ED" w14:textId="77777777" w:rsidR="00100771" w:rsidRDefault="00100771" w:rsidP="00100771">
      <w:pPr>
        <w:pStyle w:val="ThesisTitleText"/>
      </w:pPr>
      <w:r w:rsidRPr="00A0412E">
        <w:t xml:space="preserve">Dissertation Committee </w:t>
      </w:r>
    </w:p>
    <w:p w14:paraId="05CCCED4" w14:textId="77777777" w:rsidR="00100771" w:rsidRDefault="00100771" w:rsidP="00E62870">
      <w:pPr>
        <w:pStyle w:val="ThesisTitleText"/>
      </w:pPr>
    </w:p>
    <w:p w14:paraId="04589056" w14:textId="77777777" w:rsidR="00100771" w:rsidRDefault="00100771" w:rsidP="00100771">
      <w:pPr>
        <w:pStyle w:val="ThesisTitleText"/>
      </w:pPr>
      <w:r>
        <w:t>Zhiping Weng</w:t>
      </w:r>
    </w:p>
    <w:p w14:paraId="283E97F6" w14:textId="7CFB2238" w:rsidR="00100771" w:rsidRDefault="00100771" w:rsidP="00E62870">
      <w:pPr>
        <w:pStyle w:val="ThesisTitleText"/>
      </w:pPr>
      <w:r w:rsidRPr="00A0412E">
        <w:t xml:space="preserve">(Signature) (Name Typed), </w:t>
      </w:r>
    </w:p>
    <w:p w14:paraId="799355EB" w14:textId="77777777" w:rsidR="00100771" w:rsidRDefault="00A0412E" w:rsidP="00E62870">
      <w:pPr>
        <w:pStyle w:val="ThesisTitleText"/>
      </w:pPr>
      <w:r w:rsidRPr="00A0412E">
        <w:t xml:space="preserve">The signature of the Chair of the Committee signifies that the written dissertation meets the requirements of the </w:t>
      </w:r>
    </w:p>
    <w:p w14:paraId="5F8BAC82" w14:textId="77777777" w:rsidR="00100771" w:rsidRDefault="00100771" w:rsidP="00100771">
      <w:pPr>
        <w:pStyle w:val="ThesisTitleText"/>
      </w:pPr>
      <w:r w:rsidRPr="00A0412E">
        <w:t xml:space="preserve">Chair of Committee </w:t>
      </w:r>
    </w:p>
    <w:p w14:paraId="31C69348" w14:textId="77777777" w:rsidR="00100771" w:rsidRDefault="00100771" w:rsidP="00E62870">
      <w:pPr>
        <w:pStyle w:val="ThesisTitleText"/>
      </w:pPr>
    </w:p>
    <w:p w14:paraId="62674CE8" w14:textId="02E1F6D2" w:rsidR="00E62870" w:rsidRDefault="00A0412E" w:rsidP="00E62870">
      <w:pPr>
        <w:pStyle w:val="ThesisTitleText"/>
      </w:pPr>
      <w:r w:rsidRPr="00A0412E">
        <w:t xml:space="preserve">The signature of the Dean of the Graduate School of Biomedical Sciences signifies that the student has met all graduation requirements of the school. (Signature) </w:t>
      </w:r>
    </w:p>
    <w:p w14:paraId="49A36AEE" w14:textId="77777777" w:rsidR="00E62870" w:rsidRDefault="00E62870" w:rsidP="00E62870">
      <w:pPr>
        <w:pStyle w:val="ThesisTitleText"/>
      </w:pPr>
    </w:p>
    <w:p w14:paraId="27F19AE4" w14:textId="77777777" w:rsidR="00E62870" w:rsidRDefault="00A0412E" w:rsidP="00E62870">
      <w:pPr>
        <w:pStyle w:val="ThesisTitleText"/>
      </w:pPr>
      <w:r w:rsidRPr="00A0412E">
        <w:t xml:space="preserve">Anthony </w:t>
      </w:r>
      <w:proofErr w:type="spellStart"/>
      <w:r w:rsidRPr="00A0412E">
        <w:t>Carruthers</w:t>
      </w:r>
      <w:proofErr w:type="spellEnd"/>
      <w:r w:rsidRPr="00A0412E">
        <w:t xml:space="preserve">, Ph.D., Dean of the Graduate School of Biomedical Sciences Program (Typed) </w:t>
      </w:r>
    </w:p>
    <w:p w14:paraId="1251882F" w14:textId="77777777" w:rsidR="00E62870" w:rsidRDefault="00E62870" w:rsidP="00E62870">
      <w:pPr>
        <w:pStyle w:val="ThesisTitleText"/>
      </w:pPr>
    </w:p>
    <w:p w14:paraId="49754305" w14:textId="7ACFD5FF" w:rsidR="00A0412E" w:rsidRDefault="00A0412E" w:rsidP="00E62870">
      <w:pPr>
        <w:pStyle w:val="ThesisTitleText"/>
      </w:pPr>
      <w:r w:rsidRPr="00A0412E">
        <w:t>Month, Day and Year (Typed)</w:t>
      </w:r>
    </w:p>
    <w:p w14:paraId="3298E8B7" w14:textId="7B4E7A56" w:rsidR="00D814B1" w:rsidRDefault="00D814B1">
      <w:pPr>
        <w:spacing w:line="240" w:lineRule="auto"/>
        <w:rPr>
          <w:sz w:val="36"/>
          <w:szCs w:val="36"/>
        </w:rPr>
      </w:pPr>
      <w:r>
        <w:rPr>
          <w:sz w:val="36"/>
          <w:szCs w:val="36"/>
        </w:rPr>
        <w:br w:type="page"/>
      </w:r>
    </w:p>
    <w:p w14:paraId="2F247C6A" w14:textId="77777777" w:rsidR="00C121DB" w:rsidRDefault="00C121DB" w:rsidP="00E22E79">
      <w:pPr>
        <w:pStyle w:val="Heading1"/>
      </w:pPr>
      <w:bookmarkStart w:id="6" w:name="_Toc237332389"/>
      <w:bookmarkStart w:id="7" w:name="_Toc364687495"/>
      <w:bookmarkStart w:id="8" w:name="_Toc364713199"/>
      <w:r>
        <w:t>Front Matter</w:t>
      </w:r>
      <w:bookmarkEnd w:id="6"/>
      <w:bookmarkEnd w:id="7"/>
      <w:bookmarkEnd w:id="8"/>
    </w:p>
    <w:p w14:paraId="25C5B05F" w14:textId="77777777" w:rsidR="00A0412E" w:rsidRDefault="00C121DB" w:rsidP="00D814B1">
      <w:pPr>
        <w:pStyle w:val="Heading2"/>
      </w:pPr>
      <w:bookmarkStart w:id="9" w:name="_Toc237332390"/>
      <w:bookmarkStart w:id="10" w:name="_Toc364687496"/>
      <w:bookmarkStart w:id="11" w:name="_Toc364713200"/>
      <w:r>
        <w:t>Dedication</w:t>
      </w:r>
      <w:bookmarkEnd w:id="9"/>
      <w:bookmarkEnd w:id="10"/>
      <w:bookmarkEnd w:id="11"/>
    </w:p>
    <w:p w14:paraId="048E814D" w14:textId="275EA5B4" w:rsidR="00D814B1" w:rsidRPr="00606094" w:rsidRDefault="00606094">
      <w:pPr>
        <w:spacing w:line="240" w:lineRule="auto"/>
        <w:rPr>
          <w:i/>
        </w:rPr>
      </w:pPr>
      <w:r w:rsidRPr="00606094">
        <w:rPr>
          <w:i/>
        </w:rPr>
        <w:t>I would like to dedicate this Doctoral dissertation to my grandfather, George Knauf.  My grandfather passed away on September 23</w:t>
      </w:r>
      <w:r w:rsidRPr="00606094">
        <w:rPr>
          <w:i/>
          <w:vertAlign w:val="superscript"/>
        </w:rPr>
        <w:t>rd</w:t>
      </w:r>
      <w:r w:rsidRPr="00606094">
        <w:rPr>
          <w:i/>
        </w:rPr>
        <w:t>, 2011, just one week shy of his 82</w:t>
      </w:r>
      <w:r w:rsidRPr="00606094">
        <w:rPr>
          <w:i/>
          <w:vertAlign w:val="superscript"/>
        </w:rPr>
        <w:t>nd</w:t>
      </w:r>
      <w:r w:rsidRPr="00606094">
        <w:rPr>
          <w:i/>
        </w:rPr>
        <w:t xml:space="preserve"> birthday. I find it difficult to articulate how much I miss him. He spoke carefully, and never without purpose or conviction. While I hear from others that he was proud of me, he rarely, if ever, betrayed that type of emotion to me directly.  It is my goal to build a solid life like he did. His life was founded on hard work, playing the long game, assuming responsibility, and maintaining friendships throughout his life. These are just a few of the personality traits that I observed and try to emulate. The fact that he passed while I was in graduate school, and before he could meet our son Owen, is one of my biggest regrets. Of all the possessions he left behind, it is the memory of our time together that I will cherish the most. Rest in peace, Grump. I did it. </w:t>
      </w:r>
      <w:r w:rsidR="00D814B1" w:rsidRPr="00606094">
        <w:rPr>
          <w:i/>
        </w:rPr>
        <w:br w:type="page"/>
      </w:r>
    </w:p>
    <w:p w14:paraId="2C0BF964" w14:textId="64970333" w:rsidR="00D814B1" w:rsidRDefault="00C121DB" w:rsidP="00C121DB">
      <w:pPr>
        <w:pStyle w:val="Heading2"/>
      </w:pPr>
      <w:bookmarkStart w:id="12" w:name="_Toc237332391"/>
      <w:bookmarkStart w:id="13" w:name="_Toc364687497"/>
      <w:bookmarkStart w:id="14" w:name="_Toc364713201"/>
      <w:r>
        <w:t>Acknowledgements</w:t>
      </w:r>
      <w:bookmarkEnd w:id="12"/>
      <w:bookmarkEnd w:id="13"/>
      <w:bookmarkEnd w:id="14"/>
    </w:p>
    <w:p w14:paraId="4CADA46C" w14:textId="5D55AA33" w:rsidR="00C96425" w:rsidRDefault="00606094" w:rsidP="00B473B9">
      <w:pPr>
        <w:pStyle w:val="ThesisNormalCompressed"/>
      </w:pPr>
      <w:r>
        <w:t xml:space="preserve">First I would like to acknowledge and thank Laura Geagan and Rebecca Sendak at Genzyme. They were supervisors while I was a research associate there, and encouraged, and assisted my transition to graduate school.  </w:t>
      </w:r>
      <w:r w:rsidR="00C96425">
        <w:t>Without</w:t>
      </w:r>
      <w:r>
        <w:t xml:space="preserve"> the confidence they instilled in my abilities as a young scientist in biochemistry, I doubt I would have ever signed up for more school. </w:t>
      </w:r>
    </w:p>
    <w:p w14:paraId="7507BF48" w14:textId="6413170B" w:rsidR="00606094" w:rsidRDefault="00606094" w:rsidP="00B473B9">
      <w:pPr>
        <w:pStyle w:val="ThesisNormalCompressed"/>
      </w:pPr>
      <w:r>
        <w:t>Next I’d like to thank Melissa. It was during my 1</w:t>
      </w:r>
      <w:r w:rsidRPr="00606094">
        <w:rPr>
          <w:vertAlign w:val="superscript"/>
        </w:rPr>
        <w:t>st</w:t>
      </w:r>
      <w:r>
        <w:t xml:space="preserve"> year retreat at Wood’s Hole that I first learned what a fantastic </w:t>
      </w:r>
      <w:r w:rsidR="009272B0">
        <w:t>communicator</w:t>
      </w:r>
      <w:r>
        <w:t xml:space="preserve"> of </w:t>
      </w:r>
      <w:r w:rsidR="009272B0">
        <w:t>interesting</w:t>
      </w:r>
      <w:r>
        <w:t xml:space="preserve"> and important science Melissa is. When she brought out her </w:t>
      </w:r>
      <w:r w:rsidR="0091479D">
        <w:t>rope representing the unspliced</w:t>
      </w:r>
      <w:r>
        <w:t xml:space="preserve"> pre-mRNA of </w:t>
      </w:r>
      <w:r w:rsidRPr="009272B0">
        <w:rPr>
          <w:i/>
        </w:rPr>
        <w:t>dystrophin</w:t>
      </w:r>
      <w:r>
        <w:t>—a rope that reach to the back of a rather large auditorium—and then dramatically help of a pencil representing the final mRNA pro</w:t>
      </w:r>
      <w:r w:rsidR="00C96425">
        <w:t>duct, both to scale, I knew I needed to rotate in her lab. I have never once doubted the decision to join Melissa’s lab, and have learned so much from the broad and interconnected approach she takes to important scientific questions. Thank you so much for teaching me to always consider the big picture, go for the answer, and to just ask when I need help.</w:t>
      </w:r>
    </w:p>
    <w:p w14:paraId="17F63C31" w14:textId="2856A214" w:rsidR="00C96425" w:rsidRDefault="00C96425" w:rsidP="00B473B9">
      <w:pPr>
        <w:pStyle w:val="ThesisNormalCompressed"/>
      </w:pPr>
      <w:r>
        <w:t xml:space="preserve">Soon after joining Melissa’s lab, and with the project I was working on going well, it was proposed to me that I be a joint student between Melissa and Phil. It was not difficult to not jump at the opportunity to be adviser by </w:t>
      </w:r>
      <w:r>
        <w:rPr>
          <w:i/>
        </w:rPr>
        <w:t>two</w:t>
      </w:r>
      <w:r>
        <w:t xml:space="preserve"> Howard Hughes investigators, and I also haven’t regretted the decision since. Over the past few years, I have been continually amazed at the depth of Phil’s </w:t>
      </w:r>
      <w:r w:rsidR="009272B0">
        <w:t>knowledge</w:t>
      </w:r>
      <w:r>
        <w:t>, both scientifically and in broader topics.  He is a careful, meticulous, quantitative, and calculating mentor. While I feel that I clicked ‘on the level’ with Melissa, interacting with Phil forced me to think and act outside my comfort zone, something I always tell myself is a critical aspect of change—and growth.  Thank you Phil for everything I’ve learned.</w:t>
      </w:r>
    </w:p>
    <w:p w14:paraId="324748DA" w14:textId="6AF54D65" w:rsidR="00D55552" w:rsidRDefault="00C96425" w:rsidP="00B473B9">
      <w:pPr>
        <w:pStyle w:val="ThesisNormalCompressed"/>
      </w:pPr>
      <w:r>
        <w:t xml:space="preserve">My committee has also been very supportive throughput my PhD. I </w:t>
      </w:r>
      <w:r w:rsidR="0091479D">
        <w:t>hardly</w:t>
      </w:r>
      <w:r>
        <w:t xml:space="preserve"> believed the ease with which I passed my qualifying exam, and took it as a big confidence boost.  The following years of TRAC meetings confirmed that I was not thinking way off-base.  The one-on-one meetings just prior to my QE were especially helpful.  Thanks to Scot, Job, and especially Zhiping for all the guidance.</w:t>
      </w:r>
    </w:p>
    <w:p w14:paraId="798AF714" w14:textId="77777777" w:rsidR="00C96425" w:rsidRDefault="00C96425" w:rsidP="00B473B9">
      <w:pPr>
        <w:pStyle w:val="ThesisNormalCompressed"/>
      </w:pPr>
    </w:p>
    <w:p w14:paraId="6335B599" w14:textId="77777777" w:rsidR="00C96425" w:rsidRDefault="00C96425" w:rsidP="00B473B9">
      <w:pPr>
        <w:pStyle w:val="ThesisNormalCompressed"/>
      </w:pPr>
    </w:p>
    <w:p w14:paraId="6801592F" w14:textId="42326177" w:rsidR="00D55552" w:rsidRDefault="00D55552" w:rsidP="00673D3A">
      <w:pPr>
        <w:pStyle w:val="CompressedNumberedOutline"/>
      </w:pPr>
      <w:r>
        <w:t>Lab Members</w:t>
      </w:r>
    </w:p>
    <w:p w14:paraId="67B11CC2" w14:textId="46217E8A" w:rsidR="00D55552" w:rsidRDefault="00D55552" w:rsidP="00673D3A">
      <w:pPr>
        <w:pStyle w:val="CompressedNumberedOutline"/>
      </w:pPr>
      <w:r>
        <w:t>Aaron</w:t>
      </w:r>
    </w:p>
    <w:p w14:paraId="10A9334B" w14:textId="3E8DC62E" w:rsidR="00D55552" w:rsidRDefault="00D55552" w:rsidP="00673D3A">
      <w:pPr>
        <w:pStyle w:val="CompressedNumberedOutline"/>
      </w:pPr>
      <w:proofErr w:type="spellStart"/>
      <w:r>
        <w:t>Alper</w:t>
      </w:r>
      <w:proofErr w:type="spellEnd"/>
    </w:p>
    <w:p w14:paraId="0E005A1D" w14:textId="5F9F0A4F" w:rsidR="00D55552" w:rsidRDefault="00D55552" w:rsidP="00673D3A">
      <w:pPr>
        <w:pStyle w:val="CompressedNumberedOutline"/>
      </w:pPr>
      <w:proofErr w:type="spellStart"/>
      <w:r>
        <w:t>Amrit</w:t>
      </w:r>
      <w:proofErr w:type="spellEnd"/>
    </w:p>
    <w:p w14:paraId="735B6FC2" w14:textId="0FA2CAB6" w:rsidR="00D55552" w:rsidRDefault="00D55552" w:rsidP="00673D3A">
      <w:pPr>
        <w:pStyle w:val="CompressedNumberedOutline"/>
      </w:pPr>
      <w:r>
        <w:t>Eric and Erin</w:t>
      </w:r>
    </w:p>
    <w:p w14:paraId="0E62B451" w14:textId="7BAC3EF2" w:rsidR="00D55552" w:rsidRDefault="00D55552" w:rsidP="00673D3A">
      <w:pPr>
        <w:pStyle w:val="CompressedNumberedOutline"/>
      </w:pPr>
      <w:r>
        <w:t>Collaborators</w:t>
      </w:r>
    </w:p>
    <w:p w14:paraId="52C18166" w14:textId="648DFD58" w:rsidR="00D55552" w:rsidRDefault="00D55552" w:rsidP="00673D3A">
      <w:pPr>
        <w:pStyle w:val="CompressedNumberedOutline"/>
      </w:pPr>
      <w:r>
        <w:t>Dave Weaver</w:t>
      </w:r>
    </w:p>
    <w:p w14:paraId="19F7BA9C" w14:textId="610CC50F" w:rsidR="00D55552" w:rsidRDefault="00D55552" w:rsidP="00673D3A">
      <w:pPr>
        <w:pStyle w:val="CompressedNumberedOutline"/>
      </w:pPr>
      <w:proofErr w:type="spellStart"/>
      <w:r>
        <w:t>Muro</w:t>
      </w:r>
      <w:proofErr w:type="spellEnd"/>
    </w:p>
    <w:p w14:paraId="4FBEAD57" w14:textId="4CA43DCF" w:rsidR="00D55552" w:rsidRDefault="00D55552" w:rsidP="00673D3A">
      <w:pPr>
        <w:pStyle w:val="CompressedNumberedOutline"/>
      </w:pPr>
      <w:r>
        <w:t>Graveley</w:t>
      </w:r>
    </w:p>
    <w:p w14:paraId="41F0C437" w14:textId="6D0CC533" w:rsidR="00D55552" w:rsidRDefault="00D55552" w:rsidP="00673D3A">
      <w:pPr>
        <w:pStyle w:val="CompressedNumberedOutline"/>
      </w:pPr>
      <w:r>
        <w:t>Heinrich</w:t>
      </w:r>
    </w:p>
    <w:p w14:paraId="53E40125" w14:textId="08BA6138" w:rsidR="00D55552" w:rsidRDefault="00D55552" w:rsidP="00673D3A">
      <w:pPr>
        <w:pStyle w:val="CompressedNumberedOutline"/>
      </w:pPr>
      <w:r>
        <w:t>Anna</w:t>
      </w:r>
    </w:p>
    <w:p w14:paraId="1DF630C9" w14:textId="71305EC8" w:rsidR="00D55552" w:rsidRDefault="00D55552" w:rsidP="00673D3A">
      <w:pPr>
        <w:pStyle w:val="CompressedNumberedOutline"/>
      </w:pPr>
      <w:proofErr w:type="spellStart"/>
      <w:r>
        <w:t>Ogo</w:t>
      </w:r>
      <w:proofErr w:type="spellEnd"/>
    </w:p>
    <w:p w14:paraId="0C8E17C4" w14:textId="21D1F2F7" w:rsidR="00D55552" w:rsidRPr="00383C04" w:rsidRDefault="00D55552" w:rsidP="00673D3A">
      <w:pPr>
        <w:pStyle w:val="CompressedNumberedOutline"/>
      </w:pPr>
      <w:r>
        <w:t>Family</w:t>
      </w:r>
    </w:p>
    <w:p w14:paraId="10629F7C" w14:textId="77777777" w:rsidR="00D814B1" w:rsidRDefault="00D814B1">
      <w:pPr>
        <w:spacing w:line="240" w:lineRule="auto"/>
        <w:rPr>
          <w:rFonts w:eastAsiaTheme="majorEastAsia" w:cstheme="majorBidi"/>
          <w:b/>
          <w:bCs/>
          <w:color w:val="4F81BD" w:themeColor="accent1"/>
          <w:sz w:val="26"/>
          <w:szCs w:val="26"/>
        </w:rPr>
      </w:pPr>
      <w:r>
        <w:br w:type="page"/>
      </w:r>
    </w:p>
    <w:p w14:paraId="45866C74" w14:textId="5D05FCD5" w:rsidR="00FF0906" w:rsidRDefault="00C121DB" w:rsidP="00DA1078">
      <w:pPr>
        <w:spacing w:line="240" w:lineRule="auto"/>
      </w:pPr>
      <w:bookmarkStart w:id="15" w:name="_Toc237332393"/>
      <w:r>
        <w:t>Table of Contents</w:t>
      </w:r>
      <w:bookmarkEnd w:id="15"/>
    </w:p>
    <w:p w14:paraId="6C52B1C8" w14:textId="77777777" w:rsidR="006F61DC" w:rsidRDefault="004754D1">
      <w:pPr>
        <w:pStyle w:val="TOC1"/>
        <w:tabs>
          <w:tab w:val="right" w:leader="dot" w:pos="8630"/>
        </w:tabs>
        <w:rPr>
          <w:rFonts w:asciiTheme="minorHAnsi" w:hAnsiTheme="minorHAnsi"/>
          <w:b w:val="0"/>
          <w:noProof/>
          <w:color w:val="auto"/>
          <w:sz w:val="22"/>
          <w:szCs w:val="22"/>
        </w:rPr>
      </w:pPr>
      <w:r>
        <w:fldChar w:fldCharType="begin"/>
      </w:r>
      <w:r>
        <w:instrText xml:space="preserve"> TOC \o "1-2" </w:instrText>
      </w:r>
      <w:r>
        <w:fldChar w:fldCharType="separate"/>
      </w:r>
      <w:r w:rsidR="006F61DC">
        <w:rPr>
          <w:noProof/>
        </w:rPr>
        <w:t>COVER PAGE</w:t>
      </w:r>
      <w:r w:rsidR="006F61DC">
        <w:rPr>
          <w:noProof/>
        </w:rPr>
        <w:tab/>
      </w:r>
      <w:r w:rsidR="006F61DC">
        <w:rPr>
          <w:noProof/>
        </w:rPr>
        <w:fldChar w:fldCharType="begin"/>
      </w:r>
      <w:r w:rsidR="006F61DC">
        <w:rPr>
          <w:noProof/>
        </w:rPr>
        <w:instrText xml:space="preserve"> PAGEREF _Toc364713196 \h </w:instrText>
      </w:r>
      <w:r w:rsidR="006F61DC">
        <w:rPr>
          <w:noProof/>
        </w:rPr>
      </w:r>
      <w:r w:rsidR="006F61DC">
        <w:rPr>
          <w:noProof/>
        </w:rPr>
        <w:fldChar w:fldCharType="separate"/>
      </w:r>
      <w:r w:rsidR="00213D57">
        <w:rPr>
          <w:noProof/>
        </w:rPr>
        <w:t>i</w:t>
      </w:r>
      <w:r w:rsidR="006F61DC">
        <w:rPr>
          <w:noProof/>
        </w:rPr>
        <w:fldChar w:fldCharType="end"/>
      </w:r>
    </w:p>
    <w:p w14:paraId="3B7B397F" w14:textId="77777777" w:rsidR="006F61DC" w:rsidRDefault="006F61DC">
      <w:pPr>
        <w:pStyle w:val="TOC1"/>
        <w:tabs>
          <w:tab w:val="right" w:leader="dot" w:pos="8630"/>
        </w:tabs>
        <w:rPr>
          <w:rFonts w:asciiTheme="minorHAnsi" w:hAnsiTheme="minorHAnsi"/>
          <w:b w:val="0"/>
          <w:noProof/>
          <w:color w:val="auto"/>
          <w:sz w:val="22"/>
          <w:szCs w:val="22"/>
        </w:rPr>
      </w:pPr>
      <w:r>
        <w:rPr>
          <w:noProof/>
        </w:rPr>
        <w:t>TITLE PAGE</w:t>
      </w:r>
      <w:r>
        <w:rPr>
          <w:noProof/>
        </w:rPr>
        <w:tab/>
      </w:r>
      <w:r>
        <w:rPr>
          <w:noProof/>
        </w:rPr>
        <w:fldChar w:fldCharType="begin"/>
      </w:r>
      <w:r>
        <w:rPr>
          <w:noProof/>
        </w:rPr>
        <w:instrText xml:space="preserve"> PAGEREF _Toc364713197 \h </w:instrText>
      </w:r>
      <w:r>
        <w:rPr>
          <w:noProof/>
        </w:rPr>
      </w:r>
      <w:r>
        <w:rPr>
          <w:noProof/>
        </w:rPr>
        <w:fldChar w:fldCharType="separate"/>
      </w:r>
      <w:r w:rsidR="00213D57">
        <w:rPr>
          <w:noProof/>
        </w:rPr>
        <w:t>2</w:t>
      </w:r>
      <w:r>
        <w:rPr>
          <w:noProof/>
        </w:rPr>
        <w:fldChar w:fldCharType="end"/>
      </w:r>
    </w:p>
    <w:p w14:paraId="01598FF0" w14:textId="77777777" w:rsidR="006F61DC" w:rsidRDefault="006F61DC">
      <w:pPr>
        <w:pStyle w:val="TOC1"/>
        <w:tabs>
          <w:tab w:val="right" w:leader="dot" w:pos="8630"/>
        </w:tabs>
        <w:rPr>
          <w:rFonts w:asciiTheme="minorHAnsi" w:hAnsiTheme="minorHAnsi"/>
          <w:b w:val="0"/>
          <w:noProof/>
          <w:color w:val="auto"/>
          <w:sz w:val="22"/>
          <w:szCs w:val="22"/>
        </w:rPr>
      </w:pPr>
      <w:r>
        <w:rPr>
          <w:noProof/>
        </w:rPr>
        <w:t>SIGNATURE PAGE</w:t>
      </w:r>
      <w:r>
        <w:rPr>
          <w:noProof/>
        </w:rPr>
        <w:tab/>
      </w:r>
      <w:r>
        <w:rPr>
          <w:noProof/>
        </w:rPr>
        <w:fldChar w:fldCharType="begin"/>
      </w:r>
      <w:r>
        <w:rPr>
          <w:noProof/>
        </w:rPr>
        <w:instrText xml:space="preserve"> PAGEREF _Toc364713198 \h </w:instrText>
      </w:r>
      <w:r>
        <w:rPr>
          <w:noProof/>
        </w:rPr>
      </w:r>
      <w:r>
        <w:rPr>
          <w:noProof/>
        </w:rPr>
        <w:fldChar w:fldCharType="separate"/>
      </w:r>
      <w:r w:rsidR="00213D57">
        <w:rPr>
          <w:noProof/>
        </w:rPr>
        <w:t>2</w:t>
      </w:r>
      <w:r>
        <w:rPr>
          <w:noProof/>
        </w:rPr>
        <w:fldChar w:fldCharType="end"/>
      </w:r>
    </w:p>
    <w:p w14:paraId="63F392A6" w14:textId="77777777" w:rsidR="006F61DC" w:rsidRDefault="006F61DC">
      <w:pPr>
        <w:pStyle w:val="TOC1"/>
        <w:tabs>
          <w:tab w:val="right" w:leader="dot" w:pos="8630"/>
        </w:tabs>
        <w:rPr>
          <w:rFonts w:asciiTheme="minorHAnsi" w:hAnsiTheme="minorHAnsi"/>
          <w:b w:val="0"/>
          <w:noProof/>
          <w:color w:val="auto"/>
          <w:sz w:val="22"/>
          <w:szCs w:val="22"/>
        </w:rPr>
      </w:pPr>
      <w:r>
        <w:rPr>
          <w:noProof/>
        </w:rPr>
        <w:t>Front Matter</w:t>
      </w:r>
      <w:r>
        <w:rPr>
          <w:noProof/>
        </w:rPr>
        <w:tab/>
      </w:r>
      <w:r>
        <w:rPr>
          <w:noProof/>
        </w:rPr>
        <w:fldChar w:fldCharType="begin"/>
      </w:r>
      <w:r>
        <w:rPr>
          <w:noProof/>
        </w:rPr>
        <w:instrText xml:space="preserve"> PAGEREF _Toc364713199 \h </w:instrText>
      </w:r>
      <w:r>
        <w:rPr>
          <w:noProof/>
        </w:rPr>
      </w:r>
      <w:r>
        <w:rPr>
          <w:noProof/>
        </w:rPr>
        <w:fldChar w:fldCharType="separate"/>
      </w:r>
      <w:r w:rsidR="00213D57">
        <w:rPr>
          <w:noProof/>
        </w:rPr>
        <w:t>3</w:t>
      </w:r>
      <w:r>
        <w:rPr>
          <w:noProof/>
        </w:rPr>
        <w:fldChar w:fldCharType="end"/>
      </w:r>
    </w:p>
    <w:p w14:paraId="124DC772" w14:textId="77777777" w:rsidR="006F61DC" w:rsidRDefault="006F61DC">
      <w:pPr>
        <w:pStyle w:val="TOC2"/>
        <w:tabs>
          <w:tab w:val="right" w:leader="dot" w:pos="8630"/>
        </w:tabs>
        <w:rPr>
          <w:rFonts w:asciiTheme="minorHAnsi" w:hAnsiTheme="minorHAnsi"/>
          <w:noProof/>
          <w:color w:val="auto"/>
        </w:rPr>
      </w:pPr>
      <w:r>
        <w:rPr>
          <w:noProof/>
        </w:rPr>
        <w:t>Dedication</w:t>
      </w:r>
      <w:r>
        <w:rPr>
          <w:noProof/>
        </w:rPr>
        <w:tab/>
      </w:r>
      <w:r>
        <w:rPr>
          <w:noProof/>
        </w:rPr>
        <w:fldChar w:fldCharType="begin"/>
      </w:r>
      <w:r>
        <w:rPr>
          <w:noProof/>
        </w:rPr>
        <w:instrText xml:space="preserve"> PAGEREF _Toc364713200 \h </w:instrText>
      </w:r>
      <w:r>
        <w:rPr>
          <w:noProof/>
        </w:rPr>
      </w:r>
      <w:r>
        <w:rPr>
          <w:noProof/>
        </w:rPr>
        <w:fldChar w:fldCharType="separate"/>
      </w:r>
      <w:r w:rsidR="00213D57">
        <w:rPr>
          <w:noProof/>
        </w:rPr>
        <w:t>3</w:t>
      </w:r>
      <w:r>
        <w:rPr>
          <w:noProof/>
        </w:rPr>
        <w:fldChar w:fldCharType="end"/>
      </w:r>
    </w:p>
    <w:p w14:paraId="4CE916E3" w14:textId="77777777" w:rsidR="006F61DC" w:rsidRDefault="006F61DC">
      <w:pPr>
        <w:pStyle w:val="TOC2"/>
        <w:tabs>
          <w:tab w:val="right" w:leader="dot" w:pos="8630"/>
        </w:tabs>
        <w:rPr>
          <w:rFonts w:asciiTheme="minorHAnsi" w:hAnsiTheme="minorHAnsi"/>
          <w:noProof/>
          <w:color w:val="auto"/>
        </w:rPr>
      </w:pPr>
      <w:r>
        <w:rPr>
          <w:noProof/>
        </w:rPr>
        <w:t>Acknowledgements</w:t>
      </w:r>
      <w:r>
        <w:rPr>
          <w:noProof/>
        </w:rPr>
        <w:tab/>
      </w:r>
      <w:r>
        <w:rPr>
          <w:noProof/>
        </w:rPr>
        <w:fldChar w:fldCharType="begin"/>
      </w:r>
      <w:r>
        <w:rPr>
          <w:noProof/>
        </w:rPr>
        <w:instrText xml:space="preserve"> PAGEREF _Toc364713201 \h </w:instrText>
      </w:r>
      <w:r>
        <w:rPr>
          <w:noProof/>
        </w:rPr>
      </w:r>
      <w:r>
        <w:rPr>
          <w:noProof/>
        </w:rPr>
        <w:fldChar w:fldCharType="separate"/>
      </w:r>
      <w:r w:rsidR="00213D57">
        <w:rPr>
          <w:noProof/>
        </w:rPr>
        <w:t>4</w:t>
      </w:r>
      <w:r>
        <w:rPr>
          <w:noProof/>
        </w:rPr>
        <w:fldChar w:fldCharType="end"/>
      </w:r>
    </w:p>
    <w:p w14:paraId="251FDE54" w14:textId="77777777" w:rsidR="006F61DC" w:rsidRDefault="006F61DC">
      <w:pPr>
        <w:pStyle w:val="TOC2"/>
        <w:tabs>
          <w:tab w:val="right" w:leader="dot" w:pos="8630"/>
        </w:tabs>
        <w:rPr>
          <w:rFonts w:asciiTheme="minorHAnsi" w:hAnsiTheme="minorHAnsi"/>
          <w:noProof/>
          <w:color w:val="auto"/>
        </w:rPr>
      </w:pPr>
      <w:r>
        <w:rPr>
          <w:noProof/>
        </w:rPr>
        <w:t>Abstract</w:t>
      </w:r>
      <w:r>
        <w:rPr>
          <w:noProof/>
        </w:rPr>
        <w:tab/>
      </w:r>
      <w:r>
        <w:rPr>
          <w:noProof/>
        </w:rPr>
        <w:fldChar w:fldCharType="begin"/>
      </w:r>
      <w:r>
        <w:rPr>
          <w:noProof/>
        </w:rPr>
        <w:instrText xml:space="preserve"> PAGEREF _Toc364713202 \h </w:instrText>
      </w:r>
      <w:r>
        <w:rPr>
          <w:noProof/>
        </w:rPr>
      </w:r>
      <w:r>
        <w:rPr>
          <w:noProof/>
        </w:rPr>
        <w:fldChar w:fldCharType="separate"/>
      </w:r>
      <w:r w:rsidR="00213D57">
        <w:rPr>
          <w:noProof/>
        </w:rPr>
        <w:t>6</w:t>
      </w:r>
      <w:r>
        <w:rPr>
          <w:noProof/>
        </w:rPr>
        <w:fldChar w:fldCharType="end"/>
      </w:r>
    </w:p>
    <w:p w14:paraId="52A10A84" w14:textId="77777777" w:rsidR="006F61DC" w:rsidRDefault="006F61DC">
      <w:pPr>
        <w:pStyle w:val="TOC2"/>
        <w:tabs>
          <w:tab w:val="right" w:leader="dot" w:pos="8630"/>
        </w:tabs>
        <w:rPr>
          <w:rFonts w:asciiTheme="minorHAnsi" w:hAnsiTheme="minorHAnsi"/>
          <w:noProof/>
          <w:color w:val="auto"/>
        </w:rPr>
      </w:pPr>
      <w:r>
        <w:rPr>
          <w:noProof/>
        </w:rPr>
        <w:t>List of Tables</w:t>
      </w:r>
      <w:r>
        <w:rPr>
          <w:noProof/>
        </w:rPr>
        <w:tab/>
      </w:r>
      <w:r>
        <w:rPr>
          <w:noProof/>
        </w:rPr>
        <w:fldChar w:fldCharType="begin"/>
      </w:r>
      <w:r>
        <w:rPr>
          <w:noProof/>
        </w:rPr>
        <w:instrText xml:space="preserve"> PAGEREF _Toc364713203 \h </w:instrText>
      </w:r>
      <w:r>
        <w:rPr>
          <w:noProof/>
        </w:rPr>
      </w:r>
      <w:r>
        <w:rPr>
          <w:noProof/>
        </w:rPr>
        <w:fldChar w:fldCharType="separate"/>
      </w:r>
      <w:r w:rsidR="00213D57">
        <w:rPr>
          <w:noProof/>
        </w:rPr>
        <w:t>7</w:t>
      </w:r>
      <w:r>
        <w:rPr>
          <w:noProof/>
        </w:rPr>
        <w:fldChar w:fldCharType="end"/>
      </w:r>
    </w:p>
    <w:p w14:paraId="071D472B" w14:textId="77777777" w:rsidR="006F61DC" w:rsidRDefault="006F61DC">
      <w:pPr>
        <w:pStyle w:val="TOC2"/>
        <w:tabs>
          <w:tab w:val="right" w:leader="dot" w:pos="8630"/>
        </w:tabs>
        <w:rPr>
          <w:rFonts w:asciiTheme="minorHAnsi" w:hAnsiTheme="minorHAnsi"/>
          <w:noProof/>
          <w:color w:val="auto"/>
        </w:rPr>
      </w:pPr>
      <w:r>
        <w:rPr>
          <w:noProof/>
        </w:rPr>
        <w:t>List of Figures</w:t>
      </w:r>
      <w:r>
        <w:rPr>
          <w:noProof/>
        </w:rPr>
        <w:tab/>
      </w:r>
      <w:r>
        <w:rPr>
          <w:noProof/>
        </w:rPr>
        <w:fldChar w:fldCharType="begin"/>
      </w:r>
      <w:r>
        <w:rPr>
          <w:noProof/>
        </w:rPr>
        <w:instrText xml:space="preserve"> PAGEREF _Toc364713204 \h </w:instrText>
      </w:r>
      <w:r>
        <w:rPr>
          <w:noProof/>
        </w:rPr>
      </w:r>
      <w:r>
        <w:rPr>
          <w:noProof/>
        </w:rPr>
        <w:fldChar w:fldCharType="separate"/>
      </w:r>
      <w:r w:rsidR="00213D57">
        <w:rPr>
          <w:noProof/>
        </w:rPr>
        <w:t>8</w:t>
      </w:r>
      <w:r>
        <w:rPr>
          <w:noProof/>
        </w:rPr>
        <w:fldChar w:fldCharType="end"/>
      </w:r>
    </w:p>
    <w:p w14:paraId="093FEE9A" w14:textId="77777777" w:rsidR="006F61DC" w:rsidRDefault="006F61DC">
      <w:pPr>
        <w:pStyle w:val="TOC2"/>
        <w:tabs>
          <w:tab w:val="right" w:leader="dot" w:pos="8630"/>
        </w:tabs>
        <w:rPr>
          <w:rFonts w:asciiTheme="minorHAnsi" w:hAnsiTheme="minorHAnsi"/>
          <w:noProof/>
          <w:color w:val="auto"/>
        </w:rPr>
      </w:pPr>
      <w:r>
        <w:rPr>
          <w:noProof/>
        </w:rPr>
        <w:t>List of Symbols, Abbreviations or Nomenclature (optional)</w:t>
      </w:r>
      <w:r>
        <w:rPr>
          <w:noProof/>
        </w:rPr>
        <w:tab/>
      </w:r>
      <w:r>
        <w:rPr>
          <w:noProof/>
        </w:rPr>
        <w:fldChar w:fldCharType="begin"/>
      </w:r>
      <w:r>
        <w:rPr>
          <w:noProof/>
        </w:rPr>
        <w:instrText xml:space="preserve"> PAGEREF _Toc364713205 \h </w:instrText>
      </w:r>
      <w:r>
        <w:rPr>
          <w:noProof/>
        </w:rPr>
      </w:r>
      <w:r>
        <w:rPr>
          <w:noProof/>
        </w:rPr>
        <w:fldChar w:fldCharType="separate"/>
      </w:r>
      <w:r w:rsidR="00213D57">
        <w:rPr>
          <w:noProof/>
        </w:rPr>
        <w:t>9</w:t>
      </w:r>
      <w:r>
        <w:rPr>
          <w:noProof/>
        </w:rPr>
        <w:fldChar w:fldCharType="end"/>
      </w:r>
    </w:p>
    <w:p w14:paraId="74B14356" w14:textId="77777777" w:rsidR="006F61DC" w:rsidRDefault="006F61DC">
      <w:pPr>
        <w:pStyle w:val="TOC2"/>
        <w:tabs>
          <w:tab w:val="right" w:leader="dot" w:pos="8630"/>
        </w:tabs>
        <w:rPr>
          <w:rFonts w:asciiTheme="minorHAnsi" w:hAnsiTheme="minorHAnsi"/>
          <w:noProof/>
          <w:color w:val="auto"/>
        </w:rPr>
      </w:pPr>
      <w:r>
        <w:rPr>
          <w:noProof/>
        </w:rPr>
        <w:t>Preface</w:t>
      </w:r>
      <w:r>
        <w:rPr>
          <w:noProof/>
        </w:rPr>
        <w:tab/>
      </w:r>
      <w:r>
        <w:rPr>
          <w:noProof/>
        </w:rPr>
        <w:fldChar w:fldCharType="begin"/>
      </w:r>
      <w:r>
        <w:rPr>
          <w:noProof/>
        </w:rPr>
        <w:instrText xml:space="preserve"> PAGEREF _Toc364713206 \h </w:instrText>
      </w:r>
      <w:r>
        <w:rPr>
          <w:noProof/>
        </w:rPr>
      </w:r>
      <w:r>
        <w:rPr>
          <w:noProof/>
        </w:rPr>
        <w:fldChar w:fldCharType="separate"/>
      </w:r>
      <w:r w:rsidR="00213D57">
        <w:rPr>
          <w:noProof/>
        </w:rPr>
        <w:t>9</w:t>
      </w:r>
      <w:r>
        <w:rPr>
          <w:noProof/>
        </w:rPr>
        <w:fldChar w:fldCharType="end"/>
      </w:r>
    </w:p>
    <w:p w14:paraId="4F713FB0" w14:textId="77777777" w:rsidR="006F61DC" w:rsidRDefault="006F61DC">
      <w:pPr>
        <w:pStyle w:val="TOC1"/>
        <w:tabs>
          <w:tab w:val="right" w:leader="dot" w:pos="8630"/>
        </w:tabs>
        <w:rPr>
          <w:rFonts w:asciiTheme="minorHAnsi" w:hAnsiTheme="minorHAnsi"/>
          <w:b w:val="0"/>
          <w:noProof/>
          <w:color w:val="auto"/>
          <w:sz w:val="22"/>
          <w:szCs w:val="22"/>
        </w:rPr>
      </w:pPr>
      <w:r>
        <w:rPr>
          <w:noProof/>
        </w:rPr>
        <w:t>Body Matter</w:t>
      </w:r>
      <w:r>
        <w:rPr>
          <w:noProof/>
        </w:rPr>
        <w:tab/>
      </w:r>
      <w:r>
        <w:rPr>
          <w:noProof/>
        </w:rPr>
        <w:fldChar w:fldCharType="begin"/>
      </w:r>
      <w:r>
        <w:rPr>
          <w:noProof/>
        </w:rPr>
        <w:instrText xml:space="preserve"> PAGEREF _Toc364713207 \h </w:instrText>
      </w:r>
      <w:r>
        <w:rPr>
          <w:noProof/>
        </w:rPr>
      </w:r>
      <w:r>
        <w:rPr>
          <w:noProof/>
        </w:rPr>
        <w:fldChar w:fldCharType="separate"/>
      </w:r>
      <w:r w:rsidR="00213D57">
        <w:rPr>
          <w:noProof/>
        </w:rPr>
        <w:t>9</w:t>
      </w:r>
      <w:r>
        <w:rPr>
          <w:noProof/>
        </w:rPr>
        <w:fldChar w:fldCharType="end"/>
      </w:r>
    </w:p>
    <w:p w14:paraId="46A5301C" w14:textId="77777777" w:rsidR="006F61DC" w:rsidRDefault="006F61DC">
      <w:pPr>
        <w:pStyle w:val="TOC2"/>
        <w:tabs>
          <w:tab w:val="right" w:leader="dot" w:pos="8630"/>
        </w:tabs>
        <w:rPr>
          <w:rFonts w:asciiTheme="minorHAnsi" w:hAnsiTheme="minorHAnsi"/>
          <w:noProof/>
          <w:color w:val="auto"/>
        </w:rPr>
      </w:pPr>
      <w:r>
        <w:rPr>
          <w:noProof/>
        </w:rPr>
        <w:t>Introduction</w:t>
      </w:r>
      <w:r>
        <w:rPr>
          <w:noProof/>
        </w:rPr>
        <w:tab/>
      </w:r>
      <w:r>
        <w:rPr>
          <w:noProof/>
        </w:rPr>
        <w:fldChar w:fldCharType="begin"/>
      </w:r>
      <w:r>
        <w:rPr>
          <w:noProof/>
        </w:rPr>
        <w:instrText xml:space="preserve"> PAGEREF _Toc364713208 \h </w:instrText>
      </w:r>
      <w:r>
        <w:rPr>
          <w:noProof/>
        </w:rPr>
      </w:r>
      <w:r>
        <w:rPr>
          <w:noProof/>
        </w:rPr>
        <w:fldChar w:fldCharType="separate"/>
      </w:r>
      <w:r w:rsidR="00213D57">
        <w:rPr>
          <w:noProof/>
        </w:rPr>
        <w:t>9</w:t>
      </w:r>
      <w:r>
        <w:rPr>
          <w:noProof/>
        </w:rPr>
        <w:fldChar w:fldCharType="end"/>
      </w:r>
    </w:p>
    <w:p w14:paraId="4A336E99" w14:textId="77777777" w:rsidR="006F61DC" w:rsidRDefault="006F61DC">
      <w:pPr>
        <w:pStyle w:val="TOC2"/>
        <w:tabs>
          <w:tab w:val="right" w:leader="dot" w:pos="8630"/>
        </w:tabs>
        <w:rPr>
          <w:rFonts w:asciiTheme="minorHAnsi" w:hAnsiTheme="minorHAnsi"/>
          <w:noProof/>
          <w:color w:val="auto"/>
        </w:rPr>
      </w:pPr>
      <w:r>
        <w:rPr>
          <w:noProof/>
        </w:rPr>
        <w:t>Research Chapters</w:t>
      </w:r>
      <w:r>
        <w:rPr>
          <w:noProof/>
        </w:rPr>
        <w:tab/>
      </w:r>
      <w:r>
        <w:rPr>
          <w:noProof/>
        </w:rPr>
        <w:fldChar w:fldCharType="begin"/>
      </w:r>
      <w:r>
        <w:rPr>
          <w:noProof/>
        </w:rPr>
        <w:instrText xml:space="preserve"> PAGEREF _Toc364713209 \h </w:instrText>
      </w:r>
      <w:r>
        <w:rPr>
          <w:noProof/>
        </w:rPr>
      </w:r>
      <w:r>
        <w:rPr>
          <w:noProof/>
        </w:rPr>
        <w:fldChar w:fldCharType="separate"/>
      </w:r>
      <w:r w:rsidR="00213D57">
        <w:rPr>
          <w:noProof/>
        </w:rPr>
        <w:t>13</w:t>
      </w:r>
      <w:r>
        <w:rPr>
          <w:noProof/>
        </w:rPr>
        <w:fldChar w:fldCharType="end"/>
      </w:r>
    </w:p>
    <w:p w14:paraId="3226C7EA" w14:textId="77777777" w:rsidR="006F61DC" w:rsidRDefault="006F61DC">
      <w:pPr>
        <w:pStyle w:val="TOC2"/>
        <w:tabs>
          <w:tab w:val="right" w:leader="dot" w:pos="8630"/>
        </w:tabs>
        <w:rPr>
          <w:rFonts w:asciiTheme="minorHAnsi" w:hAnsiTheme="minorHAnsi"/>
          <w:noProof/>
          <w:color w:val="auto"/>
        </w:rPr>
      </w:pPr>
      <w:r>
        <w:rPr>
          <w:noProof/>
        </w:rPr>
        <w:t>Perspective/Final Summary &amp; Conclusions</w:t>
      </w:r>
      <w:r>
        <w:rPr>
          <w:noProof/>
        </w:rPr>
        <w:tab/>
      </w:r>
      <w:r>
        <w:rPr>
          <w:noProof/>
        </w:rPr>
        <w:fldChar w:fldCharType="begin"/>
      </w:r>
      <w:r>
        <w:rPr>
          <w:noProof/>
        </w:rPr>
        <w:instrText xml:space="preserve"> PAGEREF _Toc364713210 \h </w:instrText>
      </w:r>
      <w:r>
        <w:rPr>
          <w:noProof/>
        </w:rPr>
      </w:r>
      <w:r>
        <w:rPr>
          <w:noProof/>
        </w:rPr>
        <w:fldChar w:fldCharType="separate"/>
      </w:r>
      <w:r w:rsidR="00213D57">
        <w:rPr>
          <w:noProof/>
        </w:rPr>
        <w:t>25</w:t>
      </w:r>
      <w:r>
        <w:rPr>
          <w:noProof/>
        </w:rPr>
        <w:fldChar w:fldCharType="end"/>
      </w:r>
    </w:p>
    <w:p w14:paraId="14D017CE" w14:textId="77777777" w:rsidR="006F61DC" w:rsidRDefault="006F61DC">
      <w:pPr>
        <w:pStyle w:val="TOC1"/>
        <w:tabs>
          <w:tab w:val="right" w:leader="dot" w:pos="8630"/>
        </w:tabs>
        <w:rPr>
          <w:rFonts w:asciiTheme="minorHAnsi" w:hAnsiTheme="minorHAnsi"/>
          <w:b w:val="0"/>
          <w:noProof/>
          <w:color w:val="auto"/>
          <w:sz w:val="22"/>
          <w:szCs w:val="22"/>
        </w:rPr>
      </w:pPr>
      <w:r>
        <w:rPr>
          <w:noProof/>
        </w:rPr>
        <w:t>Back Matter</w:t>
      </w:r>
      <w:r>
        <w:rPr>
          <w:noProof/>
        </w:rPr>
        <w:tab/>
      </w:r>
      <w:r>
        <w:rPr>
          <w:noProof/>
        </w:rPr>
        <w:fldChar w:fldCharType="begin"/>
      </w:r>
      <w:r>
        <w:rPr>
          <w:noProof/>
        </w:rPr>
        <w:instrText xml:space="preserve"> PAGEREF _Toc364713211 \h </w:instrText>
      </w:r>
      <w:r>
        <w:rPr>
          <w:noProof/>
        </w:rPr>
      </w:r>
      <w:r>
        <w:rPr>
          <w:noProof/>
        </w:rPr>
        <w:fldChar w:fldCharType="separate"/>
      </w:r>
      <w:r w:rsidR="00213D57">
        <w:rPr>
          <w:noProof/>
        </w:rPr>
        <w:t>26</w:t>
      </w:r>
      <w:r>
        <w:rPr>
          <w:noProof/>
        </w:rPr>
        <w:fldChar w:fldCharType="end"/>
      </w:r>
    </w:p>
    <w:p w14:paraId="0E2DEB5E" w14:textId="77777777" w:rsidR="006F61DC" w:rsidRDefault="006F61DC">
      <w:pPr>
        <w:pStyle w:val="TOC2"/>
        <w:tabs>
          <w:tab w:val="right" w:leader="dot" w:pos="8630"/>
        </w:tabs>
        <w:rPr>
          <w:rFonts w:asciiTheme="minorHAnsi" w:hAnsiTheme="minorHAnsi"/>
          <w:noProof/>
          <w:color w:val="auto"/>
        </w:rPr>
      </w:pPr>
      <w:r>
        <w:rPr>
          <w:noProof/>
        </w:rPr>
        <w:t>Appendices</w:t>
      </w:r>
      <w:r>
        <w:rPr>
          <w:noProof/>
        </w:rPr>
        <w:tab/>
      </w:r>
      <w:r>
        <w:rPr>
          <w:noProof/>
        </w:rPr>
        <w:fldChar w:fldCharType="begin"/>
      </w:r>
      <w:r>
        <w:rPr>
          <w:noProof/>
        </w:rPr>
        <w:instrText xml:space="preserve"> PAGEREF _Toc364713212 \h </w:instrText>
      </w:r>
      <w:r>
        <w:rPr>
          <w:noProof/>
        </w:rPr>
      </w:r>
      <w:r>
        <w:rPr>
          <w:noProof/>
        </w:rPr>
        <w:fldChar w:fldCharType="separate"/>
      </w:r>
      <w:r w:rsidR="00213D57">
        <w:rPr>
          <w:noProof/>
        </w:rPr>
        <w:t>26</w:t>
      </w:r>
      <w:r>
        <w:rPr>
          <w:noProof/>
        </w:rPr>
        <w:fldChar w:fldCharType="end"/>
      </w:r>
    </w:p>
    <w:p w14:paraId="12AB2B1A" w14:textId="77777777" w:rsidR="006F61DC" w:rsidRDefault="006F61DC">
      <w:pPr>
        <w:pStyle w:val="TOC2"/>
        <w:tabs>
          <w:tab w:val="right" w:leader="dot" w:pos="8630"/>
        </w:tabs>
        <w:rPr>
          <w:rFonts w:asciiTheme="minorHAnsi" w:hAnsiTheme="minorHAnsi"/>
          <w:noProof/>
          <w:color w:val="auto"/>
        </w:rPr>
      </w:pPr>
      <w:r>
        <w:rPr>
          <w:noProof/>
        </w:rPr>
        <w:t>Biblography</w:t>
      </w:r>
      <w:r>
        <w:rPr>
          <w:noProof/>
        </w:rPr>
        <w:tab/>
      </w:r>
      <w:r>
        <w:rPr>
          <w:noProof/>
        </w:rPr>
        <w:fldChar w:fldCharType="begin"/>
      </w:r>
      <w:r>
        <w:rPr>
          <w:noProof/>
        </w:rPr>
        <w:instrText xml:space="preserve"> PAGEREF _Toc364713213 \h </w:instrText>
      </w:r>
      <w:r>
        <w:rPr>
          <w:noProof/>
        </w:rPr>
      </w:r>
      <w:r>
        <w:rPr>
          <w:noProof/>
        </w:rPr>
        <w:fldChar w:fldCharType="separate"/>
      </w:r>
      <w:r w:rsidR="00213D57">
        <w:rPr>
          <w:noProof/>
        </w:rPr>
        <w:t>26</w:t>
      </w:r>
      <w:r>
        <w:rPr>
          <w:noProof/>
        </w:rPr>
        <w:fldChar w:fldCharType="end"/>
      </w:r>
    </w:p>
    <w:p w14:paraId="7C1E7FB8" w14:textId="77777777" w:rsidR="004754D1" w:rsidRPr="004754D1" w:rsidRDefault="004754D1" w:rsidP="004754D1">
      <w:r>
        <w:fldChar w:fldCharType="end"/>
      </w:r>
    </w:p>
    <w:p w14:paraId="24737364" w14:textId="77777777" w:rsidR="004754D1" w:rsidRDefault="004754D1">
      <w:pPr>
        <w:spacing w:line="240" w:lineRule="auto"/>
        <w:rPr>
          <w:rFonts w:eastAsiaTheme="majorEastAsia" w:cstheme="majorBidi"/>
          <w:b/>
          <w:bCs/>
          <w:color w:val="4F81BD" w:themeColor="accent1"/>
          <w:sz w:val="26"/>
          <w:szCs w:val="26"/>
        </w:rPr>
      </w:pPr>
      <w:bookmarkStart w:id="16" w:name="_Toc237332392"/>
      <w:r>
        <w:br w:type="page"/>
      </w:r>
    </w:p>
    <w:p w14:paraId="7E772077" w14:textId="3B2563D3" w:rsidR="004754D1" w:rsidRDefault="004754D1" w:rsidP="004754D1">
      <w:pPr>
        <w:pStyle w:val="Heading2"/>
      </w:pPr>
      <w:bookmarkStart w:id="17" w:name="_Toc364687498"/>
      <w:bookmarkStart w:id="18" w:name="_Toc364713202"/>
      <w:r>
        <w:t>Abstract</w:t>
      </w:r>
      <w:bookmarkEnd w:id="16"/>
      <w:bookmarkEnd w:id="17"/>
      <w:bookmarkEnd w:id="18"/>
    </w:p>
    <w:p w14:paraId="5C20C1E9" w14:textId="6FBBF7BC" w:rsidR="00DA1078" w:rsidRDefault="00DA1078">
      <w:pPr>
        <w:spacing w:line="240" w:lineRule="auto"/>
      </w:pPr>
      <w:r>
        <w:br w:type="page"/>
      </w:r>
    </w:p>
    <w:p w14:paraId="50FB7847" w14:textId="77777777" w:rsidR="00C121DB" w:rsidRDefault="00C121DB" w:rsidP="00C121DB">
      <w:pPr>
        <w:pStyle w:val="Heading2"/>
      </w:pPr>
      <w:bookmarkStart w:id="19" w:name="_Toc237332394"/>
      <w:bookmarkStart w:id="20" w:name="_Toc364687499"/>
      <w:bookmarkStart w:id="21" w:name="_Toc364713203"/>
      <w:r>
        <w:t>List of Tables</w:t>
      </w:r>
      <w:bookmarkEnd w:id="19"/>
      <w:bookmarkEnd w:id="20"/>
      <w:bookmarkEnd w:id="21"/>
    </w:p>
    <w:p w14:paraId="77088621" w14:textId="77777777" w:rsidR="00FF0906" w:rsidRDefault="00FF0906" w:rsidP="00FF0906">
      <w:pPr>
        <w:spacing w:line="240" w:lineRule="auto"/>
        <w:rPr>
          <w:rFonts w:eastAsiaTheme="majorEastAsia" w:cstheme="majorBidi"/>
          <w:b/>
          <w:bCs/>
          <w:color w:val="4F81BD" w:themeColor="accent1"/>
          <w:sz w:val="26"/>
          <w:szCs w:val="26"/>
        </w:rPr>
      </w:pPr>
      <w:r>
        <w:br w:type="page"/>
      </w:r>
    </w:p>
    <w:p w14:paraId="0672A3F4" w14:textId="77777777" w:rsidR="00FF0906" w:rsidRPr="00FF0906" w:rsidRDefault="00FF0906" w:rsidP="00FF0906"/>
    <w:p w14:paraId="5A422956" w14:textId="77777777" w:rsidR="00C121DB" w:rsidRDefault="00C121DB" w:rsidP="00C121DB">
      <w:pPr>
        <w:pStyle w:val="Heading2"/>
      </w:pPr>
      <w:bookmarkStart w:id="22" w:name="_Toc237332395"/>
      <w:bookmarkStart w:id="23" w:name="_Toc364687500"/>
      <w:bookmarkStart w:id="24" w:name="_Toc364713204"/>
      <w:r>
        <w:t>List of Figures</w:t>
      </w:r>
      <w:bookmarkEnd w:id="22"/>
      <w:bookmarkEnd w:id="23"/>
      <w:bookmarkEnd w:id="24"/>
    </w:p>
    <w:p w14:paraId="3505F932" w14:textId="32007DBE" w:rsidR="00C37BCD" w:rsidRDefault="00C37BCD" w:rsidP="00C37BCD">
      <w:pPr>
        <w:pStyle w:val="ListParagraph"/>
        <w:numPr>
          <w:ilvl w:val="0"/>
          <w:numId w:val="17"/>
        </w:numPr>
      </w:pPr>
      <w:r>
        <w:t>RNA Sequencing technology figure</w:t>
      </w:r>
    </w:p>
    <w:p w14:paraId="57E49D5E" w14:textId="4DBB88E6" w:rsidR="00C37BCD" w:rsidRDefault="00522CFA" w:rsidP="00C37BCD">
      <w:pPr>
        <w:pStyle w:val="ListParagraph"/>
        <w:numPr>
          <w:ilvl w:val="0"/>
          <w:numId w:val="17"/>
        </w:numPr>
      </w:pPr>
      <w:r>
        <w:t>SeqZip paper figures</w:t>
      </w:r>
    </w:p>
    <w:p w14:paraId="7875F397" w14:textId="28391260" w:rsidR="00C37BCD" w:rsidRDefault="00C37BCD" w:rsidP="00C37BCD">
      <w:pPr>
        <w:pStyle w:val="ListParagraph"/>
        <w:numPr>
          <w:ilvl w:val="0"/>
          <w:numId w:val="17"/>
        </w:numPr>
      </w:pPr>
      <w:r>
        <w:t>piRNA expression in mice</w:t>
      </w:r>
    </w:p>
    <w:p w14:paraId="4542A176" w14:textId="67DB5747" w:rsidR="00C37BCD" w:rsidRDefault="00522CFA" w:rsidP="008B5B2F">
      <w:pPr>
        <w:pStyle w:val="ListParagraph"/>
        <w:numPr>
          <w:ilvl w:val="0"/>
          <w:numId w:val="17"/>
        </w:numPr>
      </w:pPr>
      <w:r>
        <w:t>MolCel paper figures</w:t>
      </w:r>
    </w:p>
    <w:p w14:paraId="00D281DC" w14:textId="77777777" w:rsidR="00100771" w:rsidRDefault="00CA1F6E">
      <w:pPr>
        <w:pStyle w:val="TableofFigures"/>
        <w:tabs>
          <w:tab w:val="right" w:leader="dot" w:pos="8630"/>
        </w:tabs>
        <w:rPr>
          <w:rFonts w:asciiTheme="minorHAnsi" w:hAnsiTheme="minorHAnsi"/>
          <w:noProof/>
          <w:sz w:val="22"/>
          <w:szCs w:val="22"/>
        </w:rPr>
      </w:pPr>
      <w:r>
        <w:fldChar w:fldCharType="begin"/>
      </w:r>
      <w:r>
        <w:instrText xml:space="preserve"> TOC \h \z \c "Figure" </w:instrText>
      </w:r>
      <w:r>
        <w:fldChar w:fldCharType="separate"/>
      </w:r>
      <w:hyperlink w:anchor="_Toc364761512" w:history="1">
        <w:r w:rsidR="00100771" w:rsidRPr="00AF31DB">
          <w:rPr>
            <w:rStyle w:val="Hyperlink"/>
            <w:noProof/>
          </w:rPr>
          <w:t>Figure 0</w:t>
        </w:r>
        <w:r w:rsidR="00100771" w:rsidRPr="00AF31DB">
          <w:rPr>
            <w:rStyle w:val="Hyperlink"/>
            <w:noProof/>
          </w:rPr>
          <w:noBreakHyphen/>
          <w:t>1 piRNA Precursors are RNA Pol II Transcripts</w:t>
        </w:r>
        <w:r w:rsidR="00100771">
          <w:rPr>
            <w:noProof/>
            <w:webHidden/>
          </w:rPr>
          <w:tab/>
        </w:r>
        <w:r w:rsidR="00100771">
          <w:rPr>
            <w:noProof/>
            <w:webHidden/>
          </w:rPr>
          <w:fldChar w:fldCharType="begin"/>
        </w:r>
        <w:r w:rsidR="00100771">
          <w:rPr>
            <w:noProof/>
            <w:webHidden/>
          </w:rPr>
          <w:instrText xml:space="preserve"> PAGEREF _Toc364761512 \h </w:instrText>
        </w:r>
        <w:r w:rsidR="00100771">
          <w:rPr>
            <w:noProof/>
            <w:webHidden/>
          </w:rPr>
        </w:r>
        <w:r w:rsidR="00100771">
          <w:rPr>
            <w:noProof/>
            <w:webHidden/>
          </w:rPr>
          <w:fldChar w:fldCharType="separate"/>
        </w:r>
        <w:r w:rsidR="00213D57">
          <w:rPr>
            <w:noProof/>
            <w:webHidden/>
          </w:rPr>
          <w:t>18</w:t>
        </w:r>
        <w:r w:rsidR="00100771">
          <w:rPr>
            <w:noProof/>
            <w:webHidden/>
          </w:rPr>
          <w:fldChar w:fldCharType="end"/>
        </w:r>
      </w:hyperlink>
    </w:p>
    <w:p w14:paraId="26CC881A" w14:textId="77777777" w:rsidR="00100771" w:rsidRDefault="00693770">
      <w:pPr>
        <w:pStyle w:val="TableofFigures"/>
        <w:tabs>
          <w:tab w:val="right" w:leader="dot" w:pos="8630"/>
        </w:tabs>
        <w:rPr>
          <w:rFonts w:asciiTheme="minorHAnsi" w:hAnsiTheme="minorHAnsi"/>
          <w:noProof/>
          <w:sz w:val="22"/>
          <w:szCs w:val="22"/>
        </w:rPr>
      </w:pPr>
      <w:hyperlink w:anchor="_Toc364761513" w:history="1">
        <w:r w:rsidR="00100771" w:rsidRPr="00AF31DB">
          <w:rPr>
            <w:rStyle w:val="Hyperlink"/>
            <w:noProof/>
          </w:rPr>
          <w:t>Figure</w:t>
        </w:r>
        <w:r w:rsidR="00100771" w:rsidRPr="00AF31DB">
          <w:rPr>
            <w:rStyle w:val="Hyperlink"/>
            <w:noProof/>
          </w:rPr>
          <w:noBreakHyphen/>
          <w:t>0</w:t>
        </w:r>
        <w:r w:rsidR="00100771" w:rsidRPr="00AF31DB">
          <w:rPr>
            <w:rStyle w:val="Hyperlink"/>
            <w:noProof/>
          </w:rPr>
          <w:noBreakHyphen/>
          <w:t>2. The Major piRNA-Producing Genes of the Post-Partum Mouse Testis</w:t>
        </w:r>
        <w:r w:rsidR="00100771">
          <w:rPr>
            <w:noProof/>
            <w:webHidden/>
          </w:rPr>
          <w:tab/>
        </w:r>
        <w:r w:rsidR="00100771">
          <w:rPr>
            <w:noProof/>
            <w:webHidden/>
          </w:rPr>
          <w:fldChar w:fldCharType="begin"/>
        </w:r>
        <w:r w:rsidR="00100771">
          <w:rPr>
            <w:noProof/>
            <w:webHidden/>
          </w:rPr>
          <w:instrText xml:space="preserve"> PAGEREF _Toc364761513 \h </w:instrText>
        </w:r>
        <w:r w:rsidR="00100771">
          <w:rPr>
            <w:noProof/>
            <w:webHidden/>
          </w:rPr>
        </w:r>
        <w:r w:rsidR="00100771">
          <w:rPr>
            <w:noProof/>
            <w:webHidden/>
          </w:rPr>
          <w:fldChar w:fldCharType="separate"/>
        </w:r>
        <w:r w:rsidR="00213D57">
          <w:rPr>
            <w:noProof/>
            <w:webHidden/>
          </w:rPr>
          <w:t>18</w:t>
        </w:r>
        <w:r w:rsidR="00100771">
          <w:rPr>
            <w:noProof/>
            <w:webHidden/>
          </w:rPr>
          <w:fldChar w:fldCharType="end"/>
        </w:r>
      </w:hyperlink>
    </w:p>
    <w:p w14:paraId="0F8E0340" w14:textId="77777777" w:rsidR="00100771" w:rsidRDefault="00693770">
      <w:pPr>
        <w:pStyle w:val="TableofFigures"/>
        <w:tabs>
          <w:tab w:val="right" w:leader="dot" w:pos="8630"/>
        </w:tabs>
        <w:rPr>
          <w:rFonts w:asciiTheme="minorHAnsi" w:hAnsiTheme="minorHAnsi"/>
          <w:noProof/>
          <w:sz w:val="22"/>
          <w:szCs w:val="22"/>
        </w:rPr>
      </w:pPr>
      <w:hyperlink w:anchor="_Toc364761514" w:history="1">
        <w:r w:rsidR="00100771" w:rsidRPr="00AF31DB">
          <w:rPr>
            <w:rStyle w:val="Hyperlink"/>
            <w:noProof/>
          </w:rPr>
          <w:t>Figure 0</w:t>
        </w:r>
        <w:r w:rsidR="00100771" w:rsidRPr="00AF31DB">
          <w:rPr>
            <w:rStyle w:val="Hyperlink"/>
            <w:noProof/>
          </w:rPr>
          <w:noBreakHyphen/>
          <w:t>3 Three Classes of piRNA-Generating Loci</w:t>
        </w:r>
        <w:r w:rsidR="00100771">
          <w:rPr>
            <w:noProof/>
            <w:webHidden/>
          </w:rPr>
          <w:tab/>
        </w:r>
        <w:r w:rsidR="00100771">
          <w:rPr>
            <w:noProof/>
            <w:webHidden/>
          </w:rPr>
          <w:fldChar w:fldCharType="begin"/>
        </w:r>
        <w:r w:rsidR="00100771">
          <w:rPr>
            <w:noProof/>
            <w:webHidden/>
          </w:rPr>
          <w:instrText xml:space="preserve"> PAGEREF _Toc364761514 \h </w:instrText>
        </w:r>
        <w:r w:rsidR="00100771">
          <w:rPr>
            <w:noProof/>
            <w:webHidden/>
          </w:rPr>
        </w:r>
        <w:r w:rsidR="00100771">
          <w:rPr>
            <w:noProof/>
            <w:webHidden/>
          </w:rPr>
          <w:fldChar w:fldCharType="separate"/>
        </w:r>
        <w:r w:rsidR="00213D57">
          <w:rPr>
            <w:noProof/>
            <w:webHidden/>
          </w:rPr>
          <w:t>19</w:t>
        </w:r>
        <w:r w:rsidR="00100771">
          <w:rPr>
            <w:noProof/>
            <w:webHidden/>
          </w:rPr>
          <w:fldChar w:fldCharType="end"/>
        </w:r>
      </w:hyperlink>
    </w:p>
    <w:p w14:paraId="561F56E6" w14:textId="77777777" w:rsidR="00100771" w:rsidRDefault="00693770">
      <w:pPr>
        <w:pStyle w:val="TableofFigures"/>
        <w:tabs>
          <w:tab w:val="right" w:leader="dot" w:pos="8630"/>
        </w:tabs>
        <w:rPr>
          <w:rFonts w:asciiTheme="minorHAnsi" w:hAnsiTheme="minorHAnsi"/>
          <w:noProof/>
          <w:sz w:val="22"/>
          <w:szCs w:val="22"/>
        </w:rPr>
      </w:pPr>
      <w:hyperlink w:anchor="_Toc364761515" w:history="1">
        <w:r w:rsidR="00100771" w:rsidRPr="00AF31DB">
          <w:rPr>
            <w:rStyle w:val="Hyperlink"/>
            <w:noProof/>
          </w:rPr>
          <w:t>Figure 0</w:t>
        </w:r>
        <w:r w:rsidR="00100771" w:rsidRPr="00AF31DB">
          <w:rPr>
            <w:rStyle w:val="Hyperlink"/>
            <w:noProof/>
          </w:rPr>
          <w:noBreakHyphen/>
          <w:t>4</w:t>
        </w:r>
        <w:r w:rsidR="00100771" w:rsidRPr="00AF31DB">
          <w:rPr>
            <w:rStyle w:val="Hyperlink"/>
            <w:rFonts w:ascii="Palatino" w:hAnsi="Palatino"/>
            <w:noProof/>
          </w:rPr>
          <w:t xml:space="preserve"> Pre-pachytene piRNAs Persist in Pachytene Spermatocytes</w:t>
        </w:r>
        <w:r w:rsidR="00100771">
          <w:rPr>
            <w:noProof/>
            <w:webHidden/>
          </w:rPr>
          <w:tab/>
        </w:r>
        <w:r w:rsidR="00100771">
          <w:rPr>
            <w:noProof/>
            <w:webHidden/>
          </w:rPr>
          <w:fldChar w:fldCharType="begin"/>
        </w:r>
        <w:r w:rsidR="00100771">
          <w:rPr>
            <w:noProof/>
            <w:webHidden/>
          </w:rPr>
          <w:instrText xml:space="preserve"> PAGEREF _Toc364761515 \h </w:instrText>
        </w:r>
        <w:r w:rsidR="00100771">
          <w:rPr>
            <w:noProof/>
            <w:webHidden/>
          </w:rPr>
        </w:r>
        <w:r w:rsidR="00100771">
          <w:rPr>
            <w:noProof/>
            <w:webHidden/>
          </w:rPr>
          <w:fldChar w:fldCharType="separate"/>
        </w:r>
        <w:r w:rsidR="00213D57">
          <w:rPr>
            <w:noProof/>
            <w:webHidden/>
          </w:rPr>
          <w:t>19</w:t>
        </w:r>
        <w:r w:rsidR="00100771">
          <w:rPr>
            <w:noProof/>
            <w:webHidden/>
          </w:rPr>
          <w:fldChar w:fldCharType="end"/>
        </w:r>
      </w:hyperlink>
    </w:p>
    <w:p w14:paraId="0B5590EF" w14:textId="77777777" w:rsidR="00100771" w:rsidRDefault="00693770">
      <w:pPr>
        <w:pStyle w:val="TableofFigures"/>
        <w:tabs>
          <w:tab w:val="right" w:leader="dot" w:pos="8630"/>
        </w:tabs>
        <w:rPr>
          <w:rFonts w:asciiTheme="minorHAnsi" w:hAnsiTheme="minorHAnsi"/>
          <w:noProof/>
          <w:sz w:val="22"/>
          <w:szCs w:val="22"/>
        </w:rPr>
      </w:pPr>
      <w:hyperlink w:anchor="_Toc364761516" w:history="1">
        <w:r w:rsidR="00100771" w:rsidRPr="00AF31DB">
          <w:rPr>
            <w:rStyle w:val="Hyperlink"/>
            <w:noProof/>
          </w:rPr>
          <w:t>Figure 0</w:t>
        </w:r>
        <w:r w:rsidR="00100771" w:rsidRPr="00AF31DB">
          <w:rPr>
            <w:rStyle w:val="Hyperlink"/>
            <w:noProof/>
          </w:rPr>
          <w:noBreakHyphen/>
          <w:t>5 Examples of Pachytene piRNA Genes</w:t>
        </w:r>
        <w:r w:rsidR="00100771">
          <w:rPr>
            <w:noProof/>
            <w:webHidden/>
          </w:rPr>
          <w:tab/>
        </w:r>
        <w:r w:rsidR="00100771">
          <w:rPr>
            <w:noProof/>
            <w:webHidden/>
          </w:rPr>
          <w:fldChar w:fldCharType="begin"/>
        </w:r>
        <w:r w:rsidR="00100771">
          <w:rPr>
            <w:noProof/>
            <w:webHidden/>
          </w:rPr>
          <w:instrText xml:space="preserve"> PAGEREF _Toc364761516 \h </w:instrText>
        </w:r>
        <w:r w:rsidR="00100771">
          <w:rPr>
            <w:noProof/>
            <w:webHidden/>
          </w:rPr>
        </w:r>
        <w:r w:rsidR="00100771">
          <w:rPr>
            <w:noProof/>
            <w:webHidden/>
          </w:rPr>
          <w:fldChar w:fldCharType="separate"/>
        </w:r>
        <w:r w:rsidR="00213D57">
          <w:rPr>
            <w:noProof/>
            <w:webHidden/>
          </w:rPr>
          <w:t>20</w:t>
        </w:r>
        <w:r w:rsidR="00100771">
          <w:rPr>
            <w:noProof/>
            <w:webHidden/>
          </w:rPr>
          <w:fldChar w:fldCharType="end"/>
        </w:r>
      </w:hyperlink>
    </w:p>
    <w:p w14:paraId="6CA5D4BF" w14:textId="77777777" w:rsidR="00100771" w:rsidRDefault="00693770">
      <w:pPr>
        <w:pStyle w:val="TableofFigures"/>
        <w:tabs>
          <w:tab w:val="right" w:leader="dot" w:pos="8630"/>
        </w:tabs>
        <w:rPr>
          <w:rFonts w:asciiTheme="minorHAnsi" w:hAnsiTheme="minorHAnsi"/>
          <w:noProof/>
          <w:sz w:val="22"/>
          <w:szCs w:val="22"/>
        </w:rPr>
      </w:pPr>
      <w:hyperlink w:anchor="_Toc364761517" w:history="1">
        <w:r w:rsidR="00100771" w:rsidRPr="00AF31DB">
          <w:rPr>
            <w:rStyle w:val="Hyperlink"/>
            <w:noProof/>
          </w:rPr>
          <w:t>Figure 0</w:t>
        </w:r>
        <w:r w:rsidR="00100771" w:rsidRPr="00AF31DB">
          <w:rPr>
            <w:rStyle w:val="Hyperlink"/>
            <w:noProof/>
          </w:rPr>
          <w:noBreakHyphen/>
          <w:t>6</w:t>
        </w:r>
        <w:r w:rsidR="00100771" w:rsidRPr="00AF31DB">
          <w:rPr>
            <w:rStyle w:val="Hyperlink"/>
            <w:rFonts w:ascii="Palatino" w:hAnsi="Palatino"/>
            <w:noProof/>
          </w:rPr>
          <w:t xml:space="preserve"> Examples of Pre-Pachytene piRNA Genes</w:t>
        </w:r>
        <w:r w:rsidR="00100771">
          <w:rPr>
            <w:noProof/>
            <w:webHidden/>
          </w:rPr>
          <w:tab/>
        </w:r>
        <w:r w:rsidR="00100771">
          <w:rPr>
            <w:noProof/>
            <w:webHidden/>
          </w:rPr>
          <w:fldChar w:fldCharType="begin"/>
        </w:r>
        <w:r w:rsidR="00100771">
          <w:rPr>
            <w:noProof/>
            <w:webHidden/>
          </w:rPr>
          <w:instrText xml:space="preserve"> PAGEREF _Toc364761517 \h </w:instrText>
        </w:r>
        <w:r w:rsidR="00100771">
          <w:rPr>
            <w:noProof/>
            <w:webHidden/>
          </w:rPr>
        </w:r>
        <w:r w:rsidR="00100771">
          <w:rPr>
            <w:noProof/>
            <w:webHidden/>
          </w:rPr>
          <w:fldChar w:fldCharType="separate"/>
        </w:r>
        <w:r w:rsidR="00213D57">
          <w:rPr>
            <w:noProof/>
            <w:webHidden/>
          </w:rPr>
          <w:t>20</w:t>
        </w:r>
        <w:r w:rsidR="00100771">
          <w:rPr>
            <w:noProof/>
            <w:webHidden/>
          </w:rPr>
          <w:fldChar w:fldCharType="end"/>
        </w:r>
      </w:hyperlink>
    </w:p>
    <w:p w14:paraId="30DF9EDF" w14:textId="77777777" w:rsidR="00100771" w:rsidRDefault="00693770">
      <w:pPr>
        <w:pStyle w:val="TableofFigures"/>
        <w:tabs>
          <w:tab w:val="right" w:leader="dot" w:pos="8630"/>
        </w:tabs>
        <w:rPr>
          <w:rFonts w:asciiTheme="minorHAnsi" w:hAnsiTheme="minorHAnsi"/>
          <w:noProof/>
          <w:sz w:val="22"/>
          <w:szCs w:val="22"/>
        </w:rPr>
      </w:pPr>
      <w:hyperlink w:anchor="_Toc364761518" w:history="1">
        <w:r w:rsidR="00100771" w:rsidRPr="00AF31DB">
          <w:rPr>
            <w:rStyle w:val="Hyperlink"/>
            <w:noProof/>
          </w:rPr>
          <w:t>Figure 0</w:t>
        </w:r>
        <w:r w:rsidR="00100771" w:rsidRPr="00AF31DB">
          <w:rPr>
            <w:rStyle w:val="Hyperlink"/>
            <w:noProof/>
          </w:rPr>
          <w:noBreakHyphen/>
          <w:t>7. A-MYB Binds the Promoters of Pachytene piRNA Genes</w:t>
        </w:r>
        <w:r w:rsidR="00100771">
          <w:rPr>
            <w:noProof/>
            <w:webHidden/>
          </w:rPr>
          <w:tab/>
        </w:r>
        <w:r w:rsidR="00100771">
          <w:rPr>
            <w:noProof/>
            <w:webHidden/>
          </w:rPr>
          <w:fldChar w:fldCharType="begin"/>
        </w:r>
        <w:r w:rsidR="00100771">
          <w:rPr>
            <w:noProof/>
            <w:webHidden/>
          </w:rPr>
          <w:instrText xml:space="preserve"> PAGEREF _Toc364761518 \h </w:instrText>
        </w:r>
        <w:r w:rsidR="00100771">
          <w:rPr>
            <w:noProof/>
            <w:webHidden/>
          </w:rPr>
        </w:r>
        <w:r w:rsidR="00100771">
          <w:rPr>
            <w:noProof/>
            <w:webHidden/>
          </w:rPr>
          <w:fldChar w:fldCharType="separate"/>
        </w:r>
        <w:r w:rsidR="00213D57">
          <w:rPr>
            <w:noProof/>
            <w:webHidden/>
          </w:rPr>
          <w:t>21</w:t>
        </w:r>
        <w:r w:rsidR="00100771">
          <w:rPr>
            <w:noProof/>
            <w:webHidden/>
          </w:rPr>
          <w:fldChar w:fldCharType="end"/>
        </w:r>
      </w:hyperlink>
    </w:p>
    <w:p w14:paraId="0DDE91AE" w14:textId="77777777" w:rsidR="00100771" w:rsidRDefault="00693770">
      <w:pPr>
        <w:pStyle w:val="TableofFigures"/>
        <w:tabs>
          <w:tab w:val="right" w:leader="dot" w:pos="8630"/>
        </w:tabs>
        <w:rPr>
          <w:rFonts w:asciiTheme="minorHAnsi" w:hAnsiTheme="minorHAnsi"/>
          <w:noProof/>
          <w:sz w:val="22"/>
          <w:szCs w:val="22"/>
        </w:rPr>
      </w:pPr>
      <w:hyperlink w:anchor="_Toc364761519" w:history="1">
        <w:r w:rsidR="00100771" w:rsidRPr="00AF31DB">
          <w:rPr>
            <w:rStyle w:val="Hyperlink"/>
            <w:noProof/>
          </w:rPr>
          <w:t>Figure 0</w:t>
        </w:r>
        <w:r w:rsidR="00100771" w:rsidRPr="00AF31DB">
          <w:rPr>
            <w:rStyle w:val="Hyperlink"/>
            <w:noProof/>
          </w:rPr>
          <w:noBreakHyphen/>
          <w:t>8</w:t>
        </w:r>
        <w:r w:rsidR="00100771" w:rsidRPr="00AF31DB">
          <w:rPr>
            <w:rStyle w:val="Hyperlink"/>
            <w:rFonts w:ascii="Palatino" w:hAnsi="Palatino"/>
            <w:noProof/>
          </w:rPr>
          <w:t xml:space="preserve"> ChIP-qPCR Confirms ChIP-seq Data</w:t>
        </w:r>
        <w:r w:rsidR="00100771">
          <w:rPr>
            <w:noProof/>
            <w:webHidden/>
          </w:rPr>
          <w:tab/>
        </w:r>
        <w:r w:rsidR="00100771">
          <w:rPr>
            <w:noProof/>
            <w:webHidden/>
          </w:rPr>
          <w:fldChar w:fldCharType="begin"/>
        </w:r>
        <w:r w:rsidR="00100771">
          <w:rPr>
            <w:noProof/>
            <w:webHidden/>
          </w:rPr>
          <w:instrText xml:space="preserve"> PAGEREF _Toc364761519 \h </w:instrText>
        </w:r>
        <w:r w:rsidR="00100771">
          <w:rPr>
            <w:noProof/>
            <w:webHidden/>
          </w:rPr>
        </w:r>
        <w:r w:rsidR="00100771">
          <w:rPr>
            <w:noProof/>
            <w:webHidden/>
          </w:rPr>
          <w:fldChar w:fldCharType="separate"/>
        </w:r>
        <w:r w:rsidR="00213D57">
          <w:rPr>
            <w:noProof/>
            <w:webHidden/>
          </w:rPr>
          <w:t>21</w:t>
        </w:r>
        <w:r w:rsidR="00100771">
          <w:rPr>
            <w:noProof/>
            <w:webHidden/>
          </w:rPr>
          <w:fldChar w:fldCharType="end"/>
        </w:r>
      </w:hyperlink>
    </w:p>
    <w:p w14:paraId="2E876A52" w14:textId="77777777" w:rsidR="00100771" w:rsidRDefault="00693770">
      <w:pPr>
        <w:pStyle w:val="TableofFigures"/>
        <w:tabs>
          <w:tab w:val="right" w:leader="dot" w:pos="8630"/>
        </w:tabs>
        <w:rPr>
          <w:rFonts w:asciiTheme="minorHAnsi" w:hAnsiTheme="minorHAnsi"/>
          <w:noProof/>
          <w:sz w:val="22"/>
          <w:szCs w:val="22"/>
        </w:rPr>
      </w:pPr>
      <w:hyperlink w:anchor="_Toc364761520" w:history="1">
        <w:r w:rsidR="00100771" w:rsidRPr="00AF31DB">
          <w:rPr>
            <w:rStyle w:val="Hyperlink"/>
            <w:noProof/>
          </w:rPr>
          <w:t>Figure 0</w:t>
        </w:r>
        <w:r w:rsidR="00100771" w:rsidRPr="00AF31DB">
          <w:rPr>
            <w:rStyle w:val="Hyperlink"/>
            <w:noProof/>
          </w:rPr>
          <w:noBreakHyphen/>
          <w:t xml:space="preserve">9 Change in piRNA Expression in A-Myb, </w:t>
        </w:r>
        <w:r w:rsidR="00100771" w:rsidRPr="00AF31DB">
          <w:rPr>
            <w:rStyle w:val="Hyperlink"/>
            <w:i/>
            <w:noProof/>
          </w:rPr>
          <w:t>Spo11</w:t>
        </w:r>
        <w:r w:rsidR="00100771" w:rsidRPr="00AF31DB">
          <w:rPr>
            <w:rStyle w:val="Hyperlink"/>
            <w:noProof/>
          </w:rPr>
          <w:t xml:space="preserve">, </w:t>
        </w:r>
        <w:r w:rsidR="00100771" w:rsidRPr="00AF31DB">
          <w:rPr>
            <w:rStyle w:val="Hyperlink"/>
            <w:i/>
            <w:noProof/>
          </w:rPr>
          <w:t>Mili, Tdrd6</w:t>
        </w:r>
        <w:r w:rsidR="00100771" w:rsidRPr="00AF31DB">
          <w:rPr>
            <w:rStyle w:val="Hyperlink"/>
            <w:noProof/>
          </w:rPr>
          <w:t xml:space="preserve">, and </w:t>
        </w:r>
        <w:r w:rsidR="00100771" w:rsidRPr="00AF31DB">
          <w:rPr>
            <w:rStyle w:val="Hyperlink"/>
            <w:i/>
            <w:noProof/>
          </w:rPr>
          <w:t>Tdrd9</w:t>
        </w:r>
        <w:r w:rsidR="00100771" w:rsidRPr="00AF31DB">
          <w:rPr>
            <w:rStyle w:val="Hyperlink"/>
            <w:noProof/>
          </w:rPr>
          <w:t xml:space="preserve"> Mutants</w:t>
        </w:r>
        <w:r w:rsidR="00100771">
          <w:rPr>
            <w:noProof/>
            <w:webHidden/>
          </w:rPr>
          <w:tab/>
        </w:r>
        <w:r w:rsidR="00100771">
          <w:rPr>
            <w:noProof/>
            <w:webHidden/>
          </w:rPr>
          <w:fldChar w:fldCharType="begin"/>
        </w:r>
        <w:r w:rsidR="00100771">
          <w:rPr>
            <w:noProof/>
            <w:webHidden/>
          </w:rPr>
          <w:instrText xml:space="preserve"> PAGEREF _Toc364761520 \h </w:instrText>
        </w:r>
        <w:r w:rsidR="00100771">
          <w:rPr>
            <w:noProof/>
            <w:webHidden/>
          </w:rPr>
        </w:r>
        <w:r w:rsidR="00100771">
          <w:rPr>
            <w:noProof/>
            <w:webHidden/>
          </w:rPr>
          <w:fldChar w:fldCharType="separate"/>
        </w:r>
        <w:r w:rsidR="00213D57">
          <w:rPr>
            <w:noProof/>
            <w:webHidden/>
          </w:rPr>
          <w:t>22</w:t>
        </w:r>
        <w:r w:rsidR="00100771">
          <w:rPr>
            <w:noProof/>
            <w:webHidden/>
          </w:rPr>
          <w:fldChar w:fldCharType="end"/>
        </w:r>
      </w:hyperlink>
    </w:p>
    <w:p w14:paraId="1C06A8C7" w14:textId="77777777" w:rsidR="00100771" w:rsidRDefault="00693770">
      <w:pPr>
        <w:pStyle w:val="TableofFigures"/>
        <w:tabs>
          <w:tab w:val="right" w:leader="dot" w:pos="8630"/>
        </w:tabs>
        <w:rPr>
          <w:rFonts w:asciiTheme="minorHAnsi" w:hAnsiTheme="minorHAnsi"/>
          <w:noProof/>
          <w:sz w:val="22"/>
          <w:szCs w:val="22"/>
        </w:rPr>
      </w:pPr>
      <w:hyperlink w:anchor="_Toc364761521" w:history="1">
        <w:r w:rsidR="00100771" w:rsidRPr="00AF31DB">
          <w:rPr>
            <w:rStyle w:val="Hyperlink"/>
            <w:noProof/>
          </w:rPr>
          <w:t>Figure 0</w:t>
        </w:r>
        <w:r w:rsidR="00100771" w:rsidRPr="00AF31DB">
          <w:rPr>
            <w:rStyle w:val="Hyperlink"/>
            <w:noProof/>
          </w:rPr>
          <w:noBreakHyphen/>
          <w:t>10 Examples of the Effect of the A-Myb Mutant on piRNA Expression</w:t>
        </w:r>
        <w:r w:rsidR="00100771">
          <w:rPr>
            <w:noProof/>
            <w:webHidden/>
          </w:rPr>
          <w:tab/>
        </w:r>
        <w:r w:rsidR="00100771">
          <w:rPr>
            <w:noProof/>
            <w:webHidden/>
          </w:rPr>
          <w:fldChar w:fldCharType="begin"/>
        </w:r>
        <w:r w:rsidR="00100771">
          <w:rPr>
            <w:noProof/>
            <w:webHidden/>
          </w:rPr>
          <w:instrText xml:space="preserve"> PAGEREF _Toc364761521 \h </w:instrText>
        </w:r>
        <w:r w:rsidR="00100771">
          <w:rPr>
            <w:noProof/>
            <w:webHidden/>
          </w:rPr>
        </w:r>
        <w:r w:rsidR="00100771">
          <w:rPr>
            <w:noProof/>
            <w:webHidden/>
          </w:rPr>
          <w:fldChar w:fldCharType="separate"/>
        </w:r>
        <w:r w:rsidR="00213D57">
          <w:rPr>
            <w:noProof/>
            <w:webHidden/>
          </w:rPr>
          <w:t>22</w:t>
        </w:r>
        <w:r w:rsidR="00100771">
          <w:rPr>
            <w:noProof/>
            <w:webHidden/>
          </w:rPr>
          <w:fldChar w:fldCharType="end"/>
        </w:r>
      </w:hyperlink>
    </w:p>
    <w:p w14:paraId="46859DBA" w14:textId="77777777" w:rsidR="00100771" w:rsidRDefault="00693770">
      <w:pPr>
        <w:pStyle w:val="TableofFigures"/>
        <w:tabs>
          <w:tab w:val="right" w:leader="dot" w:pos="8630"/>
        </w:tabs>
        <w:rPr>
          <w:rFonts w:asciiTheme="minorHAnsi" w:hAnsiTheme="minorHAnsi"/>
          <w:noProof/>
          <w:sz w:val="22"/>
          <w:szCs w:val="22"/>
        </w:rPr>
      </w:pPr>
      <w:hyperlink w:anchor="_Toc364761522" w:history="1">
        <w:r w:rsidR="00100771" w:rsidRPr="00AF31DB">
          <w:rPr>
            <w:rStyle w:val="Hyperlink"/>
            <w:noProof/>
          </w:rPr>
          <w:t>Figure 0</w:t>
        </w:r>
        <w:r w:rsidR="00100771" w:rsidRPr="00AF31DB">
          <w:rPr>
            <w:rStyle w:val="Hyperlink"/>
            <w:noProof/>
          </w:rPr>
          <w:noBreakHyphen/>
          <w:t xml:space="preserve">11 Pachytene piRNA Precursor Abundance in </w:t>
        </w:r>
        <w:r w:rsidR="00100771" w:rsidRPr="00AF31DB">
          <w:rPr>
            <w:rStyle w:val="Hyperlink"/>
            <w:i/>
            <w:noProof/>
          </w:rPr>
          <w:t>A-Myb</w:t>
        </w:r>
        <w:r w:rsidR="00100771" w:rsidRPr="00AF31DB">
          <w:rPr>
            <w:rStyle w:val="Hyperlink"/>
            <w:noProof/>
          </w:rPr>
          <w:t xml:space="preserve">, </w:t>
        </w:r>
        <w:r w:rsidR="00100771" w:rsidRPr="00AF31DB">
          <w:rPr>
            <w:rStyle w:val="Hyperlink"/>
            <w:i/>
            <w:noProof/>
          </w:rPr>
          <w:t>Miwi</w:t>
        </w:r>
        <w:r w:rsidR="00100771" w:rsidRPr="00AF31DB">
          <w:rPr>
            <w:rStyle w:val="Hyperlink"/>
            <w:noProof/>
          </w:rPr>
          <w:t xml:space="preserve">, and </w:t>
        </w:r>
        <w:r w:rsidR="00100771" w:rsidRPr="00AF31DB">
          <w:rPr>
            <w:rStyle w:val="Hyperlink"/>
            <w:i/>
            <w:noProof/>
          </w:rPr>
          <w:t>Trip13</w:t>
        </w:r>
        <w:r w:rsidR="00100771" w:rsidRPr="00AF31DB">
          <w:rPr>
            <w:rStyle w:val="Hyperlink"/>
            <w:noProof/>
          </w:rPr>
          <w:t xml:space="preserve"> mutants</w:t>
        </w:r>
        <w:r w:rsidR="00100771">
          <w:rPr>
            <w:noProof/>
            <w:webHidden/>
          </w:rPr>
          <w:tab/>
        </w:r>
        <w:r w:rsidR="00100771">
          <w:rPr>
            <w:noProof/>
            <w:webHidden/>
          </w:rPr>
          <w:fldChar w:fldCharType="begin"/>
        </w:r>
        <w:r w:rsidR="00100771">
          <w:rPr>
            <w:noProof/>
            <w:webHidden/>
          </w:rPr>
          <w:instrText xml:space="preserve"> PAGEREF _Toc364761522 \h </w:instrText>
        </w:r>
        <w:r w:rsidR="00100771">
          <w:rPr>
            <w:noProof/>
            <w:webHidden/>
          </w:rPr>
        </w:r>
        <w:r w:rsidR="00100771">
          <w:rPr>
            <w:noProof/>
            <w:webHidden/>
          </w:rPr>
          <w:fldChar w:fldCharType="separate"/>
        </w:r>
        <w:r w:rsidR="00213D57">
          <w:rPr>
            <w:noProof/>
            <w:webHidden/>
          </w:rPr>
          <w:t>22</w:t>
        </w:r>
        <w:r w:rsidR="00100771">
          <w:rPr>
            <w:noProof/>
            <w:webHidden/>
          </w:rPr>
          <w:fldChar w:fldCharType="end"/>
        </w:r>
      </w:hyperlink>
    </w:p>
    <w:p w14:paraId="0F00D4B2" w14:textId="77777777" w:rsidR="00100771" w:rsidRDefault="00693770">
      <w:pPr>
        <w:pStyle w:val="TableofFigures"/>
        <w:tabs>
          <w:tab w:val="right" w:leader="dot" w:pos="8630"/>
        </w:tabs>
        <w:rPr>
          <w:rFonts w:asciiTheme="minorHAnsi" w:hAnsiTheme="minorHAnsi"/>
          <w:noProof/>
          <w:sz w:val="22"/>
          <w:szCs w:val="22"/>
        </w:rPr>
      </w:pPr>
      <w:hyperlink w:anchor="_Toc364761523" w:history="1">
        <w:r w:rsidR="00100771" w:rsidRPr="00AF31DB">
          <w:rPr>
            <w:rStyle w:val="Hyperlink"/>
            <w:noProof/>
          </w:rPr>
          <w:t>Figure 0</w:t>
        </w:r>
        <w:r w:rsidR="00100771" w:rsidRPr="00AF31DB">
          <w:rPr>
            <w:rStyle w:val="Hyperlink"/>
            <w:noProof/>
          </w:rPr>
          <w:noBreakHyphen/>
          <w:t>12 A-MYB Regulates Expression of mRNAs Encoding piRNA Pathway Proteins</w:t>
        </w:r>
        <w:r w:rsidR="00100771">
          <w:rPr>
            <w:noProof/>
            <w:webHidden/>
          </w:rPr>
          <w:tab/>
        </w:r>
        <w:r w:rsidR="00100771">
          <w:rPr>
            <w:noProof/>
            <w:webHidden/>
          </w:rPr>
          <w:fldChar w:fldCharType="begin"/>
        </w:r>
        <w:r w:rsidR="00100771">
          <w:rPr>
            <w:noProof/>
            <w:webHidden/>
          </w:rPr>
          <w:instrText xml:space="preserve"> PAGEREF _Toc364761523 \h </w:instrText>
        </w:r>
        <w:r w:rsidR="00100771">
          <w:rPr>
            <w:noProof/>
            <w:webHidden/>
          </w:rPr>
        </w:r>
        <w:r w:rsidR="00100771">
          <w:rPr>
            <w:noProof/>
            <w:webHidden/>
          </w:rPr>
          <w:fldChar w:fldCharType="separate"/>
        </w:r>
        <w:r w:rsidR="00213D57">
          <w:rPr>
            <w:noProof/>
            <w:webHidden/>
          </w:rPr>
          <w:t>23</w:t>
        </w:r>
        <w:r w:rsidR="00100771">
          <w:rPr>
            <w:noProof/>
            <w:webHidden/>
          </w:rPr>
          <w:fldChar w:fldCharType="end"/>
        </w:r>
      </w:hyperlink>
    </w:p>
    <w:p w14:paraId="2DEC6843" w14:textId="77777777" w:rsidR="00100771" w:rsidRDefault="00693770">
      <w:pPr>
        <w:pStyle w:val="TableofFigures"/>
        <w:tabs>
          <w:tab w:val="right" w:leader="dot" w:pos="8630"/>
        </w:tabs>
        <w:rPr>
          <w:rFonts w:asciiTheme="minorHAnsi" w:hAnsiTheme="minorHAnsi"/>
          <w:noProof/>
          <w:sz w:val="22"/>
          <w:szCs w:val="22"/>
        </w:rPr>
      </w:pPr>
      <w:hyperlink w:anchor="_Toc364761524" w:history="1">
        <w:r w:rsidR="00100771" w:rsidRPr="00AF31DB">
          <w:rPr>
            <w:rStyle w:val="Hyperlink"/>
            <w:noProof/>
          </w:rPr>
          <w:t>Figure 0</w:t>
        </w:r>
        <w:r w:rsidR="00100771" w:rsidRPr="00AF31DB">
          <w:rPr>
            <w:rStyle w:val="Hyperlink"/>
            <w:noProof/>
          </w:rPr>
          <w:noBreakHyphen/>
          <w:t>13. A-Myb mutants, but Not Miwi Mutants, Change the Expression of RNA Silencing Pathway Genes</w:t>
        </w:r>
        <w:r w:rsidR="00100771">
          <w:rPr>
            <w:noProof/>
            <w:webHidden/>
          </w:rPr>
          <w:tab/>
        </w:r>
        <w:r w:rsidR="00100771">
          <w:rPr>
            <w:noProof/>
            <w:webHidden/>
          </w:rPr>
          <w:fldChar w:fldCharType="begin"/>
        </w:r>
        <w:r w:rsidR="00100771">
          <w:rPr>
            <w:noProof/>
            <w:webHidden/>
          </w:rPr>
          <w:instrText xml:space="preserve"> PAGEREF _Toc364761524 \h </w:instrText>
        </w:r>
        <w:r w:rsidR="00100771">
          <w:rPr>
            <w:noProof/>
            <w:webHidden/>
          </w:rPr>
        </w:r>
        <w:r w:rsidR="00100771">
          <w:rPr>
            <w:noProof/>
            <w:webHidden/>
          </w:rPr>
          <w:fldChar w:fldCharType="separate"/>
        </w:r>
        <w:r w:rsidR="00213D57">
          <w:rPr>
            <w:noProof/>
            <w:webHidden/>
          </w:rPr>
          <w:t>23</w:t>
        </w:r>
        <w:r w:rsidR="00100771">
          <w:rPr>
            <w:noProof/>
            <w:webHidden/>
          </w:rPr>
          <w:fldChar w:fldCharType="end"/>
        </w:r>
      </w:hyperlink>
    </w:p>
    <w:p w14:paraId="6168A3A3" w14:textId="77777777" w:rsidR="00100771" w:rsidRDefault="00693770">
      <w:pPr>
        <w:pStyle w:val="TableofFigures"/>
        <w:tabs>
          <w:tab w:val="right" w:leader="dot" w:pos="8630"/>
        </w:tabs>
        <w:rPr>
          <w:rFonts w:asciiTheme="minorHAnsi" w:hAnsiTheme="minorHAnsi"/>
          <w:noProof/>
          <w:sz w:val="22"/>
          <w:szCs w:val="22"/>
        </w:rPr>
      </w:pPr>
      <w:hyperlink w:anchor="_Toc364761525" w:history="1">
        <w:r w:rsidR="00100771" w:rsidRPr="00AF31DB">
          <w:rPr>
            <w:rStyle w:val="Hyperlink"/>
            <w:noProof/>
          </w:rPr>
          <w:t>Figure 0</w:t>
        </w:r>
        <w:r w:rsidR="00100771" w:rsidRPr="00AF31DB">
          <w:rPr>
            <w:rStyle w:val="Hyperlink"/>
            <w:noProof/>
          </w:rPr>
          <w:noBreakHyphen/>
          <w:t>14 Feed-Forward Regulation of piRNA Biogenesis by A-MYB is Conserved in Rooster</w:t>
        </w:r>
        <w:r w:rsidR="00100771">
          <w:rPr>
            <w:noProof/>
            <w:webHidden/>
          </w:rPr>
          <w:tab/>
        </w:r>
        <w:r w:rsidR="00100771">
          <w:rPr>
            <w:noProof/>
            <w:webHidden/>
          </w:rPr>
          <w:fldChar w:fldCharType="begin"/>
        </w:r>
        <w:r w:rsidR="00100771">
          <w:rPr>
            <w:noProof/>
            <w:webHidden/>
          </w:rPr>
          <w:instrText xml:space="preserve"> PAGEREF _Toc364761525 \h </w:instrText>
        </w:r>
        <w:r w:rsidR="00100771">
          <w:rPr>
            <w:noProof/>
            <w:webHidden/>
          </w:rPr>
        </w:r>
        <w:r w:rsidR="00100771">
          <w:rPr>
            <w:noProof/>
            <w:webHidden/>
          </w:rPr>
          <w:fldChar w:fldCharType="separate"/>
        </w:r>
        <w:r w:rsidR="00213D57">
          <w:rPr>
            <w:noProof/>
            <w:webHidden/>
          </w:rPr>
          <w:t>24</w:t>
        </w:r>
        <w:r w:rsidR="00100771">
          <w:rPr>
            <w:noProof/>
            <w:webHidden/>
          </w:rPr>
          <w:fldChar w:fldCharType="end"/>
        </w:r>
      </w:hyperlink>
    </w:p>
    <w:p w14:paraId="065A8121" w14:textId="77777777" w:rsidR="00100771" w:rsidRDefault="00693770">
      <w:pPr>
        <w:pStyle w:val="TableofFigures"/>
        <w:tabs>
          <w:tab w:val="right" w:leader="dot" w:pos="8630"/>
        </w:tabs>
        <w:rPr>
          <w:rFonts w:asciiTheme="minorHAnsi" w:hAnsiTheme="minorHAnsi"/>
          <w:noProof/>
          <w:sz w:val="22"/>
          <w:szCs w:val="22"/>
        </w:rPr>
      </w:pPr>
      <w:hyperlink w:anchor="_Toc364761526" w:history="1">
        <w:r w:rsidR="00100771" w:rsidRPr="00AF31DB">
          <w:rPr>
            <w:rStyle w:val="Hyperlink"/>
            <w:noProof/>
          </w:rPr>
          <w:t>Figure 0</w:t>
        </w:r>
        <w:r w:rsidR="00100771" w:rsidRPr="00AF31DB">
          <w:rPr>
            <w:rStyle w:val="Hyperlink"/>
            <w:noProof/>
          </w:rPr>
          <w:noBreakHyphen/>
          <w:t>15. Genomic Locations of piRNA Clusters in the Rooster (</w:t>
        </w:r>
        <w:r w:rsidR="00100771" w:rsidRPr="00AF31DB">
          <w:rPr>
            <w:rStyle w:val="Hyperlink"/>
            <w:i/>
            <w:noProof/>
          </w:rPr>
          <w:t xml:space="preserve">Gallus gallus) </w:t>
        </w:r>
        <w:r w:rsidR="00100771" w:rsidRPr="00AF31DB">
          <w:rPr>
            <w:rStyle w:val="Hyperlink"/>
            <w:noProof/>
          </w:rPr>
          <w:t>Testis.</w:t>
        </w:r>
        <w:r w:rsidR="00100771">
          <w:rPr>
            <w:noProof/>
            <w:webHidden/>
          </w:rPr>
          <w:tab/>
        </w:r>
        <w:r w:rsidR="00100771">
          <w:rPr>
            <w:noProof/>
            <w:webHidden/>
          </w:rPr>
          <w:fldChar w:fldCharType="begin"/>
        </w:r>
        <w:r w:rsidR="00100771">
          <w:rPr>
            <w:noProof/>
            <w:webHidden/>
          </w:rPr>
          <w:instrText xml:space="preserve"> PAGEREF _Toc364761526 \h </w:instrText>
        </w:r>
        <w:r w:rsidR="00100771">
          <w:rPr>
            <w:noProof/>
            <w:webHidden/>
          </w:rPr>
        </w:r>
        <w:r w:rsidR="00100771">
          <w:rPr>
            <w:noProof/>
            <w:webHidden/>
          </w:rPr>
          <w:fldChar w:fldCharType="separate"/>
        </w:r>
        <w:r w:rsidR="00213D57">
          <w:rPr>
            <w:noProof/>
            <w:webHidden/>
          </w:rPr>
          <w:t>25</w:t>
        </w:r>
        <w:r w:rsidR="00100771">
          <w:rPr>
            <w:noProof/>
            <w:webHidden/>
          </w:rPr>
          <w:fldChar w:fldCharType="end"/>
        </w:r>
      </w:hyperlink>
    </w:p>
    <w:p w14:paraId="52332B6E" w14:textId="03649486" w:rsidR="00FF0906" w:rsidRDefault="00CA1F6E" w:rsidP="00CA1F6E">
      <w:pPr>
        <w:pStyle w:val="TableofFigures"/>
        <w:tabs>
          <w:tab w:val="right" w:leader="dot" w:pos="8630"/>
        </w:tabs>
        <w:rPr>
          <w:rFonts w:eastAsiaTheme="majorEastAsia" w:cstheme="majorBidi"/>
          <w:b/>
          <w:bCs/>
          <w:color w:val="4F81BD" w:themeColor="accent1"/>
          <w:sz w:val="26"/>
          <w:szCs w:val="26"/>
        </w:rPr>
      </w:pPr>
      <w:r>
        <w:fldChar w:fldCharType="end"/>
      </w:r>
      <w:r w:rsidR="00FF0906">
        <w:br w:type="page"/>
      </w:r>
    </w:p>
    <w:p w14:paraId="3738B783" w14:textId="77777777" w:rsidR="00C121DB" w:rsidRDefault="00C121DB" w:rsidP="00C121DB">
      <w:pPr>
        <w:pStyle w:val="Heading2"/>
      </w:pPr>
      <w:bookmarkStart w:id="25" w:name="_Toc237332396"/>
      <w:bookmarkStart w:id="26" w:name="_Toc364687501"/>
      <w:bookmarkStart w:id="27" w:name="_Toc364713205"/>
      <w:r w:rsidRPr="00C121DB">
        <w:t>List of Symbols, Abbreviations or Nomenclature (optional)</w:t>
      </w:r>
      <w:bookmarkEnd w:id="25"/>
      <w:bookmarkEnd w:id="26"/>
      <w:bookmarkEnd w:id="27"/>
    </w:p>
    <w:p w14:paraId="2898D732" w14:textId="43E7D93D" w:rsidR="009C29C8" w:rsidRPr="009C29C8" w:rsidRDefault="009C29C8" w:rsidP="009C29C8">
      <w:pPr>
        <w:pStyle w:val="Heading3"/>
      </w:pPr>
      <w:bookmarkStart w:id="28" w:name="_Abbreviations"/>
      <w:bookmarkStart w:id="29" w:name="_Toc364687502"/>
      <w:bookmarkEnd w:id="28"/>
      <w:r w:rsidRPr="00C121DB">
        <w:t>Abbreviations</w:t>
      </w:r>
      <w:bookmarkEnd w:id="29"/>
    </w:p>
    <w:tbl>
      <w:tblPr>
        <w:tblStyle w:val="TableGrid"/>
        <w:tblW w:w="0" w:type="auto"/>
        <w:tblLook w:val="04A0" w:firstRow="1" w:lastRow="0" w:firstColumn="1" w:lastColumn="0" w:noHBand="0" w:noVBand="1"/>
      </w:tblPr>
      <w:tblGrid>
        <w:gridCol w:w="2358"/>
        <w:gridCol w:w="6498"/>
      </w:tblGrid>
      <w:tr w:rsidR="005529D4" w14:paraId="14A34512" w14:textId="77777777" w:rsidTr="009C29C8">
        <w:tc>
          <w:tcPr>
            <w:tcW w:w="2358" w:type="dxa"/>
            <w:tcBorders>
              <w:bottom w:val="single" w:sz="2" w:space="0" w:color="auto"/>
            </w:tcBorders>
          </w:tcPr>
          <w:p w14:paraId="00B556FC" w14:textId="494F6341" w:rsidR="005529D4" w:rsidRDefault="009C29C8" w:rsidP="00FF0906">
            <w:pPr>
              <w:spacing w:line="240" w:lineRule="auto"/>
            </w:pPr>
            <w:r>
              <w:t>AS</w:t>
            </w:r>
          </w:p>
        </w:tc>
        <w:tc>
          <w:tcPr>
            <w:tcW w:w="6498" w:type="dxa"/>
          </w:tcPr>
          <w:p w14:paraId="47D6C07D" w14:textId="63F501B5" w:rsidR="005529D4" w:rsidRDefault="009C29C8" w:rsidP="00FF0906">
            <w:pPr>
              <w:spacing w:line="240" w:lineRule="auto"/>
            </w:pPr>
            <w:r>
              <w:t>Alternative Splicing</w:t>
            </w:r>
          </w:p>
        </w:tc>
      </w:tr>
      <w:tr w:rsidR="005529D4" w14:paraId="3B698353" w14:textId="77777777" w:rsidTr="009C29C8">
        <w:tc>
          <w:tcPr>
            <w:tcW w:w="2358" w:type="dxa"/>
            <w:tcBorders>
              <w:top w:val="single" w:sz="2" w:space="0" w:color="auto"/>
            </w:tcBorders>
          </w:tcPr>
          <w:p w14:paraId="569D7152" w14:textId="34F7CA03" w:rsidR="005529D4" w:rsidRDefault="005529D4" w:rsidP="00FF0906">
            <w:pPr>
              <w:spacing w:line="240" w:lineRule="auto"/>
            </w:pPr>
            <w:r>
              <w:t>DNA</w:t>
            </w:r>
          </w:p>
        </w:tc>
        <w:tc>
          <w:tcPr>
            <w:tcW w:w="6498" w:type="dxa"/>
          </w:tcPr>
          <w:p w14:paraId="71112FF3" w14:textId="431F586D" w:rsidR="005529D4" w:rsidRDefault="009C29C8" w:rsidP="009C29C8">
            <w:pPr>
              <w:spacing w:line="240" w:lineRule="auto"/>
            </w:pPr>
            <w:r w:rsidRPr="009C29C8">
              <w:t>Deoxyribonucleic acid</w:t>
            </w:r>
          </w:p>
        </w:tc>
      </w:tr>
      <w:tr w:rsidR="005529D4" w14:paraId="092CA0B6" w14:textId="77777777" w:rsidTr="009C29C8">
        <w:tc>
          <w:tcPr>
            <w:tcW w:w="2358" w:type="dxa"/>
          </w:tcPr>
          <w:p w14:paraId="59DFDF57" w14:textId="210D9D66" w:rsidR="005529D4" w:rsidRDefault="005529D4" w:rsidP="00FF0906">
            <w:pPr>
              <w:spacing w:line="240" w:lineRule="auto"/>
            </w:pPr>
            <w:r>
              <w:t>RNA</w:t>
            </w:r>
          </w:p>
        </w:tc>
        <w:tc>
          <w:tcPr>
            <w:tcW w:w="6498" w:type="dxa"/>
          </w:tcPr>
          <w:p w14:paraId="7C8804C9" w14:textId="25039B93" w:rsidR="005529D4" w:rsidRDefault="009C29C8" w:rsidP="009C29C8">
            <w:pPr>
              <w:spacing w:line="240" w:lineRule="auto"/>
            </w:pPr>
            <w:r w:rsidRPr="009C29C8">
              <w:t>Ribonucleic acid</w:t>
            </w:r>
          </w:p>
        </w:tc>
      </w:tr>
      <w:tr w:rsidR="005529D4" w14:paraId="1AFA721B" w14:textId="77777777" w:rsidTr="009C29C8">
        <w:tc>
          <w:tcPr>
            <w:tcW w:w="2358" w:type="dxa"/>
            <w:tcBorders>
              <w:bottom w:val="single" w:sz="2" w:space="0" w:color="auto"/>
            </w:tcBorders>
          </w:tcPr>
          <w:p w14:paraId="101E2C2E" w14:textId="34F7F4A8" w:rsidR="005529D4" w:rsidRDefault="009C29C8" w:rsidP="00FF0906">
            <w:pPr>
              <w:spacing w:line="240" w:lineRule="auto"/>
            </w:pPr>
            <w:r>
              <w:t>ChIP-Seq</w:t>
            </w:r>
          </w:p>
        </w:tc>
        <w:tc>
          <w:tcPr>
            <w:tcW w:w="6498" w:type="dxa"/>
          </w:tcPr>
          <w:p w14:paraId="70918DD1" w14:textId="69AC5145" w:rsidR="005529D4" w:rsidRDefault="009C29C8" w:rsidP="00FF0906">
            <w:pPr>
              <w:spacing w:line="240" w:lineRule="auto"/>
            </w:pPr>
            <w:r>
              <w:t>Chromatin Immunoprecipitation followed by sequencing</w:t>
            </w:r>
          </w:p>
        </w:tc>
      </w:tr>
      <w:tr w:rsidR="009C29C8" w14:paraId="5DC3E53B" w14:textId="77777777" w:rsidTr="009C29C8">
        <w:tc>
          <w:tcPr>
            <w:tcW w:w="2358" w:type="dxa"/>
            <w:tcBorders>
              <w:bottom w:val="single" w:sz="2" w:space="0" w:color="auto"/>
            </w:tcBorders>
          </w:tcPr>
          <w:p w14:paraId="49B50087" w14:textId="12B6B19D" w:rsidR="009C29C8" w:rsidRDefault="009C29C8" w:rsidP="00FF0906">
            <w:pPr>
              <w:spacing w:line="240" w:lineRule="auto"/>
            </w:pPr>
            <w:r>
              <w:t>HTS</w:t>
            </w:r>
          </w:p>
        </w:tc>
        <w:tc>
          <w:tcPr>
            <w:tcW w:w="6498" w:type="dxa"/>
          </w:tcPr>
          <w:p w14:paraId="3FE20AC4" w14:textId="2130D33A" w:rsidR="009C29C8" w:rsidRPr="009C29C8" w:rsidRDefault="009C29C8" w:rsidP="00FF0906">
            <w:pPr>
              <w:spacing w:line="240" w:lineRule="auto"/>
              <w:rPr>
                <w:i/>
              </w:rPr>
            </w:pPr>
            <w:r>
              <w:t xml:space="preserve">High-throughput sequencing (see also </w:t>
            </w:r>
            <w:r>
              <w:rPr>
                <w:i/>
              </w:rPr>
              <w:t>NGS</w:t>
            </w:r>
            <w:r w:rsidRPr="009C29C8">
              <w:t>)</w:t>
            </w:r>
          </w:p>
        </w:tc>
      </w:tr>
      <w:tr w:rsidR="009C29C8" w14:paraId="23575D8B" w14:textId="77777777" w:rsidTr="009C29C8">
        <w:tc>
          <w:tcPr>
            <w:tcW w:w="2358" w:type="dxa"/>
            <w:tcBorders>
              <w:bottom w:val="single" w:sz="2" w:space="0" w:color="auto"/>
            </w:tcBorders>
          </w:tcPr>
          <w:p w14:paraId="7CBCB663" w14:textId="6924210C" w:rsidR="009C29C8" w:rsidRDefault="009C29C8" w:rsidP="00FF0906">
            <w:pPr>
              <w:spacing w:line="240" w:lineRule="auto"/>
            </w:pPr>
            <w:r>
              <w:t>NGS</w:t>
            </w:r>
          </w:p>
        </w:tc>
        <w:tc>
          <w:tcPr>
            <w:tcW w:w="6498" w:type="dxa"/>
          </w:tcPr>
          <w:p w14:paraId="6EADF9DC" w14:textId="2A14C66B" w:rsidR="009C29C8" w:rsidRDefault="009C29C8" w:rsidP="00FF0906">
            <w:pPr>
              <w:spacing w:line="240" w:lineRule="auto"/>
            </w:pPr>
            <w:r>
              <w:t>Next-generation sequencing</w:t>
            </w:r>
          </w:p>
        </w:tc>
      </w:tr>
      <w:tr w:rsidR="005529D4" w14:paraId="72AC8169" w14:textId="77777777" w:rsidTr="00DC2FE4">
        <w:tc>
          <w:tcPr>
            <w:tcW w:w="2358" w:type="dxa"/>
            <w:tcBorders>
              <w:top w:val="single" w:sz="2" w:space="0" w:color="auto"/>
              <w:bottom w:val="single" w:sz="2" w:space="0" w:color="auto"/>
            </w:tcBorders>
          </w:tcPr>
          <w:p w14:paraId="14F82DEF" w14:textId="77895B16" w:rsidR="005529D4" w:rsidRDefault="00DC2FE4" w:rsidP="00FF0906">
            <w:pPr>
              <w:spacing w:line="240" w:lineRule="auto"/>
            </w:pPr>
            <w:proofErr w:type="gramStart"/>
            <w:r>
              <w:t>nt</w:t>
            </w:r>
            <w:proofErr w:type="gramEnd"/>
          </w:p>
        </w:tc>
        <w:tc>
          <w:tcPr>
            <w:tcW w:w="6498" w:type="dxa"/>
          </w:tcPr>
          <w:p w14:paraId="1006DF2D" w14:textId="73E28951" w:rsidR="005529D4" w:rsidRDefault="00DC2FE4" w:rsidP="00FF0906">
            <w:pPr>
              <w:spacing w:line="240" w:lineRule="auto"/>
            </w:pPr>
            <w:r>
              <w:t>A nucleotide of either DNA or RNA</w:t>
            </w:r>
          </w:p>
        </w:tc>
      </w:tr>
      <w:tr w:rsidR="00DC2FE4" w14:paraId="72FCA912" w14:textId="77777777" w:rsidTr="00DC2FE4">
        <w:tc>
          <w:tcPr>
            <w:tcW w:w="2358" w:type="dxa"/>
            <w:tcBorders>
              <w:top w:val="single" w:sz="2" w:space="0" w:color="auto"/>
              <w:bottom w:val="single" w:sz="2" w:space="0" w:color="auto"/>
            </w:tcBorders>
          </w:tcPr>
          <w:p w14:paraId="2022215C" w14:textId="0523A69E" w:rsidR="00DC2FE4" w:rsidRDefault="00DC2FE4" w:rsidP="00FF0906">
            <w:pPr>
              <w:spacing w:line="240" w:lineRule="auto"/>
            </w:pPr>
            <w:proofErr w:type="spellStart"/>
            <w:proofErr w:type="gramStart"/>
            <w:r>
              <w:t>bp</w:t>
            </w:r>
            <w:proofErr w:type="spellEnd"/>
            <w:proofErr w:type="gramEnd"/>
          </w:p>
        </w:tc>
        <w:tc>
          <w:tcPr>
            <w:tcW w:w="6498" w:type="dxa"/>
          </w:tcPr>
          <w:p w14:paraId="586698B1" w14:textId="04AFDB8D" w:rsidR="00DC2FE4" w:rsidRDefault="00DC2FE4" w:rsidP="00FF0906">
            <w:pPr>
              <w:spacing w:line="240" w:lineRule="auto"/>
            </w:pPr>
            <w:r>
              <w:t xml:space="preserve">A </w:t>
            </w:r>
            <w:r w:rsidR="0091479D">
              <w:t>base pair</w:t>
            </w:r>
            <w:r>
              <w:t xml:space="preserve"> of DNA</w:t>
            </w:r>
          </w:p>
        </w:tc>
      </w:tr>
      <w:tr w:rsidR="00DC2FE4" w14:paraId="47AE4F43" w14:textId="77777777" w:rsidTr="009C29C8">
        <w:tc>
          <w:tcPr>
            <w:tcW w:w="2358" w:type="dxa"/>
            <w:tcBorders>
              <w:top w:val="single" w:sz="2" w:space="0" w:color="auto"/>
            </w:tcBorders>
          </w:tcPr>
          <w:p w14:paraId="6B032220" w14:textId="77777777" w:rsidR="00DC2FE4" w:rsidRDefault="00DC2FE4" w:rsidP="00FF0906">
            <w:pPr>
              <w:spacing w:line="240" w:lineRule="auto"/>
            </w:pPr>
          </w:p>
        </w:tc>
        <w:tc>
          <w:tcPr>
            <w:tcW w:w="6498" w:type="dxa"/>
          </w:tcPr>
          <w:p w14:paraId="7241217B" w14:textId="77777777" w:rsidR="00DC2FE4" w:rsidRDefault="00DC2FE4" w:rsidP="00FF0906">
            <w:pPr>
              <w:spacing w:line="240" w:lineRule="auto"/>
            </w:pPr>
          </w:p>
        </w:tc>
      </w:tr>
    </w:tbl>
    <w:p w14:paraId="50605B6E" w14:textId="77777777" w:rsidR="009C29C8" w:rsidRDefault="009C29C8" w:rsidP="00FF0906">
      <w:pPr>
        <w:spacing w:line="240" w:lineRule="auto"/>
      </w:pPr>
    </w:p>
    <w:p w14:paraId="1D5AF8A6" w14:textId="77777777" w:rsidR="009C29C8" w:rsidRDefault="009C29C8" w:rsidP="009C29C8">
      <w:pPr>
        <w:pStyle w:val="Heading3"/>
      </w:pPr>
      <w:bookmarkStart w:id="30" w:name="_Toc364687503"/>
      <w:r w:rsidRPr="00C121DB">
        <w:t>Symbols</w:t>
      </w:r>
      <w:bookmarkEnd w:id="30"/>
      <w:r>
        <w:t xml:space="preserve"> </w:t>
      </w:r>
    </w:p>
    <w:tbl>
      <w:tblPr>
        <w:tblStyle w:val="TableGrid"/>
        <w:tblW w:w="0" w:type="auto"/>
        <w:tblLook w:val="04A0" w:firstRow="1" w:lastRow="0" w:firstColumn="1" w:lastColumn="0" w:noHBand="0" w:noVBand="1"/>
      </w:tblPr>
      <w:tblGrid>
        <w:gridCol w:w="2358"/>
        <w:gridCol w:w="6498"/>
      </w:tblGrid>
      <w:tr w:rsidR="009C29C8" w:rsidRPr="009C29C8" w14:paraId="08A78303" w14:textId="77777777" w:rsidTr="009C29C8">
        <w:tc>
          <w:tcPr>
            <w:tcW w:w="2358" w:type="dxa"/>
          </w:tcPr>
          <w:p w14:paraId="0F2D2369" w14:textId="18C6FE76" w:rsidR="009C29C8" w:rsidRPr="009C29C8" w:rsidRDefault="009C29C8" w:rsidP="00383C04">
            <w:r>
              <w:t xml:space="preserve">5´ </w:t>
            </w:r>
          </w:p>
        </w:tc>
        <w:tc>
          <w:tcPr>
            <w:tcW w:w="6498" w:type="dxa"/>
          </w:tcPr>
          <w:p w14:paraId="51B43023" w14:textId="14E4054E" w:rsidR="009C29C8" w:rsidRPr="009C29C8" w:rsidRDefault="009272B0" w:rsidP="00383C04">
            <w:r>
              <w:t>The 5 prime end of a DNA or RNA molecule</w:t>
            </w:r>
          </w:p>
        </w:tc>
      </w:tr>
      <w:tr w:rsidR="009C29C8" w:rsidRPr="009C29C8" w14:paraId="64FB3865" w14:textId="77777777" w:rsidTr="009C29C8">
        <w:tc>
          <w:tcPr>
            <w:tcW w:w="2358" w:type="dxa"/>
          </w:tcPr>
          <w:p w14:paraId="6A1136D4" w14:textId="49E181E0" w:rsidR="009C29C8" w:rsidRDefault="009C29C8" w:rsidP="00383C04">
            <w:r>
              <w:t xml:space="preserve">3´ </w:t>
            </w:r>
          </w:p>
        </w:tc>
        <w:tc>
          <w:tcPr>
            <w:tcW w:w="6498" w:type="dxa"/>
          </w:tcPr>
          <w:p w14:paraId="31715CA0" w14:textId="62AA2B67" w:rsidR="009C29C8" w:rsidRPr="009C29C8" w:rsidRDefault="009272B0" w:rsidP="00383C04">
            <w:r>
              <w:t>The 3 prime end of a DNA or RNA molecule</w:t>
            </w:r>
          </w:p>
        </w:tc>
      </w:tr>
      <w:tr w:rsidR="009C29C8" w:rsidRPr="009C29C8" w14:paraId="7D792B1E" w14:textId="77777777" w:rsidTr="009C29C8">
        <w:tc>
          <w:tcPr>
            <w:tcW w:w="2358" w:type="dxa"/>
          </w:tcPr>
          <w:p w14:paraId="1887CEF3" w14:textId="6B405699" w:rsidR="009C29C8" w:rsidRDefault="009C29C8" w:rsidP="00383C04">
            <w:r>
              <w:t>μ</w:t>
            </w:r>
          </w:p>
        </w:tc>
        <w:tc>
          <w:tcPr>
            <w:tcW w:w="6498" w:type="dxa"/>
          </w:tcPr>
          <w:p w14:paraId="2D1AF015" w14:textId="1BFC5B2A" w:rsidR="009C29C8" w:rsidRPr="009C29C8" w:rsidRDefault="007A3631" w:rsidP="007A3631">
            <w:r>
              <w:t>M</w:t>
            </w:r>
            <w:r w:rsidR="009272B0">
              <w:t>icro</w:t>
            </w:r>
            <w:r>
              <w:t>.  A value of 1x10</w:t>
            </w:r>
            <w:r w:rsidRPr="007A3631">
              <w:rPr>
                <w:vertAlign w:val="superscript"/>
              </w:rPr>
              <w:t>-6</w:t>
            </w:r>
            <w:r>
              <w:t xml:space="preserve"> standard units</w:t>
            </w:r>
          </w:p>
        </w:tc>
      </w:tr>
      <w:tr w:rsidR="009C29C8" w:rsidRPr="009C29C8" w14:paraId="59CDDE99" w14:textId="77777777" w:rsidTr="009C29C8">
        <w:tc>
          <w:tcPr>
            <w:tcW w:w="2358" w:type="dxa"/>
          </w:tcPr>
          <w:p w14:paraId="773EBD2E" w14:textId="13BCBEF2" w:rsidR="009C29C8" w:rsidRDefault="0086624B" w:rsidP="00383C04">
            <w:r>
              <w:t>$</w:t>
            </w:r>
          </w:p>
        </w:tc>
        <w:tc>
          <w:tcPr>
            <w:tcW w:w="6498" w:type="dxa"/>
          </w:tcPr>
          <w:p w14:paraId="3CEC8C44" w14:textId="32C7C9D3" w:rsidR="009C29C8" w:rsidRPr="009C29C8" w:rsidRDefault="0086624B" w:rsidP="00383C04">
            <w:r>
              <w:t>Reference</w:t>
            </w:r>
            <w:bookmarkStart w:id="31" w:name="_GoBack"/>
            <w:bookmarkEnd w:id="31"/>
          </w:p>
        </w:tc>
      </w:tr>
      <w:tr w:rsidR="0086624B" w:rsidRPr="009C29C8" w14:paraId="7EF49FF3" w14:textId="77777777" w:rsidTr="009C29C8">
        <w:tc>
          <w:tcPr>
            <w:tcW w:w="2358" w:type="dxa"/>
          </w:tcPr>
          <w:p w14:paraId="4C80896E" w14:textId="09A91D00" w:rsidR="0086624B" w:rsidRDefault="0086624B" w:rsidP="00383C04">
            <w:r>
              <w:t>%</w:t>
            </w:r>
          </w:p>
        </w:tc>
        <w:tc>
          <w:tcPr>
            <w:tcW w:w="6498" w:type="dxa"/>
          </w:tcPr>
          <w:p w14:paraId="7A252B22" w14:textId="37CA35E2" w:rsidR="0086624B" w:rsidRDefault="0086624B" w:rsidP="00383C04">
            <w:r>
              <w:t>Needed definition</w:t>
            </w:r>
          </w:p>
        </w:tc>
      </w:tr>
      <w:tr w:rsidR="0086624B" w:rsidRPr="009C29C8" w14:paraId="39C48A2F" w14:textId="77777777" w:rsidTr="009C29C8">
        <w:tc>
          <w:tcPr>
            <w:tcW w:w="2358" w:type="dxa"/>
          </w:tcPr>
          <w:p w14:paraId="5AB22823" w14:textId="5AC74E55" w:rsidR="0086624B" w:rsidRDefault="0086624B" w:rsidP="00383C04">
            <w:r>
              <w:t>#</w:t>
            </w:r>
          </w:p>
        </w:tc>
        <w:tc>
          <w:tcPr>
            <w:tcW w:w="6498" w:type="dxa"/>
          </w:tcPr>
          <w:p w14:paraId="7FBABBD3" w14:textId="2B150B11" w:rsidR="0086624B" w:rsidRDefault="0086624B" w:rsidP="00383C04">
            <w:r>
              <w:t>Figure or Table</w:t>
            </w:r>
          </w:p>
        </w:tc>
      </w:tr>
    </w:tbl>
    <w:p w14:paraId="487B7116" w14:textId="421A8FF9" w:rsidR="009C29C8" w:rsidRDefault="009C29C8" w:rsidP="009C29C8">
      <w:pPr>
        <w:pStyle w:val="Heading3"/>
      </w:pPr>
      <w:bookmarkStart w:id="32" w:name="_Definitions"/>
      <w:bookmarkStart w:id="33" w:name="_Toc364687504"/>
      <w:bookmarkEnd w:id="32"/>
      <w:r>
        <w:t>Definitions</w:t>
      </w:r>
      <w:bookmarkEnd w:id="33"/>
    </w:p>
    <w:tbl>
      <w:tblPr>
        <w:tblStyle w:val="TableGrid"/>
        <w:tblW w:w="0" w:type="auto"/>
        <w:tblLook w:val="04A0" w:firstRow="1" w:lastRow="0" w:firstColumn="1" w:lastColumn="0" w:noHBand="0" w:noVBand="1"/>
      </w:tblPr>
      <w:tblGrid>
        <w:gridCol w:w="2332"/>
        <w:gridCol w:w="6524"/>
      </w:tblGrid>
      <w:tr w:rsidR="00DC2FE4" w14:paraId="480261E9" w14:textId="77777777" w:rsidTr="009272B0">
        <w:tc>
          <w:tcPr>
            <w:tcW w:w="2332" w:type="dxa"/>
          </w:tcPr>
          <w:p w14:paraId="306959EA" w14:textId="1F506FFC" w:rsidR="00DC2FE4" w:rsidRDefault="00DC2FE4" w:rsidP="00DC2FE4">
            <w:r>
              <w:t>RNA-Seq</w:t>
            </w:r>
          </w:p>
        </w:tc>
        <w:tc>
          <w:tcPr>
            <w:tcW w:w="6524" w:type="dxa"/>
          </w:tcPr>
          <w:p w14:paraId="54AB3AFA" w14:textId="41402799" w:rsidR="00DC2FE4" w:rsidRDefault="009272B0" w:rsidP="009272B0">
            <w:pPr>
              <w:pStyle w:val="ThesisNormalCompressed"/>
              <w:ind w:firstLine="0"/>
            </w:pPr>
            <w:r>
              <w:t>A technology wherein RNA is fragmented, converted to DNA, and analyzed on a high-throughput sequencing instrument</w:t>
            </w:r>
          </w:p>
        </w:tc>
      </w:tr>
      <w:tr w:rsidR="009272B0" w14:paraId="379D0EE0" w14:textId="77777777" w:rsidTr="009272B0">
        <w:tc>
          <w:tcPr>
            <w:tcW w:w="2332" w:type="dxa"/>
          </w:tcPr>
          <w:p w14:paraId="1E73005D" w14:textId="3E5E1F57" w:rsidR="009272B0" w:rsidRDefault="009272B0" w:rsidP="00DC2FE4">
            <w:r>
              <w:t>A ‘Read’</w:t>
            </w:r>
          </w:p>
        </w:tc>
        <w:tc>
          <w:tcPr>
            <w:tcW w:w="6524" w:type="dxa"/>
          </w:tcPr>
          <w:p w14:paraId="3CE1A5A9" w14:textId="41562EF4" w:rsidR="009272B0" w:rsidRDefault="009272B0" w:rsidP="009272B0">
            <w:pPr>
              <w:pStyle w:val="ThesisNormalCompressed"/>
              <w:ind w:firstLine="0"/>
            </w:pPr>
            <w:r>
              <w:t>The sequence of nucleotides produced from each spot on a high-throughput sequencing machine</w:t>
            </w:r>
          </w:p>
        </w:tc>
      </w:tr>
      <w:tr w:rsidR="009272B0" w14:paraId="6A27DD7C" w14:textId="77777777" w:rsidTr="009272B0">
        <w:tc>
          <w:tcPr>
            <w:tcW w:w="2332" w:type="dxa"/>
          </w:tcPr>
          <w:p w14:paraId="6795A733" w14:textId="0DCACF7F" w:rsidR="009272B0" w:rsidRDefault="009272B0" w:rsidP="00115508">
            <w:r>
              <w:t>Insert</w:t>
            </w:r>
          </w:p>
        </w:tc>
        <w:tc>
          <w:tcPr>
            <w:tcW w:w="6524" w:type="dxa"/>
          </w:tcPr>
          <w:p w14:paraId="733C44CA" w14:textId="4AA5A445" w:rsidR="009272B0" w:rsidRDefault="009272B0" w:rsidP="009272B0">
            <w:pPr>
              <w:pStyle w:val="ThesisNormalCompressed"/>
              <w:ind w:firstLine="0"/>
            </w:pPr>
            <w:r>
              <w:t>The RNA molecule captured between two cloning sequences in a high-throughput sequencing library preparation workflow</w:t>
            </w:r>
          </w:p>
        </w:tc>
      </w:tr>
      <w:tr w:rsidR="009272B0" w14:paraId="1D9AC468" w14:textId="77777777" w:rsidTr="009272B0">
        <w:tc>
          <w:tcPr>
            <w:tcW w:w="2332" w:type="dxa"/>
          </w:tcPr>
          <w:p w14:paraId="7915D681" w14:textId="6FF670A5" w:rsidR="009272B0" w:rsidRDefault="009272B0" w:rsidP="00DC2FE4">
            <w:r>
              <w:t>Read length</w:t>
            </w:r>
          </w:p>
        </w:tc>
        <w:tc>
          <w:tcPr>
            <w:tcW w:w="6524" w:type="dxa"/>
          </w:tcPr>
          <w:p w14:paraId="55D3135D" w14:textId="34C75413" w:rsidR="009272B0" w:rsidRDefault="00912A8E" w:rsidP="009272B0">
            <w:pPr>
              <w:pStyle w:val="ThesisNormalCompressed"/>
              <w:ind w:firstLine="0"/>
            </w:pPr>
            <w:r>
              <w:t>The number of nucleotides for each given 'read'</w:t>
            </w:r>
          </w:p>
        </w:tc>
      </w:tr>
      <w:tr w:rsidR="009272B0" w14:paraId="357BF86E" w14:textId="77777777" w:rsidTr="009272B0">
        <w:tc>
          <w:tcPr>
            <w:tcW w:w="2332" w:type="dxa"/>
          </w:tcPr>
          <w:p w14:paraId="3EC26442" w14:textId="5C4C5E3B" w:rsidR="009272B0" w:rsidRDefault="009272B0" w:rsidP="00DC2FE4">
            <w:r>
              <w:t>Read depth</w:t>
            </w:r>
          </w:p>
        </w:tc>
        <w:tc>
          <w:tcPr>
            <w:tcW w:w="6524" w:type="dxa"/>
          </w:tcPr>
          <w:p w14:paraId="428CFABD" w14:textId="742B0722" w:rsidR="009272B0" w:rsidRDefault="00912A8E" w:rsidP="00912A8E">
            <w:pPr>
              <w:pStyle w:val="ThesisNormalCompressed"/>
              <w:ind w:firstLine="0"/>
            </w:pPr>
            <w:r>
              <w:t>The number of reads obtained from each high-throughput sequencing analysis</w:t>
            </w:r>
          </w:p>
        </w:tc>
      </w:tr>
      <w:tr w:rsidR="009272B0" w14:paraId="7E70609F" w14:textId="77777777" w:rsidTr="009272B0">
        <w:tc>
          <w:tcPr>
            <w:tcW w:w="2332" w:type="dxa"/>
          </w:tcPr>
          <w:p w14:paraId="69EA3039" w14:textId="3837AB59" w:rsidR="009272B0" w:rsidRDefault="009272B0" w:rsidP="00DC2FE4">
            <w:r>
              <w:t>Coverage</w:t>
            </w:r>
          </w:p>
        </w:tc>
        <w:tc>
          <w:tcPr>
            <w:tcW w:w="6524" w:type="dxa"/>
          </w:tcPr>
          <w:p w14:paraId="5848DDC3" w14:textId="05DE22E4" w:rsidR="009272B0" w:rsidRDefault="00912A8E" w:rsidP="0091479D">
            <w:pPr>
              <w:pStyle w:val="ThesisNormalCompressed"/>
              <w:ind w:firstLine="0"/>
            </w:pPr>
            <w:r>
              <w:t xml:space="preserve">A measure of the number of times each nt of a genome is sequenced. </w:t>
            </w:r>
            <w:r w:rsidR="0091479D">
              <w:t>E.g.</w:t>
            </w:r>
            <w:r w:rsidR="0091479D">
              <w:softHyphen/>
            </w:r>
            <w:r w:rsidR="0091479D">
              <w:softHyphen/>
            </w:r>
            <w:r w:rsidR="0091479D">
              <w:softHyphen/>
              <w:t>–</w:t>
            </w:r>
            <w:r>
              <w:t>100 million reads of a 10 million nt genome = 10X coverage, assuming uniform distribution of the 'reads'</w:t>
            </w:r>
          </w:p>
        </w:tc>
      </w:tr>
      <w:tr w:rsidR="009272B0" w14:paraId="4C4EE18E" w14:textId="77777777" w:rsidTr="009272B0">
        <w:tc>
          <w:tcPr>
            <w:tcW w:w="2332" w:type="dxa"/>
          </w:tcPr>
          <w:p w14:paraId="79807B82" w14:textId="092FDE34" w:rsidR="009272B0" w:rsidRDefault="009272B0" w:rsidP="00DC2FE4">
            <w:r>
              <w:t>Paired-end</w:t>
            </w:r>
          </w:p>
        </w:tc>
        <w:tc>
          <w:tcPr>
            <w:tcW w:w="6524" w:type="dxa"/>
          </w:tcPr>
          <w:p w14:paraId="510F2017" w14:textId="28D77FF6" w:rsidR="009272B0" w:rsidRDefault="009272B0" w:rsidP="00673D3A">
            <w:pPr>
              <w:pStyle w:val="CompressedNumberedOutline"/>
            </w:pPr>
            <w:r>
              <w:t xml:space="preserve">When both sides of a DNA insert or template are sequenced, utilizing the original length of DNA between the reads to facilitate mapping </w:t>
            </w:r>
            <w:r>
              <w:fldChar w:fldCharType="begin" w:fldLock="1"/>
            </w:r>
            <w:r>
              <w:instrText>ADDIN CSL_CITATION { "citationItems" : [ { "id" : "ITEM-1", "itemData" : { "author" : [ { "dropping-particle" : "", "family" : "Roach", "given" : "Jared C", "non-dropping-particle" : "", "parse-names" : false, "suffix" : "" }, { "dropping-particle" : "", "family" : "Boysen", "given" : "Cecilie", "non-dropping-particle" : "", "parse-names" : false, "suffix" : "" }, { "dropping-particle" : "", "family" : "Wang", "given" : "I K A I", "non-dropping-particle" : "", "parse-names" : false, "suffix" : "" }, { "dropping-particle" : "", "family" : "Hood", "given" : "Leroy", "non-dropping-particle" : "", "parse-names" : false, "suffix" : "" } ], "container-title" : "Genomics", "id" : "ITEM-1", "issued" : { "date-parts" : [ [ "1995" ] ] }, "page" : "345-353", "title" : "Pairwise end sequencing: a unified approach to genomic mapping and sequencing", "type" : "article-journal", "volume" : "26" }, "uris" : [ "http://www.mendeley.com/documents/?uuid=f19dcd58-a55c-435d-a735-8c03e93b3489" ] } ], "mendeley" : { "previouslyFormattedCitation" : "(Roach, Boysen, Wang, &amp; Hood, 1995)" }, "properties" : { "noteIndex" : 0 }, "schema" : "https://github.com/citation-style-language/schema/raw/master/csl-citation.json" }</w:instrText>
            </w:r>
            <w:r>
              <w:fldChar w:fldCharType="separate"/>
            </w:r>
            <w:r w:rsidRPr="00115508">
              <w:rPr>
                <w:noProof/>
              </w:rPr>
              <w:t>(Roach, Boysen, Wang, &amp; Hood, 1995)</w:t>
            </w:r>
            <w:r>
              <w:fldChar w:fldCharType="end"/>
            </w:r>
          </w:p>
        </w:tc>
      </w:tr>
      <w:tr w:rsidR="009272B0" w14:paraId="517D7ADF" w14:textId="77777777" w:rsidTr="009272B0">
        <w:tc>
          <w:tcPr>
            <w:tcW w:w="2332" w:type="dxa"/>
          </w:tcPr>
          <w:p w14:paraId="4BA4F422" w14:textId="531B91A0" w:rsidR="009272B0" w:rsidRDefault="009272B0" w:rsidP="00EB0CEE">
            <w:r>
              <w:t>Scaffold</w:t>
            </w:r>
            <w:r w:rsidR="00912A8E">
              <w:t xml:space="preserve"> or </w:t>
            </w:r>
            <w:proofErr w:type="spellStart"/>
            <w:r w:rsidR="00912A8E">
              <w:t>contig</w:t>
            </w:r>
            <w:proofErr w:type="spellEnd"/>
          </w:p>
        </w:tc>
        <w:tc>
          <w:tcPr>
            <w:tcW w:w="6524" w:type="dxa"/>
          </w:tcPr>
          <w:p w14:paraId="12368AF4" w14:textId="2B5B1AFD" w:rsidR="009272B0" w:rsidRDefault="00912A8E" w:rsidP="00673D3A">
            <w:pPr>
              <w:pStyle w:val="CompressedNumberedOutline"/>
            </w:pPr>
            <w:r>
              <w:t>A draft sequence of nucleotides, meant to represent the actual biological sequence as closely as possible, examples include unassembled fragments of chromosomes or fragments of mRNA transcripts.</w:t>
            </w:r>
          </w:p>
        </w:tc>
      </w:tr>
      <w:tr w:rsidR="009272B0" w14:paraId="3E3BD557" w14:textId="77777777" w:rsidTr="009272B0">
        <w:tc>
          <w:tcPr>
            <w:tcW w:w="2332" w:type="dxa"/>
          </w:tcPr>
          <w:p w14:paraId="4A74B5FF" w14:textId="63AE8A54" w:rsidR="009272B0" w:rsidRDefault="009272B0" w:rsidP="00EB0CEE"/>
        </w:tc>
        <w:tc>
          <w:tcPr>
            <w:tcW w:w="6524" w:type="dxa"/>
          </w:tcPr>
          <w:p w14:paraId="7A76E4FE" w14:textId="77777777" w:rsidR="009272B0" w:rsidRDefault="009272B0" w:rsidP="00673D3A">
            <w:pPr>
              <w:pStyle w:val="CompressedNumberedOutline"/>
            </w:pPr>
          </w:p>
        </w:tc>
      </w:tr>
    </w:tbl>
    <w:p w14:paraId="372BF953" w14:textId="73E05EBC" w:rsidR="00FF0906" w:rsidRDefault="00FF0906" w:rsidP="00FF0906">
      <w:pPr>
        <w:spacing w:line="240" w:lineRule="auto"/>
        <w:rPr>
          <w:rFonts w:eastAsiaTheme="majorEastAsia" w:cstheme="majorBidi"/>
          <w:b/>
          <w:bCs/>
          <w:color w:val="4F81BD" w:themeColor="accent1"/>
          <w:sz w:val="26"/>
          <w:szCs w:val="26"/>
        </w:rPr>
      </w:pPr>
    </w:p>
    <w:p w14:paraId="15E4EC51" w14:textId="77777777" w:rsidR="00C121DB" w:rsidRDefault="00C121DB" w:rsidP="00C121DB">
      <w:pPr>
        <w:pStyle w:val="Heading2"/>
      </w:pPr>
      <w:bookmarkStart w:id="34" w:name="_Toc237332397"/>
      <w:bookmarkStart w:id="35" w:name="_Toc364687505"/>
      <w:bookmarkStart w:id="36" w:name="_Toc364713206"/>
      <w:r w:rsidRPr="00C121DB">
        <w:t>Preface</w:t>
      </w:r>
      <w:bookmarkEnd w:id="34"/>
      <w:bookmarkEnd w:id="35"/>
      <w:bookmarkEnd w:id="36"/>
    </w:p>
    <w:p w14:paraId="7D9B4499" w14:textId="77777777" w:rsidR="00D55552" w:rsidRDefault="00D55552" w:rsidP="00D55552">
      <w:pPr>
        <w:rPr>
          <w:rFonts w:ascii="Times" w:hAnsi="Times" w:cs="Times"/>
        </w:rPr>
      </w:pPr>
      <w:r>
        <w:t>The work reported in this dissertation has been published in the following articles.</w:t>
      </w:r>
    </w:p>
    <w:p w14:paraId="4A3141BC" w14:textId="5D148FAC" w:rsidR="00D55552" w:rsidRDefault="00D55552" w:rsidP="00317C90">
      <w:r>
        <w:t>Chapter I</w:t>
      </w:r>
      <w:r w:rsidR="00317C90">
        <w:t>I</w:t>
      </w:r>
      <w:r>
        <w:t>I has been published previously as</w:t>
      </w:r>
      <w:r w:rsidR="00317C90">
        <w:t xml:space="preserve"> </w:t>
      </w:r>
      <w:r w:rsidR="00317C90" w:rsidRPr="00317C90">
        <w:t xml:space="preserve">Li, X. Z. Z., Roy, C. K. K., Dong, X., Bolcun-Filas, E., Wang, J., Han, B. W. W., … Zamore, </w:t>
      </w:r>
      <w:proofErr w:type="gramStart"/>
      <w:r w:rsidR="00317C90" w:rsidRPr="00317C90">
        <w:t>P. D. D.</w:t>
      </w:r>
      <w:proofErr w:type="gramEnd"/>
      <w:r w:rsidR="00317C90" w:rsidRPr="00317C90">
        <w:t xml:space="preserve"> (2013). An Ancient Transcription Factor Initiates the Burst of piRNA Production during Early Meiosis in Mouse Testes. Molecular Cell, 50(1), 1–15. </w:t>
      </w:r>
      <w:proofErr w:type="gramStart"/>
      <w:r w:rsidR="00317C90" w:rsidRPr="00317C90">
        <w:t>doi:10.1016</w:t>
      </w:r>
      <w:proofErr w:type="gramEnd"/>
      <w:r w:rsidR="00317C90" w:rsidRPr="00317C90">
        <w:t>/j.molcel.2013.02.016</w:t>
      </w:r>
    </w:p>
    <w:p w14:paraId="78D8A41B" w14:textId="77777777" w:rsidR="00317C90" w:rsidRDefault="00317C90" w:rsidP="00317C90">
      <w:pPr>
        <w:rPr>
          <w:rFonts w:ascii="Times" w:hAnsi="Times" w:cs="Times"/>
        </w:rPr>
      </w:pPr>
    </w:p>
    <w:p w14:paraId="2F3DE817" w14:textId="6AC1908A" w:rsidR="00D55552" w:rsidRDefault="00317C90" w:rsidP="00D55552">
      <w:pPr>
        <w:rPr>
          <w:rFonts w:ascii="Cambria" w:hAnsi="Cambria" w:cs="Cambria"/>
        </w:rPr>
      </w:pPr>
      <w:r>
        <w:t>Some c</w:t>
      </w:r>
      <w:r w:rsidR="00D55552">
        <w:t>ontents of Chapter</w:t>
      </w:r>
      <w:r>
        <w:t xml:space="preserve"> I are included in an </w:t>
      </w:r>
      <w:r w:rsidR="00D55552">
        <w:t>accepted for publication</w:t>
      </w:r>
      <w:r>
        <w:t xml:space="preserve">: </w:t>
      </w:r>
      <w:r w:rsidR="00D55552">
        <w:t xml:space="preserve"> </w:t>
      </w:r>
    </w:p>
    <w:p w14:paraId="0A4A9D18" w14:textId="2F306B90" w:rsidR="00C121DB" w:rsidRPr="00C121DB" w:rsidRDefault="00C121DB" w:rsidP="00E22E79">
      <w:pPr>
        <w:pStyle w:val="Heading1"/>
      </w:pPr>
      <w:bookmarkStart w:id="37" w:name="_Toc237332398"/>
      <w:bookmarkStart w:id="38" w:name="_Toc364687506"/>
      <w:bookmarkStart w:id="39" w:name="_Toc364713207"/>
      <w:r>
        <w:t>Body Matter</w:t>
      </w:r>
      <w:bookmarkEnd w:id="37"/>
      <w:bookmarkEnd w:id="38"/>
      <w:bookmarkEnd w:id="39"/>
    </w:p>
    <w:p w14:paraId="2108E0B2" w14:textId="1D2F550A" w:rsidR="00D55552" w:rsidRDefault="004754D1" w:rsidP="00D419F5">
      <w:pPr>
        <w:pStyle w:val="Headings-02-Major-Thesis-Sections"/>
      </w:pPr>
      <w:bookmarkStart w:id="40" w:name="_Toc364687507"/>
      <w:bookmarkStart w:id="41" w:name="_Toc364713208"/>
      <w:r>
        <w:t>Introduction</w:t>
      </w:r>
      <w:bookmarkEnd w:id="40"/>
      <w:bookmarkEnd w:id="41"/>
    </w:p>
    <w:p w14:paraId="372AD184" w14:textId="3D8AC76A" w:rsidR="004754D1" w:rsidRDefault="007F242F" w:rsidP="00D55552">
      <w:pPr>
        <w:pStyle w:val="Heading4"/>
      </w:pPr>
      <w:r>
        <w:t>Motivation</w:t>
      </w:r>
    </w:p>
    <w:p w14:paraId="5C446ADE" w14:textId="4822EF11" w:rsidR="000642F4" w:rsidRPr="000642F4" w:rsidRDefault="000642F4" w:rsidP="00B473B9">
      <w:pPr>
        <w:pStyle w:val="ThesisNormalCompressed"/>
        <w:rPr>
          <w:rFonts w:ascii="Times New Roman" w:hAnsi="Times New Roman" w:cs="Times New Roman"/>
        </w:rPr>
      </w:pPr>
      <w:r w:rsidRPr="000642F4">
        <w:t>High</w:t>
      </w:r>
      <w:r>
        <w:t xml:space="preserve"> </w:t>
      </w:r>
      <w:r w:rsidRPr="000642F4">
        <w:t xml:space="preserve">school </w:t>
      </w:r>
      <w:r w:rsidR="00C35F24">
        <w:t xml:space="preserve">biology class </w:t>
      </w:r>
      <w:r w:rsidRPr="000642F4">
        <w:t>is where I f</w:t>
      </w:r>
      <w:r w:rsidR="00C35F24">
        <w:t>irst learned about how 'genes'—the things</w:t>
      </w:r>
      <w:r w:rsidRPr="000642F4">
        <w:t xml:space="preserve"> which I alw</w:t>
      </w:r>
      <w:r w:rsidR="00C35F24">
        <w:t>ays heard everything was 'in' —</w:t>
      </w:r>
      <w:r w:rsidRPr="000642F4">
        <w:t xml:space="preserve">actually worked. </w:t>
      </w:r>
      <w:r w:rsidR="00C35F24">
        <w:t xml:space="preserve">There was a picture of two </w:t>
      </w:r>
      <w:r w:rsidR="0007698F" w:rsidRPr="000642F4">
        <w:t>squiggly</w:t>
      </w:r>
      <w:r w:rsidRPr="000642F4">
        <w:t xml:space="preserve"> line</w:t>
      </w:r>
      <w:r w:rsidR="00C35F24">
        <w:t xml:space="preserve">s (DNA) </w:t>
      </w:r>
      <w:proofErr w:type="gramStart"/>
      <w:r w:rsidR="00C35F24">
        <w:t xml:space="preserve">with </w:t>
      </w:r>
      <w:r w:rsidRPr="000642F4">
        <w:t xml:space="preserve"> </w:t>
      </w:r>
      <w:r w:rsidR="00C35F24">
        <w:t>a</w:t>
      </w:r>
      <w:proofErr w:type="gramEnd"/>
      <w:r w:rsidR="00C35F24">
        <w:t xml:space="preserve"> third squiggly line coming off them </w:t>
      </w:r>
      <w:r w:rsidRPr="000642F4">
        <w:t xml:space="preserve">called mRNA. </w:t>
      </w:r>
      <w:r w:rsidR="00C35F24">
        <w:t>The mRNA</w:t>
      </w:r>
      <w:r w:rsidRPr="000642F4">
        <w:t xml:space="preserve"> line was </w:t>
      </w:r>
      <w:r w:rsidR="00C35F24">
        <w:t>decorated</w:t>
      </w:r>
      <w:r w:rsidRPr="000642F4">
        <w:t xml:space="preserve"> </w:t>
      </w:r>
      <w:r w:rsidR="00C35F24">
        <w:t>with</w:t>
      </w:r>
      <w:r w:rsidRPr="000642F4">
        <w:t xml:space="preserve"> </w:t>
      </w:r>
      <w:r w:rsidR="00C35F24">
        <w:t>rectangles</w:t>
      </w:r>
      <w:r w:rsidRPr="000642F4">
        <w:t xml:space="preserve"> marked exons. </w:t>
      </w:r>
      <w:r w:rsidR="00C35F24">
        <w:t xml:space="preserve">In a different part of the page, the </w:t>
      </w:r>
      <w:r w:rsidRPr="000642F4">
        <w:t>mRNA</w:t>
      </w:r>
      <w:r w:rsidR="00C35F24">
        <w:t xml:space="preserve"> line was covered by blobs called ribosomes, and was busy being translated into protein.  Apparently this processes made the proteins, which, </w:t>
      </w:r>
      <w:r w:rsidRPr="000642F4">
        <w:t xml:space="preserve">along with </w:t>
      </w:r>
      <w:r w:rsidR="007452F3" w:rsidRPr="000642F4">
        <w:t>good</w:t>
      </w:r>
      <w:r w:rsidRPr="000642F4">
        <w:t xml:space="preserve"> part water, is what I was</w:t>
      </w:r>
      <w:r w:rsidR="00C35F24">
        <w:t xml:space="preserve"> essentially</w:t>
      </w:r>
      <w:r w:rsidRPr="000642F4">
        <w:t xml:space="preserve"> made of.  </w:t>
      </w:r>
      <w:r w:rsidR="00C35F24">
        <w:t>Seem pretty simple and worked out. However, a</w:t>
      </w:r>
      <w:r w:rsidRPr="000642F4">
        <w:t xml:space="preserve"> </w:t>
      </w:r>
      <w:r w:rsidR="00C35F24">
        <w:t xml:space="preserve">small note </w:t>
      </w:r>
      <w:r w:rsidRPr="000642F4">
        <w:t xml:space="preserve">on the page drew my eye. It pointed to one of the exon boxes and said 'alternative splicing.'  What's this?  The arrangement of the </w:t>
      </w:r>
      <w:r w:rsidR="00C35F24">
        <w:t>rectangles/</w:t>
      </w:r>
      <w:r w:rsidRPr="000642F4">
        <w:t xml:space="preserve">exons is not set in stone? It was around this time that the human genome was being </w:t>
      </w:r>
      <w:r w:rsidR="007452F3" w:rsidRPr="000642F4">
        <w:t>finalized</w:t>
      </w:r>
      <w:r w:rsidR="00C35F24">
        <w:t xml:space="preserve">, and the preliminary poster on the wall said our genome contained </w:t>
      </w:r>
      <w:r w:rsidR="007452F3" w:rsidRPr="000642F4">
        <w:t>something</w:t>
      </w:r>
      <w:r w:rsidRPr="000642F4">
        <w:t xml:space="preserve"> like </w:t>
      </w:r>
      <w:r w:rsidR="00C35F24">
        <w:t xml:space="preserve">30 thousand genes.  </w:t>
      </w:r>
      <w:r w:rsidRPr="000642F4">
        <w:t> The implication struck me immediately.  If these boxes could be alternatively arranged, then the possibilities of unique mRNA molecules is staggering!  </w:t>
      </w:r>
      <w:proofErr w:type="gramStart"/>
      <w:r w:rsidRPr="000642F4">
        <w:t xml:space="preserve">Far more then the </w:t>
      </w:r>
      <w:r w:rsidR="00C35F24">
        <w:t>3</w:t>
      </w:r>
      <w:r w:rsidRPr="000642F4">
        <w:t xml:space="preserve">0K genes </w:t>
      </w:r>
      <w:r w:rsidR="00C35F24">
        <w:t>advertised on the poster.</w:t>
      </w:r>
      <w:proofErr w:type="gramEnd"/>
      <w:r w:rsidR="00C35F24">
        <w:t xml:space="preserve">  Quickly s</w:t>
      </w:r>
      <w:r w:rsidRPr="000642F4">
        <w:t xml:space="preserve">omething that also made sense </w:t>
      </w:r>
      <w:r w:rsidR="00C35F24">
        <w:t xml:space="preserve">popped to mind —this </w:t>
      </w:r>
      <w:r w:rsidR="00C35F24">
        <w:rPr>
          <w:i/>
        </w:rPr>
        <w:t>must</w:t>
      </w:r>
      <w:r w:rsidRPr="000642F4">
        <w:t xml:space="preserve"> be the reason why humans are so much more advanced then everything else our</w:t>
      </w:r>
      <w:r w:rsidR="00C35F24">
        <w:t>—mRNAs are alternatively spliced.</w:t>
      </w:r>
    </w:p>
    <w:p w14:paraId="47C4BBC3" w14:textId="0C20D83A" w:rsidR="000642F4" w:rsidRPr="000642F4" w:rsidRDefault="00C35F24" w:rsidP="00B473B9">
      <w:pPr>
        <w:pStyle w:val="ThesisNormalCompressed"/>
      </w:pPr>
      <w:r>
        <w:t xml:space="preserve">Those thoughts were </w:t>
      </w:r>
      <w:r w:rsidR="000642F4" w:rsidRPr="000642F4">
        <w:t>1</w:t>
      </w:r>
      <w:r>
        <w:t>5</w:t>
      </w:r>
      <w:r w:rsidR="000642F4" w:rsidRPr="000642F4">
        <w:t xml:space="preserve"> years before I found myself development a methodology that would greatly assist in the routine measurement of mRNAs that are alternatively spliced.  Strange to think that I was </w:t>
      </w:r>
      <w:r>
        <w:t xml:space="preserve">immediately </w:t>
      </w:r>
      <w:r w:rsidR="000642F4" w:rsidRPr="000642F4">
        <w:t xml:space="preserve">amazed with </w:t>
      </w:r>
      <w:r>
        <w:t xml:space="preserve">a </w:t>
      </w:r>
      <w:r w:rsidR="000642F4" w:rsidRPr="000642F4">
        <w:t>biological process I would go on to study</w:t>
      </w:r>
      <w:r>
        <w:t xml:space="preserve"> after</w:t>
      </w:r>
      <w:r w:rsidR="000642F4" w:rsidRPr="000642F4">
        <w:t xml:space="preserve">.  I was </w:t>
      </w:r>
      <w:r w:rsidRPr="000642F4">
        <w:t>similarly</w:t>
      </w:r>
      <w:r w:rsidR="000642F4" w:rsidRPr="000642F4">
        <w:t xml:space="preserve"> amazed to learn about </w:t>
      </w:r>
      <w:r>
        <w:t>S</w:t>
      </w:r>
      <w:r w:rsidR="000642F4" w:rsidRPr="000642F4">
        <w:t>anger sequencing - it seemed so elegant to me.  </w:t>
      </w:r>
      <w:r>
        <w:t xml:space="preserve">Fitting that another major aspect of my PhD work was learning and exploring High-throughput sequencing technologies. </w:t>
      </w:r>
    </w:p>
    <w:p w14:paraId="200BA219" w14:textId="02B16616" w:rsidR="001E6179" w:rsidRDefault="00595D92" w:rsidP="00C61FEB">
      <w:pPr>
        <w:pStyle w:val="Heading4"/>
        <w:rPr>
          <w:rFonts w:cs="Arial"/>
        </w:rPr>
      </w:pPr>
      <w:r>
        <w:t>Sequencing history</w:t>
      </w:r>
    </w:p>
    <w:p w14:paraId="02D18CF0" w14:textId="653B1F9C" w:rsidR="001E6179" w:rsidRDefault="001E6179" w:rsidP="001E6179">
      <w:pPr>
        <w:widowControl w:val="0"/>
        <w:tabs>
          <w:tab w:val="left" w:pos="940"/>
          <w:tab w:val="left" w:pos="1440"/>
        </w:tabs>
        <w:autoSpaceDE w:val="0"/>
        <w:autoSpaceDN w:val="0"/>
        <w:adjustRightInd w:val="0"/>
        <w:spacing w:line="240" w:lineRule="auto"/>
        <w:rPr>
          <w:rFonts w:cs="Arial"/>
        </w:rPr>
      </w:pPr>
      <w:r>
        <w:rPr>
          <w:rFonts w:cs="Arial"/>
        </w:rPr>
        <w:tab/>
        <w:t>Soon after it was realized that DNA is the source of genetic information in all living organisms</w:t>
      </w:r>
      <w:r w:rsidR="00CC4882">
        <w:rPr>
          <w:rFonts w:cs="Arial"/>
        </w:rPr>
        <w:fldChar w:fldCharType="begin" w:fldLock="1"/>
      </w:r>
      <w:r w:rsidR="006D7B9C">
        <w:rPr>
          <w:rFonts w:cs="Arial"/>
        </w:rPr>
        <w:instrText>ADDIN CSL_CITATION { "citationItems" : [ { "id" : "ITEM-1", "itemData" : { "author" : [ { "dropping-particle" : "", "family" : "Watson", "given" : "James D.", "non-dropping-particle" : "", "parse-names" : false, "suffix" : "" }, { "dropping-particle" : "", "family" : "Crick", "given" : "FHC", "non-dropping-particle" : "", "parse-names" : false, "suffix" : "" } ], "container-title" : "Nature", "id" : "ITEM-1", "issue" : "171", "issued" : { "date-parts" : [ [ "1953" ] ] }, "page" : "737-738", "title" : "Molecular structure of nucleic acids", "type" : "article-journal", "volume" : "4356" }, "uris" : [ "http://www.mendeley.com/documents/?uuid=441a43bd-ba0e-4641-932d-07cd5d4ef1b4" ] } ], "mendeley" : { "previouslyFormattedCitation" : "(Watson &amp; Crick, 1953)" }, "properties" : { "noteIndex" : 0 }, "schema" : "https://github.com/citation-style-language/schema/raw/master/csl-citation.json" }</w:instrText>
      </w:r>
      <w:r w:rsidR="00CC4882">
        <w:rPr>
          <w:rFonts w:cs="Arial"/>
        </w:rPr>
        <w:fldChar w:fldCharType="separate"/>
      </w:r>
      <w:r w:rsidR="00D85B5C" w:rsidRPr="00D85B5C">
        <w:rPr>
          <w:rFonts w:cs="Arial"/>
          <w:noProof/>
        </w:rPr>
        <w:t>(Watson &amp; Crick, 1953)</w:t>
      </w:r>
      <w:r w:rsidR="00CC4882">
        <w:rPr>
          <w:rFonts w:cs="Arial"/>
        </w:rPr>
        <w:fldChar w:fldCharType="end"/>
      </w:r>
      <w:r>
        <w:rPr>
          <w:rFonts w:cs="Arial"/>
        </w:rPr>
        <w:t>, and the ‘pretty’ and ‘elegant’ arrangement of complementary, antiparallel DNA strands was known</w:t>
      </w:r>
      <w:r w:rsidR="00CC4882">
        <w:rPr>
          <w:rFonts w:cs="Arial"/>
        </w:rPr>
        <w:t xml:space="preserve"> </w:t>
      </w:r>
      <w:r w:rsidR="00CC4882">
        <w:rPr>
          <w:rFonts w:cs="Arial"/>
        </w:rPr>
        <w:fldChar w:fldCharType="begin" w:fldLock="1"/>
      </w:r>
      <w:r w:rsidR="006D7B9C">
        <w:rPr>
          <w:rFonts w:cs="Arial"/>
        </w:rPr>
        <w:instrText>ADDIN CSL_CITATION { "citationItems" : [ { "id" : "ITEM-1", "itemData" : { "ISBN" : "1476715491", "author" : [ { "dropping-particle" : "", "family" : "Watson", "given" : "James D.", "non-dropping-particle" : "", "parse-names" : false, "suffix" : "" }, { "dropping-particle" : "", "family" : "Gann", "given" : "Alexander", "non-dropping-particle" : "", "parse-names" : false, "suffix" : "" }, { "dropping-particle" : "", "family" : "Witkowski", "given" : "Jan", "non-dropping-particle" : "", "parse-names" : false, "suffix" : "" } ], "id" : "ITEM-1", "issued" : { "date-parts" : [ [ "2012" ] ] }, "page" : "368", "publisher" : "Simon &amp; Schuster", "title" : "The Annotated and Illustrated Double Helix", "type" : "book" }, "uris" : [ "http://www.mendeley.com/documents/?uuid=c36473ef-1f02-40ac-85f1-42ecb841968e" ] } ], "mendeley" : { "previouslyFormattedCitation" : "(Watson, Gann, &amp; Witkowski, 2012)" }, "properties" : { "noteIndex" : 0 }, "schema" : "https://github.com/citation-style-language/schema/raw/master/csl-citation.json" }</w:instrText>
      </w:r>
      <w:r w:rsidR="00CC4882">
        <w:rPr>
          <w:rFonts w:cs="Arial"/>
        </w:rPr>
        <w:fldChar w:fldCharType="separate"/>
      </w:r>
      <w:r w:rsidR="00D85B5C" w:rsidRPr="00D85B5C">
        <w:rPr>
          <w:rFonts w:cs="Arial"/>
          <w:noProof/>
        </w:rPr>
        <w:t>(Watson, Gann, &amp; Witkowski, 2012)</w:t>
      </w:r>
      <w:r w:rsidR="00CC4882">
        <w:rPr>
          <w:rFonts w:cs="Arial"/>
        </w:rPr>
        <w:fldChar w:fldCharType="end"/>
      </w:r>
      <w:r>
        <w:rPr>
          <w:rFonts w:cs="Arial"/>
        </w:rPr>
        <w:t xml:space="preserve">, the ability to determine the specific arrangement, or ‘sequence’ of nucleotide bases in a given length of DNA was seen as a critical missing piece of technology.  It took </w:t>
      </w:r>
      <w:r w:rsidR="00772548">
        <w:rPr>
          <w:rFonts w:cs="Arial"/>
        </w:rPr>
        <w:t>25</w:t>
      </w:r>
      <w:r>
        <w:rPr>
          <w:rFonts w:cs="Arial"/>
        </w:rPr>
        <w:t xml:space="preserve"> years after the nature of DNA’s architecture for the ability to ‘</w:t>
      </w:r>
      <w:hyperlink w:anchor="_Definitions" w:history="1">
        <w:r w:rsidRPr="00522CFA">
          <w:rPr>
            <w:rStyle w:val="Hyperlink"/>
            <w:rFonts w:cs="Arial"/>
          </w:rPr>
          <w:t>sequence’</w:t>
        </w:r>
      </w:hyperlink>
      <w:r>
        <w:rPr>
          <w:rFonts w:cs="Arial"/>
        </w:rPr>
        <w:t xml:space="preserve"> it to become a reality.  </w:t>
      </w:r>
      <w:r w:rsidR="00772548">
        <w:rPr>
          <w:rFonts w:cs="Arial"/>
        </w:rPr>
        <w:t>By</w:t>
      </w:r>
      <w:r>
        <w:rPr>
          <w:rFonts w:cs="Arial"/>
        </w:rPr>
        <w:t xml:space="preserve"> 19</w:t>
      </w:r>
      <w:r w:rsidR="00772548">
        <w:rPr>
          <w:rFonts w:cs="Arial"/>
        </w:rPr>
        <w:t>77</w:t>
      </w:r>
      <w:r>
        <w:rPr>
          <w:rFonts w:cs="Arial"/>
        </w:rPr>
        <w:t>, two very diffe</w:t>
      </w:r>
      <w:r w:rsidR="00772548">
        <w:rPr>
          <w:rFonts w:cs="Arial"/>
        </w:rPr>
        <w:t xml:space="preserve">rent methods reported by Sanger </w:t>
      </w:r>
      <w:r w:rsidR="00772548">
        <w:rPr>
          <w:rFonts w:cs="Arial"/>
        </w:rPr>
        <w:fldChar w:fldCharType="begin" w:fldLock="1"/>
      </w:r>
      <w:r w:rsidR="006D7B9C">
        <w:rPr>
          <w:rFonts w:cs="Arial"/>
        </w:rPr>
        <w:instrText>ADDIN CSL_CITATION { "citationItems" : [ { "id" : "ITEM-1", "itemData" : { "PMID" : "1100841", "abstract" : "A simple and rapid method for determining nucleotide sequences in single-stranded DNA by primed synthesis with DNA polymerase is described. It depends on the use of Escherichia coli DNA polymerase I and DNA polymerase from bacteriophage T4 under conditions of different limiting nucleoside triphosphates and concurrent fractionation of the products according to size by ionophoresis on acrylamide gels. The method was used to determine two sequences in bacteriophage \u03c6X174 DNA using the synthetic decanucleotide A-G-A-A-A-T-A-A-A-A and a restriction enzyme digestion product as primers.", "author" : [ { "dropping-particle" : "", "family" : "Sanger", "given" : "F", "non-dropping-particle" : "", "parse-names" : false, "suffix" : "" }, { "dropping-particle" : "", "family" : "Coulson", "given" : "A R", "non-dropping-particle" : "", "parse-names" : false, "suffix" : "" } ], "container-title" : "Journal of Molecular Biology", "id" : "ITEM-1", "issued" : { "date-parts" : [ [ "1975" ] ] }, "page" : "441-448", "title" : "A rapid method for determining sequences in DNA by primed synthesis with DNA polymerase.", "type" : "article-journal", "volume" : "94" }, "uris" : [ "http://www.mendeley.com/documents/?uuid=acbcdb98-091f-48af-b3c3-72f7c06ca0ee" ] }, { "id" : "ITEM-2", "itemData" : { "PMID" : "271968", "abstract" : "A new method for determining nucleotide sequences in DNA is described. It is similar to the plus and minus method Sanger, F. &amp; Coulson, A. R. (1975) J. Mol. Biol. 94, 441-448 but makes use of the 2,3-dideoxy and arabinonucleoside analogues of the normal deoxynucleoside triphosphates, which act as specific chain-terminating inhibitors of DNA polymerase. The technique has been applied to the DNA of bacteriophage \u03d5X174 and is more rapid and more accurate than either the plus or the minus method. Images:", "author" : [ { "dropping-particle" : "", "family" : "Sanger", "given" : "F", "non-dropping-particle" : "", "parse-names" : false, "suffix" : "" }, { "dropping-particle" : "", "family" : "Nicklen", "given" : "S", "non-dropping-particle" : "", "parse-names" : false, "suffix" : "" }, { "dropping-particle" : "", "family" : "Coulson", "given" : "A R", "non-dropping-particle" : "", "parse-names" : false, "suffix" : "" } ], "container-title" : "Proceedings of the National Academy of Sciences of the United States of America", "id" : "ITEM-2", "issued" : { "date-parts" : [ [ "1977" ] ] }, "page" : "5463-5467", "title" : "DNA sequencing with chain-terminating inhibitors", "type" : "article-journal", "volume" : "74" }, "uris" : [ "http://www.mendeley.com/documents/?uuid=60b39b8a-0f4f-4c7b-a47f-715d6624af2d" ] } ], "mendeley" : { "previouslyFormattedCitation" : "(Sanger &amp; Coulson, 1975; Sanger, Nicklen, &amp; Coulson, 1977)" }, "properties" : { "noteIndex" : 0 }, "schema" : "https://github.com/citation-style-language/schema/raw/master/csl-citation.json" }</w:instrText>
      </w:r>
      <w:r w:rsidR="00772548">
        <w:rPr>
          <w:rFonts w:cs="Arial"/>
        </w:rPr>
        <w:fldChar w:fldCharType="separate"/>
      </w:r>
      <w:r w:rsidR="00772548" w:rsidRPr="00772548">
        <w:rPr>
          <w:rFonts w:cs="Arial"/>
          <w:noProof/>
        </w:rPr>
        <w:t>(Sanger &amp; Coulson, 1975; Sanger, Nicklen, &amp; Coulson, 1977)</w:t>
      </w:r>
      <w:r w:rsidR="00772548">
        <w:rPr>
          <w:rFonts w:cs="Arial"/>
        </w:rPr>
        <w:fldChar w:fldCharType="end"/>
      </w:r>
      <w:r w:rsidR="00772548">
        <w:rPr>
          <w:rFonts w:cs="Arial"/>
        </w:rPr>
        <w:t xml:space="preserve"> </w:t>
      </w:r>
      <w:r>
        <w:rPr>
          <w:rFonts w:cs="Arial"/>
        </w:rPr>
        <w:t xml:space="preserve">and </w:t>
      </w:r>
      <w:proofErr w:type="spellStart"/>
      <w:r>
        <w:rPr>
          <w:rFonts w:cs="Arial"/>
        </w:rPr>
        <w:t>Max</w:t>
      </w:r>
      <w:r w:rsidR="00772548">
        <w:rPr>
          <w:rFonts w:cs="Arial"/>
        </w:rPr>
        <w:t>a</w:t>
      </w:r>
      <w:r>
        <w:rPr>
          <w:rFonts w:cs="Arial"/>
        </w:rPr>
        <w:t>m</w:t>
      </w:r>
      <w:proofErr w:type="spellEnd"/>
      <w:r>
        <w:rPr>
          <w:rFonts w:cs="Arial"/>
        </w:rPr>
        <w:t>-Gilbert</w:t>
      </w:r>
      <w:r w:rsidR="00772548">
        <w:rPr>
          <w:rFonts w:cs="Arial"/>
        </w:rPr>
        <w:t xml:space="preserve"> </w:t>
      </w:r>
      <w:r w:rsidR="00D85B5C">
        <w:rPr>
          <w:rFonts w:cs="Arial"/>
        </w:rPr>
        <w:fldChar w:fldCharType="begin" w:fldLock="1"/>
      </w:r>
      <w:r w:rsidR="006D7B9C">
        <w:rPr>
          <w:rFonts w:cs="Arial"/>
        </w:rPr>
        <w:instrText>ADDIN CSL_CITATION { "citationItems" : [ { "id" : "ITEM-1", "itemData" : { "ISSN" : "0740-7378", "PMID" : "1422074", "author" : [ { "dropping-particle" : "", "family" : "Maxam", "given" : "A M", "non-dropping-particle" : "", "parse-names" : false, "suffix" : "" }, { "dropping-particle" : "", "family" : "Gilbert", "given" : "W", "non-dropping-particle" : "", "parse-names" : false, "suffix" : "" } ], "container-title" : "Proceedings of the National Academy of Sciences", "id" : "ITEM-1", "issue" : "2", "issued" : { "date-parts" : [ [ "1977", "1" ] ] }, "page" : "99-103", "title" : "A new method for sequencing DNA", "type" : "article-journal", "volume" : "24" }, "uris" : [ "http://www.mendeley.com/documents/?uuid=c0520adf-837e-41ca-a287-db5964d5263d" ] } ], "mendeley" : { "previouslyFormattedCitation" : "(Maxam &amp; Gilbert, 1977)" }, "properties" : { "noteIndex" : 0 }, "schema" : "https://github.com/citation-style-language/schema/raw/master/csl-citation.json" }</w:instrText>
      </w:r>
      <w:r w:rsidR="00D85B5C">
        <w:rPr>
          <w:rFonts w:cs="Arial"/>
        </w:rPr>
        <w:fldChar w:fldCharType="separate"/>
      </w:r>
      <w:r w:rsidR="00D85B5C" w:rsidRPr="00D85B5C">
        <w:rPr>
          <w:rFonts w:cs="Arial"/>
          <w:noProof/>
        </w:rPr>
        <w:t>(Maxam &amp; Gilbert, 1977)</w:t>
      </w:r>
      <w:r w:rsidR="00D85B5C">
        <w:rPr>
          <w:rFonts w:cs="Arial"/>
        </w:rPr>
        <w:fldChar w:fldCharType="end"/>
      </w:r>
      <w:r w:rsidR="00772548">
        <w:rPr>
          <w:rFonts w:cs="Arial"/>
        </w:rPr>
        <w:t xml:space="preserve"> </w:t>
      </w:r>
      <w:r>
        <w:rPr>
          <w:rFonts w:cs="Arial"/>
        </w:rPr>
        <w:t xml:space="preserve">were reported.  These sequencing technologies, from then on referred </w:t>
      </w:r>
      <w:r w:rsidR="00524A40">
        <w:rPr>
          <w:rFonts w:cs="Arial"/>
        </w:rPr>
        <w:t xml:space="preserve">to </w:t>
      </w:r>
      <w:r>
        <w:rPr>
          <w:rFonts w:cs="Arial"/>
        </w:rPr>
        <w:t>eponymously as ‘Sanger’ or ‘</w:t>
      </w:r>
      <w:proofErr w:type="spellStart"/>
      <w:r>
        <w:rPr>
          <w:rFonts w:cs="Arial"/>
        </w:rPr>
        <w:t>Max</w:t>
      </w:r>
      <w:r w:rsidR="00D85B5C">
        <w:rPr>
          <w:rFonts w:cs="Arial"/>
        </w:rPr>
        <w:t>a</w:t>
      </w:r>
      <w:r>
        <w:rPr>
          <w:rFonts w:cs="Arial"/>
        </w:rPr>
        <w:t>m</w:t>
      </w:r>
      <w:proofErr w:type="spellEnd"/>
      <w:r>
        <w:rPr>
          <w:rFonts w:cs="Arial"/>
        </w:rPr>
        <w:t xml:space="preserve">-Gilbert’ sequencing, were used to determine the specific order of </w:t>
      </w:r>
      <w:r w:rsidR="00524A40">
        <w:rPr>
          <w:rFonts w:cs="Arial"/>
        </w:rPr>
        <w:t xml:space="preserve">a small </w:t>
      </w:r>
      <w:r>
        <w:rPr>
          <w:rFonts w:cs="Arial"/>
        </w:rPr>
        <w:t xml:space="preserve">DNA </w:t>
      </w:r>
      <w:r w:rsidR="00524A40">
        <w:rPr>
          <w:rFonts w:cs="Arial"/>
        </w:rPr>
        <w:t xml:space="preserve">piece </w:t>
      </w:r>
      <w:r>
        <w:rPr>
          <w:rFonts w:cs="Arial"/>
        </w:rPr>
        <w:t>(</w:t>
      </w:r>
      <w:r w:rsidR="00524A40">
        <w:rPr>
          <w:rFonts w:cs="Arial"/>
        </w:rPr>
        <w:t>200</w:t>
      </w:r>
      <w:r w:rsidR="00524A40">
        <w:rPr>
          <w:rFonts w:cs="Arial"/>
        </w:rPr>
        <w:softHyphen/>
      </w:r>
      <w:r w:rsidR="00524A40">
        <w:rPr>
          <w:rFonts w:cs="Arial"/>
        </w:rPr>
        <w:softHyphen/>
      </w:r>
      <w:r w:rsidR="00524A40">
        <w:rPr>
          <w:rFonts w:cs="Arial"/>
        </w:rPr>
        <w:softHyphen/>
      </w:r>
      <w:r w:rsidR="00524A40">
        <w:rPr>
          <w:rFonts w:cs="Arial"/>
        </w:rPr>
        <w:softHyphen/>
        <w:t>–300 nt)</w:t>
      </w:r>
      <w:r>
        <w:rPr>
          <w:rFonts w:cs="Arial"/>
        </w:rPr>
        <w:t xml:space="preserve">. Sanger sequencing soon dominated most sequencing reactions, likely due to the conceptually more intuitive nature of the technology, and </w:t>
      </w:r>
      <w:r w:rsidR="00524A40">
        <w:rPr>
          <w:rFonts w:cs="Arial"/>
        </w:rPr>
        <w:t>over the past 35</w:t>
      </w:r>
      <w:r>
        <w:rPr>
          <w:rFonts w:cs="Arial"/>
        </w:rPr>
        <w:t xml:space="preserve"> years, DNA sequences </w:t>
      </w:r>
      <w:r w:rsidR="00524A40">
        <w:rPr>
          <w:rFonts w:cs="Arial"/>
        </w:rPr>
        <w:t>have been</w:t>
      </w:r>
      <w:r>
        <w:rPr>
          <w:rFonts w:cs="Arial"/>
        </w:rPr>
        <w:t xml:space="preserve"> slowly cloned, sequenced, analyzed, and dutifully catalogued into </w:t>
      </w:r>
      <w:r w:rsidR="00524A40">
        <w:rPr>
          <w:rFonts w:cs="Arial"/>
        </w:rPr>
        <w:t>knowledge</w:t>
      </w:r>
      <w:r>
        <w:rPr>
          <w:rFonts w:cs="Arial"/>
        </w:rPr>
        <w:t xml:space="preserve">.  </w:t>
      </w:r>
    </w:p>
    <w:p w14:paraId="7956679B" w14:textId="385F8BE2" w:rsidR="001E6179" w:rsidRDefault="001E6179" w:rsidP="001E6179">
      <w:pPr>
        <w:widowControl w:val="0"/>
        <w:tabs>
          <w:tab w:val="left" w:pos="940"/>
          <w:tab w:val="left" w:pos="1440"/>
        </w:tabs>
        <w:autoSpaceDE w:val="0"/>
        <w:autoSpaceDN w:val="0"/>
        <w:adjustRightInd w:val="0"/>
        <w:spacing w:line="240" w:lineRule="auto"/>
        <w:rPr>
          <w:rFonts w:cs="Arial"/>
        </w:rPr>
      </w:pPr>
      <w:r>
        <w:rPr>
          <w:rFonts w:cs="Arial"/>
        </w:rPr>
        <w:tab/>
      </w:r>
      <w:r w:rsidR="00524A40">
        <w:rPr>
          <w:rFonts w:cs="Arial"/>
        </w:rPr>
        <w:t>During</w:t>
      </w:r>
      <w:r>
        <w:rPr>
          <w:rFonts w:cs="Arial"/>
        </w:rPr>
        <w:t xml:space="preserve"> </w:t>
      </w:r>
      <w:r w:rsidR="00DE603E">
        <w:rPr>
          <w:rFonts w:cs="Arial"/>
        </w:rPr>
        <w:t>late 70’s and throughout the 80’s</w:t>
      </w:r>
      <w:r w:rsidR="00524A40">
        <w:rPr>
          <w:rFonts w:cs="Arial"/>
        </w:rPr>
        <w:t>, DNA</w:t>
      </w:r>
      <w:r>
        <w:rPr>
          <w:rFonts w:cs="Arial"/>
        </w:rPr>
        <w:t xml:space="preserve"> sequences were typically communicat</w:t>
      </w:r>
      <w:r w:rsidR="00524A40">
        <w:rPr>
          <w:rFonts w:cs="Arial"/>
        </w:rPr>
        <w:t>ed</w:t>
      </w:r>
      <w:r>
        <w:rPr>
          <w:rFonts w:cs="Arial"/>
        </w:rPr>
        <w:t xml:space="preserve"> in important publications</w:t>
      </w:r>
      <w:r w:rsidR="00F37C73">
        <w:rPr>
          <w:rFonts w:cs="Arial"/>
        </w:rPr>
        <w:t xml:space="preserve"> </w:t>
      </w:r>
      <w:r w:rsidR="00F37C73">
        <w:rPr>
          <w:rFonts w:cs="Arial"/>
        </w:rPr>
        <w:fldChar w:fldCharType="begin" w:fldLock="1"/>
      </w:r>
      <w:r w:rsidR="006D7B9C">
        <w:rPr>
          <w:rFonts w:cs="Arial"/>
        </w:rPr>
        <w:instrText>ADDIN CSL_CITATION { "citationItems" : [ { "id" : "ITEM-1", "itemData" : { "PMID" : "6243748", "abstract" : "The human insulin gene contains two intervening sequences, one is within the region transcribed into the 5'-untranslated segment of the mRNA and the other interrupts the C-peptide encoding region. A comparison of the human with the rat insulin genes indicates potential regulatory regions in the DNA segment preceding the gene and suggests that the ancestral form of the insulin gene had two intervening sequences.", "author" : [ { "dropping-particle" : "", "family" : "Bell", "given" : "G I", "non-dropping-particle" : "", "parse-names" : false, "suffix" : "" }, { "dropping-particle" : "", "family" : "Pictet", "given" : "R L", "non-dropping-particle" : "", "parse-names" : false, "suffix" : "" }, { "dropping-particle" : "", "family" : "Rutter", "given" : "W J", "non-dropping-particle" : "", "parse-names" : false, "suffix" : "" }, { "dropping-particle" : "", "family" : "Cordell", "given" : "B", "non-dropping-particle" : "", "parse-names" : false, "suffix" : "" }, { "dropping-particle" : "", "family" : "Tischer", "given" : "E", "non-dropping-particle" : "", "parse-names" : false, "suffix" : "" }, { "dropping-particle" : "", "family" : "Goodman", "given" : "H M", "non-dropping-particle" : "", "parse-names" : false, "suffix" : "" } ], "container-title" : "Nature", "id" : "ITEM-1", "issued" : { "date-parts" : [ [ "1980" ] ] }, "page" : "26-32", "title" : "Sequence of the human insulin gene.", "type" : "article-journal", "volume" : "284" }, "uris" : [ "http://www.mendeley.com/documents/?uuid=7a35edb3-98bc-4ea9-93b5-e39c435157f6" ] } ], "mendeley" : { "previouslyFormattedCitation" : "(Bell et al., 1980)" }, "properties" : { "noteIndex" : 0 }, "schema" : "https://github.com/citation-style-language/schema/raw/master/csl-citation.json" }</w:instrText>
      </w:r>
      <w:r w:rsidR="00F37C73">
        <w:rPr>
          <w:rFonts w:cs="Arial"/>
        </w:rPr>
        <w:fldChar w:fldCharType="separate"/>
      </w:r>
      <w:r w:rsidR="00F37C73" w:rsidRPr="00F37C73">
        <w:rPr>
          <w:rFonts w:cs="Arial"/>
          <w:noProof/>
        </w:rPr>
        <w:t>(Bell et al., 1980)</w:t>
      </w:r>
      <w:r w:rsidR="00F37C73">
        <w:rPr>
          <w:rFonts w:cs="Arial"/>
        </w:rPr>
        <w:fldChar w:fldCharType="end"/>
      </w:r>
      <w:r>
        <w:rPr>
          <w:rFonts w:cs="Arial"/>
        </w:rPr>
        <w:t xml:space="preserve">.  The birth of the internet in the 1990’s </w:t>
      </w:r>
      <w:r w:rsidR="00F37C73">
        <w:rPr>
          <w:rFonts w:cs="Arial"/>
        </w:rPr>
        <w:t>made</w:t>
      </w:r>
      <w:r>
        <w:rPr>
          <w:rFonts w:cs="Arial"/>
        </w:rPr>
        <w:t xml:space="preserve"> essential publically-funded repositories for sequence information</w:t>
      </w:r>
      <w:r w:rsidR="00F37C73">
        <w:rPr>
          <w:rFonts w:cs="Arial"/>
        </w:rPr>
        <w:t xml:space="preserve"> easily available </w:t>
      </w:r>
      <w:r w:rsidR="00F37C73">
        <w:rPr>
          <w:rFonts w:cs="Arial"/>
        </w:rPr>
        <w:fldChar w:fldCharType="begin" w:fldLock="1"/>
      </w:r>
      <w:r w:rsidR="006D7B9C">
        <w:rPr>
          <w:rFonts w:cs="Arial"/>
        </w:rPr>
        <w:instrText>ADDIN CSL_CITATION { "citationItems" : [ { "id" : "ITEM-1", "itemData" : { "DOI" : "10.1093/nar/gkq1079", "ISSN" : "1362-4962", "PMID" : "21071399", "abstract" : "GenBank\u00ae is a comprehensive database that contains publicly available nucleotide sequences for more than 380,000 organisms named at the genus level or lower, obtained primarily through submissions from individual laboratories and batch submissions from large-scale sequencing projects, including whole genome shotgun (WGS) and environmental sampling projects. Most submissions are made using the web-based BankIt or standalone Sequin programs, and accession numbers are assigned by GenBank staff upon receipt. Daily data exchange with the European Nucleotide Archive (ENA) and the DNA Data Bank of Japan (DDBJ) ensures worldwide coverage. GenBank is accessible through the NCBI Entrez retrieval system that integrates data from the major DNA and protein sequence databases along with taxonomy, genome, mapping, protein structure and domain information, and the biomedical journal literature via PubMed. BLAST provides sequence similarity searches of GenBank and other sequence databases. Complete bimonthly releases and daily updates of the GenBank database are available by FTP. To access GenBank and its related retrieval and analysis services, begin at the NCBI Homepage: www.ncbi.nlm.nih.gov.", "author" : [ { "dropping-particle" : "", "family" : "Benson", "given" : "Dennis a", "non-dropping-particle" : "", "parse-names" : false, "suffix" : "" }, { "dropping-particle" : "", "family" : "Karsch-Mizrachi", "given" : "Ilene", "non-dropping-particle" : "", "parse-names" : false, "suffix" : "" }, { "dropping-particle" : "", "family" : "Lipman", "given" : "David J", "non-dropping-particle" : "", "parse-names" : false, "suffix" : "" }, { "dropping-particle" : "", "family" : "Ostell", "given" : "James", "non-dropping-particle" : "", "parse-names" : false, "suffix" : "" }, { "dropping-particle" : "", "family" : "Sayers", "given" : "Eric W", "non-dropping-particle" : "", "parse-names" : false, "suffix" : "" } ], "container-title" : "Nucleic acids research", "id" : "ITEM-1", "issue" : "Database issue", "issued" : { "date-parts" : [ [ "2011", "1" ] ] }, "page" : "D32-7", "title" : "GenBank.", "type" : "article-journal", "volume" : "39" }, "uris" : [ "http://www.mendeley.com/documents/?uuid=39720cae-1751-4d65-9518-89cfc9611af7" ] } ], "mendeley" : { "previouslyFormattedCitation" : "(Benson, Karsch-Mizrachi, Lipman, Ostell, &amp; Sayers, 2011)" }, "properties" : { "noteIndex" : 0 }, "schema" : "https://github.com/citation-style-language/schema/raw/master/csl-citation.json" }</w:instrText>
      </w:r>
      <w:r w:rsidR="00F37C73">
        <w:rPr>
          <w:rFonts w:cs="Arial"/>
        </w:rPr>
        <w:fldChar w:fldCharType="separate"/>
      </w:r>
      <w:r w:rsidR="00F37C73" w:rsidRPr="00F37C73">
        <w:rPr>
          <w:rFonts w:cs="Arial"/>
          <w:noProof/>
        </w:rPr>
        <w:t>(Benson, Karsch-Mizrachi, Lipman, Ostell, &amp; Sayers, 2011)</w:t>
      </w:r>
      <w:r w:rsidR="00F37C73">
        <w:rPr>
          <w:rFonts w:cs="Arial"/>
        </w:rPr>
        <w:fldChar w:fldCharType="end"/>
      </w:r>
      <w:r>
        <w:rPr>
          <w:rFonts w:cs="Arial"/>
        </w:rPr>
        <w:t>.  However, it was the human genome project</w:t>
      </w:r>
      <w:r w:rsidR="00826EEE">
        <w:rPr>
          <w:rFonts w:cs="Arial"/>
        </w:rPr>
        <w:t xml:space="preserve"> </w:t>
      </w:r>
      <w:r w:rsidR="00826EEE">
        <w:rPr>
          <w:rFonts w:cs="Arial"/>
        </w:rPr>
        <w:fldChar w:fldCharType="begin" w:fldLock="1"/>
      </w:r>
      <w:r w:rsidR="006D7B9C">
        <w:rPr>
          <w:rFonts w:cs="Arial"/>
        </w:rPr>
        <w:instrText>ADDIN CSL_CITATION { "citationItems" : [ { "id" : "ITEM-1", "itemData" : { "DOI" : "10.1038/nature09792", "ISSN" : "1476-4687", "PMID" : "21307931", "abstract" : "The sequence of the human genome has dramatically accelerated biomedical research. Here I explore its impact, in the decade since its publication, on our understanding of the biological functions encoded in the genome, on the biological basis of inherited diseases and cancer, and on the evolution and history of the human species. I also discuss the road ahead in fulfilling the promise of genomics for medicine.", "author" : [ { "dropping-particle" : "", "family" : "Lander", "given" : "Eric S", "non-dropping-particle" : "", "parse-names" : false, "suffix" : "" } ], "container-title" : "Nature", "id" : "ITEM-1", "issue" : "7333", "issued" : { "date-parts" : [ [ "2011", "2", "10" ] ] }, "page" : "187-97", "publisher" : "Nature Publishing Group", "title" : "Initial impact of the sequencing of the human genome.", "type" : "article-journal", "volume" : "470" }, "uris" : [ "http://www.mendeley.com/documents/?uuid=a20d38c2-0584-477a-8e36-3c70ac6faf7b" ] } ], "mendeley" : { "previouslyFormattedCitation" : "(Eric S Lander, 2011)" }, "properties" : { "noteIndex" : 0 }, "schema" : "https://github.com/citation-style-language/schema/raw/master/csl-citation.json" }</w:instrText>
      </w:r>
      <w:r w:rsidR="00826EEE">
        <w:rPr>
          <w:rFonts w:cs="Arial"/>
        </w:rPr>
        <w:fldChar w:fldCharType="separate"/>
      </w:r>
      <w:r w:rsidR="002B5A20" w:rsidRPr="002B5A20">
        <w:rPr>
          <w:rFonts w:cs="Arial"/>
          <w:noProof/>
        </w:rPr>
        <w:t>(Eric S Lander, 2011)</w:t>
      </w:r>
      <w:r w:rsidR="00826EEE">
        <w:rPr>
          <w:rFonts w:cs="Arial"/>
        </w:rPr>
        <w:fldChar w:fldCharType="end"/>
      </w:r>
      <w:r>
        <w:rPr>
          <w:rFonts w:cs="Arial"/>
        </w:rPr>
        <w:t xml:space="preserve">, that provided the important activation energy </w:t>
      </w:r>
      <w:r w:rsidR="00826EEE">
        <w:rPr>
          <w:rFonts w:cs="Arial"/>
        </w:rPr>
        <w:t xml:space="preserve">which </w:t>
      </w:r>
      <w:r>
        <w:rPr>
          <w:rFonts w:cs="Arial"/>
        </w:rPr>
        <w:t xml:space="preserve">brought DNA sequencing from a hard-to-perform but necessary piece of analysis, to an organized, large-scale effort to assemble complete source genetic material for relatively simple </w:t>
      </w:r>
      <w:r w:rsidR="002B5A20">
        <w:rPr>
          <w:rFonts w:cs="Arial"/>
        </w:rPr>
        <w:fldChar w:fldCharType="begin" w:fldLock="1"/>
      </w:r>
      <w:r w:rsidR="006D7B9C">
        <w:rPr>
          <w:rFonts w:cs="Arial"/>
        </w:rPr>
        <w:instrText>ADDIN CSL_CITATION { "citationItems" : [ { "id" : "ITEM-1", "itemData" : { "PMID" : "731693", "abstract" : "The complete nucleotide sequence of the DNA of bacteriophage \u03c6X174 has been determined. The provisional sequence (Sanger et al., 1977a) deduced largely by the plus and minus method, has been completed and confirmed, predominantly using the terminator method (Sanger et al., 1977b). About 30 revisions were found to be necessary in the 5386-nucleotide sequence. The amino acid sequences of the ten proteins for which the DNA codes have also been deduced.", "author" : [ { "dropping-particle" : "", "family" : "Sanger", "given" : "F", "non-dropping-particle" : "", "parse-names" : false, "suffix" : "" }, { "dropping-particle" : "", "family" : "Coulson", "given" : "A R", "non-dropping-particle" : "", "parse-names" : false, "suffix" : "" }, { "dropping-particle" : "", "family" : "Friedmann", "given" : "T", "non-dropping-particle" : "", "parse-names" : false, "suffix" : "" }, { "dropping-particle" : "", "family" : "Air", "given" : "G M", "non-dropping-particle" : "", "parse-names" : false, "suffix" : "" }, { "dropping-particle" : "", "family" : "Barrell", "given" : "B G", "non-dropping-particle" : "", "parse-names" : false, "suffix" : "" }, { "dropping-particle" : "", "family" : "Brown", "given" : "N L", "non-dropping-particle" : "", "parse-names" : false, "suffix" : "" }, { "dropping-particle" : "", "family" : "Fiddes", "given" : "J C", "non-dropping-particle" : "", "parse-names" : false, "suffix" : "" }, { "dropping-particle" : "", "family" : "Hutchison", "given" : "C A", "non-dropping-particle" : "", "parse-names" : false, "suffix" : "" }, { "dropping-particle" : "", "family" : "Slocombe", "given" : "P M", "non-dropping-particle" : "", "parse-names" : false, "suffix" : "" }, { "dropping-particle" : "", "family" : "Smith", "given" : "M", "non-dropping-particle" : "", "parse-names" : false, "suffix" : "" } ], "container-title" : "Journal of Molecular Biology", "id" : "ITEM-1", "issued" : { "date-parts" : [ [ "1978" ] ] }, "page" : "225-246", "title" : "The nucleotide sequence of bacteriophage phiX174.", "type" : "article-journal", "volume" : "125" }, "uris" : [ "http://www.mendeley.com/documents/?uuid=ec89e899-ff26-4910-9749-1740cbd5020d" ] } ], "mendeley" : { "previouslyFormattedCitation" : "(Sanger et al., 1978)" }, "properties" : { "noteIndex" : 0 }, "schema" : "https://github.com/citation-style-language/schema/raw/master/csl-citation.json" }</w:instrText>
      </w:r>
      <w:r w:rsidR="002B5A20">
        <w:rPr>
          <w:rFonts w:cs="Arial"/>
        </w:rPr>
        <w:fldChar w:fldCharType="separate"/>
      </w:r>
      <w:r w:rsidR="002B5A20" w:rsidRPr="002B5A20">
        <w:rPr>
          <w:rFonts w:cs="Arial"/>
          <w:noProof/>
        </w:rPr>
        <w:t>(Sanger et al., 1978)</w:t>
      </w:r>
      <w:r w:rsidR="002B5A20">
        <w:rPr>
          <w:rFonts w:cs="Arial"/>
        </w:rPr>
        <w:fldChar w:fldCharType="end"/>
      </w:r>
      <w:r w:rsidR="002B5A20">
        <w:rPr>
          <w:rFonts w:cs="Arial"/>
        </w:rPr>
        <w:t xml:space="preserve"> </w:t>
      </w:r>
      <w:r>
        <w:rPr>
          <w:rFonts w:cs="Arial"/>
        </w:rPr>
        <w:t xml:space="preserve">to complex </w:t>
      </w:r>
      <w:r w:rsidR="002B5A20">
        <w:rPr>
          <w:rFonts w:cs="Arial"/>
        </w:rPr>
        <w:fldChar w:fldCharType="begin" w:fldLock="1"/>
      </w:r>
      <w:r w:rsidR="006D7B9C">
        <w:rPr>
          <w:rFonts w:cs="Arial"/>
        </w:rPr>
        <w:instrText>ADDIN CSL_CITATION { "citationItems" : [ { "id" : "ITEM-1", "itemData" : { "DOI" : "10.1038/35057062", "ISSN" : "0028-0836", "PMID" : "11237011", "abstract" : "The human genome holds an extraordinary trove of information about human development, physiology, medicine and evolution. Here we report the results of an international collaboration to produce and make freely available a draft sequence of the human genome. We also present an initial analysis of the data, describing some of the insights that can be gleaned from the sequence.", "author" : [ { "dropping-particle" : "", "family" : "Lander", "given" : "E S", "non-dropping-particle" : "", "parse-names" : false, "suffix" : "" }, { "dropping-particle" : "", "family" : "Linton", "given" : "L M", "non-dropping-particle" : "", "parse-names" : false, "suffix" : "" }, { "dropping-particle" : "", "family" : "Birren", "given" : "B", "non-dropping-particle" : "", "parse-names" : false, "suffix" : "" }, { "dropping-particle" : "", "family" : "Nusbaum", "given" : "C", "non-dropping-particle" : "", "parse-names" : false, "suffix" : "" }, { "dropping-particle" : "", "family" : "Zody", "given" : "M C", "non-dropping-particle" : "", "parse-names" : false, "suffix" : "" }, { "dropping-particle" : "", "family" : "Baldwin", "given" : "J", "non-dropping-particle" : "", "parse-names" : false, "suffix" : "" }, { "dropping-particle" : "", "family" : "Devon", "given" : "K", "non-dropping-particle" : "", "parse-names" : false, "suffix" : "" }, { "dropping-particle" : "", "family" : "Dewar", "given" : "K", "non-dropping-particle" : "", "parse-names" : false, "suffix" : "" }, { "dropping-particle" : "", "family" : "Doyle", "given" : "M", "non-dropping-particle" : "", "parse-names" : false, "suffix" : "" }, { "dropping-particle" : "", "family" : "FitzHugh", "given" : "W", "non-dropping-particle" : "", "parse-names" : false, "suffix" : "" }, { "dropping-particle" : "", "family" : "Funke", "given" : "R", "non-dropping-particle" : "", "parse-names" : false, "suffix" : "" }, { "dropping-particle" : "", "family" : "Gage", "given" : "D", "non-dropping-particle" : "", "parse-names" : false, "suffix" : "" }, { "dropping-particle" : "", "family" : "Harris", "given" : "K", "non-dropping-particle" : "", "parse-names" : false, "suffix" : "" }, { "dropping-particle" : "", "family" : "Heaford", "given" : "a", "non-dropping-particle" : "", "parse-names" : false, "suffix" : "" }, { "dropping-particle" : "", "family" : "Howland", "given" : "J", "non-dropping-particle" : "", "parse-names" : false, "suffix" : "" }, { "dropping-particle" : "", "family" : "Kann", "given" : "L", "non-dropping-particle" : "", "parse-names" : false, "suffix" : "" }, { "dropping-particle" : "", "family" : "Lehoczky", "given" : "J", "non-dropping-particle" : "", "parse-names" : false, "suffix" : "" }, { "dropping-particle" : "", "family" : "LeVine", "given" : "R", "non-dropping-particle" : "", "parse-names" : false, "suffix" : "" }, { "dropping-particle" : "", "family" : "McEwan", "given" : "P", "non-dropping-particle" : "", "parse-names" : false, "suffix" : "" }, { "dropping-particle" : "", "family" : "McKernan", "given" : "K", "non-dropping-particle" : "", "parse-names" : false, "suffix" : "" }, { "dropping-particle" : "", "family" : "Meldrim", "given" : "J", "non-dropping-particle" : "", "parse-names" : false, "suffix" : "" }, { "dropping-particle" : "", "family" : "Mesirov", "given" : "J P", "non-dropping-particle" : "", "parse-names" : false, "suffix" : "" }, { "dropping-particle" : "", "family" : "Miranda", "given" : "C", "non-dropping-particle" : "", "parse-names" : false, "suffix" : "" }, { "dropping-particle" : "", "family" : "Morris", "given" : "W", "non-dropping-particle" : "", "parse-names" : false, "suffix" : "" }, { "dropping-particle" : "", "family" : "Naylor", "given" : "J", "non-dropping-particle" : "", "parse-names" : false, "suffix" : "" }, { "dropping-particle" : "", "family" : "Raymond", "given" : "C", "non-dropping-particle" : "", "parse-names" : false, "suffix" : "" }, { "dropping-particle" : "", "family" : "Rosetti", "given" : "M", "non-dropping-particle" : "", "parse-names" : false, "suffix" : "" }, { "dropping-particle" : "", "family" : "Santos", "given" : "R", "non-dropping-particle" : "", "parse-names" : false, "suffix" : "" }, { "dropping-particle" : "", "family" : "Sheridan", "given" : "a", "non-dropping-particle" : "", "parse-names" : false, "suffix" : "" }, { "dropping-particle" : "", "family" : "Sougnez", "given" : "C", "non-dropping-particle" : "", "parse-names" : false, "suffix" : "" }, { "dropping-particle" : "", "family" : "Stange-Thomann", "given" : "N", "non-dropping-particle" : "", "parse-names" : false, "suffix" : "" }, { "dropping-particle" : "", "family" : "Stojanovic", "given" : "N", "non-dropping-particle" : "", "parse-names" : false, "suffix" : "" }, { "dropping-particle" : "", "family" : "Subramanian", "given" : "a", "non-dropping-particle" : "", "parse-names" : false, "suffix" : "" }, { "dropping-particle" : "", "family" : "Wyman", "given" : "D", "non-dropping-particle" : "", "parse-names" : false, "suffix" : "" }, { "dropping-particle" : "", "family" : "Rogers", "given" : "J", "non-dropping-particle" : "", "parse-names" : false, "suffix" : "" }, { "dropping-particle" : "", "family" : "Sulston", "given" : "J", "non-dropping-particle" : "", "parse-names" : false, "suffix" : "" }, { "dropping-particle" : "", "family" : "Ainscough", "given" : "R", "non-dropping-particle" : "", "parse-names" : false, "suffix" : "" }, { "dropping-particle" : "", "family" : "Beck", "given" : "S", "non-dropping-particle" : "", "parse-names" : false, "suffix" : "" }, { "dropping-particle" : "", "family" : "Bentley", "given" : "D", "non-dropping-particle" : "", "parse-names" : false, "suffix" : "" }, { "dropping-particle" : "", "family" : "Burton", "given" : "J", "non-dropping-particle" : "", "parse-names" : false, "suffix" : "" }, { "dropping-particle" : "", "family" : "Clee", "given" : "C", "non-dropping-particle" : "", "parse-names" : false, "suffix" : "" }, { "dropping-particle" : "", "family" : "Carter", "given" : "N", "non-dropping-particle" : "", "parse-names" : false, "suffix" : "" }, { "dropping-particle" : "", "family" : "Coulson", "given" : "a", "non-dropping-particle" : "", "parse-names" : false, "suffix" : "" }, { "dropping-particle" : "", "family" : "Deadman", "given" : "R", "non-dropping-particle" : "", "parse-names" : false, "suffix" : "" }, { "dropping-particle" : "", "family" : "Deloukas", "given" : "P", "non-dropping-particle" : "", "parse-names" : false, "suffix" : "" }, { "dropping-particle" : "", "family" : "Dunham", "given" : "a", "non-dropping-particle" : "", "parse-names" : false, "suffix" : "" }, { "dropping-particle" : "", "family" : "Dunham", "given" : "I", "non-dropping-particle" : "", "parse-names" : false, "suffix" : "" }, { "dropping-particle" : "", "family" : "Durbin", "given" : "R", "non-dropping-particle" : "", "parse-names" : false, "suffix" : "" }, { "dropping-particle" : "", "family" : "French", "given" : "L", "non-dropping-particle" : "", "parse-names" : false, "suffix" : "" }, { "dropping-particle" : "", "family" : "Grafham", "given" : "D", "non-dropping-particle" : "", "parse-names" : false, "suffix" : "" }, { "dropping-particle" : "", "family" : "Gregory", "given" : "S", "non-dropping-particle" : "", "parse-names" : false, "suffix" : "" }, { "dropping-particle" : "", "family" : "Hubbard", "given" : "T", "non-dropping-particle" : "", "parse-names" : false, "suffix" : "" }, { "dropping-particle" : "", "family" : "Humphray", "given" : "S", "non-dropping-particle" : "", "parse-names" : false, "suffix" : "" }, { "dropping-particle" : "", "family" : "Hunt", "given" : "a", "non-dropping-particle" : "", "parse-names" : false, "suffix" : "" }, { "dropping-particle" : "", "family" : "Jones", "given" : "M", "non-dropping-particle" : "", "parse-names" : false, "suffix" : "" }, { "dropping-particle" : "", "family" : "Lloyd", "given" : "C", "non-dropping-particle" : "", "parse-names" : false, "suffix" : "" }, { "dropping-particle" : "", "family" : "McMurray", "given" : "a", "non-dropping-particle" : "", "parse-names" : false, "suffix" : "" }, { "dropping-particle" : "", "family" : "Matthews", "given" : "L", "non-dropping-particle" : "", "parse-names" : false, "suffix" : "" }, { "dropping-particle" : "", "family" : "Mercer", "given" : "S", "non-dropping-particle" : "", "parse-names" : false, "suffix" : "" }, { "dropping-particle" : "", "family" : "Milne", "given" : "S", "non-dropping-particle" : "", "parse-names" : false, "suffix" : "" }, { "dropping-particle" : "", "family" : "Mullikin", "given" : "J C", "non-dropping-particle" : "", "parse-names" : false, "suffix" : "" }, { "dropping-particle" : "", "family" : "Mungall", "given" : "a", "non-dropping-particle" : "", "parse-names" : false, "suffix" : "" }, { "dropping-particle" : "", "family" : "Plumb", "given" : "R", "non-dropping-particle" : "", "parse-names" : false, "suffix" : "" }, { "dropping-particle" : "", "family" : "Ross", "given" : "M", "non-dropping-particle" : "", "parse-names" : false, "suffix" : "" }, { "dropping-particle" : "", "family" : "Shownkeen", "given" : "R", "non-dropping-particle" : "", "parse-names" : false, "suffix" : "" }, { "dropping-particle" : "", "family" : "Sims", "given" : "S", "non-dropping-particle" : "", "parse-names" : false, "suffix" : "" }, { "dropping-particle" : "", "family" : "Waterston", "given" : "R H", "non-dropping-particle" : "", "parse-names" : false, "suffix" : "" }, { "dropping-particle" : "", "family" : "Wilson", "given" : "R K", "non-dropping-particle" : "", "parse-names" : false, "suffix" : "" }, { "dropping-particle" : "", "family" : "Hillier", "given" : "L W", "non-dropping-particle" : "", "parse-names" : false, "suffix" : "" }, { "dropping-particle" : "", "family" : "McPherson", "given" : "J D", "non-dropping-particle" : "", "parse-names" : false, "suffix" : "" }, { "dropping-particle" : "", "family" : "Marra", "given" : "M a", "non-dropping-particle" : "", "parse-names" : false, "suffix" : "" }, { "dropping-particle" : "", "family" : "Mardis", "given" : "E R", "non-dropping-particle" : "", "parse-names" : false, "suffix" : "" }, { "dropping-particle" : "", "family" : "Fulton", "given" : "L a", "non-dropping-particle" : "", "parse-names" : false, "suffix" : "" }, { "dropping-particle" : "", "family" : "Chinwalla", "given" : "a T", "non-dropping-particle" : "", "parse-names" : false, "suffix" : "" }, { "dropping-particle" : "", "family" : "Pepin", "given" : "K H", "non-dropping-particle" : "", "parse-names" : false, "suffix" : "" }, { "dropping-particle" : "", "family" : "Gish", "given" : "W R", "non-dropping-particle" : "", "parse-names" : false, "suffix" : "" }, { "dropping-particle" : "", "family" : "Chissoe", "given" : "S L", "non-dropping-particle" : "", "parse-names" : false, "suffix" : "" }, { "dropping-particle" : "", "family" : "Wendl", "given" : "M C", "non-dropping-particle" : "", "parse-names" : false, "suffix" : "" }, { "dropping-particle" : "", "family" : "Delehaunty", "given" : "K D", "non-dropping-particle" : "", "parse-names" : false, "suffix" : "" }, { "dropping-particle" : "", "family" : "Miner", "given" : "T L", "non-dropping-particle" : "", "parse-names" : false, "suffix" : "" }, { "dropping-particle" : "", "family" : "Delehaunty", "given" : "a", "non-dropping-particle" : "", "parse-names" : false, "suffix" : "" }, { "dropping-particle" : "", "family" : "Kramer", "given" : "J B", "non-dropping-particle" : "", "parse-names" : false, "suffix" : "" }, { "dropping-particle" : "", "family" : "Cook", "given" : "L L", "non-dropping-particle" : "", "parse-names" : false, "suffix" : "" }, { "dropping-particle" : "", "family" : "Fulton", "given" : "R S", "non-dropping-particle" : "", "parse-names" : false, "suffix" : "" }, { "dropping-particle" : "", "family" : "Johnson", "given" : "D L", "non-dropping-particle" : "", "parse-names" : false, "suffix" : "" }, { "dropping-particle" : "", "family" : "Minx", "given" : "P J", "non-dropping-particle" : "", "parse-names" : false, "suffix" : "" }, { "dropping-particle" : "", "family" : "Clifton", "given" : "S W", "non-dropping-particle" : "", "parse-names" : false, "suffix" : "" }, { "dropping-particle" : "", "family" : "Hawkins", "given" : "T", "non-dropping-particle" : "", "parse-names" : false, "suffix" : "" }, { "dropping-particle" : "", "family" : "Branscomb", "given" : "E", "non-dropping-particle" : "", "parse-names" : false, "suffix" : "" }, { "dropping-particle" : "", "family" : "Predki", "given" : "P", "non-dropping-particle" : "", "parse-names" : false, "suffix" : "" }, { "dropping-particle" : "", "family" : "Richardson", "given" : "P", "non-dropping-particle" : "", "parse-names" : false, "suffix" : "" }, { "dropping-particle" : "", "family" : "Wenning", "given" : "S", "non-dropping-particle" : "", "parse-names" : false, "suffix" : "" }, { "dropping-particle" : "", "family" : "Slezak", "given" : "T", "non-dropping-particle" : "", "parse-names" : false, "suffix" : "" }, { "dropping-particle" : "", "family" : "Doggett", "given" : "N", "non-dropping-particle" : "", "parse-names" : false, "suffix" : "" }, { "dropping-particle" : "", "family" : "Cheng", "given" : "J F", "non-dropping-particle" : "", "parse-names" : false, "suffix" : "" }, { "dropping-particle" : "", "family" : "Olsen", "given" : "a", "non-dropping-particle" : "", "parse-names" : false, "suffix" : "" }, { "dropping-particle" : "", "family" : "Lucas", "given" : "S", "non-dropping-particle" : "", "parse-names" : false, "suffix" : "" }, { "dropping-particle" : "", "family" : "Elkin", "given" : "C", "non-dropping-particle" : "", "parse-names" : false, "suffix" : "" }, { "dropping-particle" : "", "family" : "Uberbacher", "given" : "E", "non-dropping-particle" : "", "parse-names" : false, "suffix" : "" }, { "dropping-particle" : "", "family" : "Frazier", "given" : "M", "non-dropping-particle" : "", "parse-names" : false, "suffix" : "" }, { "dropping-particle" : "", "family" : "Gibbs", "given" : "R a", "non-dropping-particle" : "", "parse-names" : false, "suffix" : "" }, { "dropping-particle" : "", "family" : "Muzny", "given" : "D M", "non-dropping-particle" : "", "parse-names" : false, "suffix" : "" }, { "dropping-particle" : "", "family" : "Scherer", "given" : "S E", "non-dropping-particle" : "", "parse-names" : false, "suffix" : "" }, { "dropping-particle" : "", "family" : "Bouck", "given" : "J B", "non-dropping-particle" : "", "parse-names" : false, "suffix" : "" }, { "dropping-particle" : "", "family" : "Sodergren", "given" : "E J", "non-dropping-particle" : "", "parse-names" : false, "suffix" : "" }, { "dropping-particle" : "", "family" : "Worley", "given" : "K C", "non-dropping-particle" : "", "parse-names" : false, "suffix" : "" }, { "dropping-particle" : "", "family" : "Rives", "given" : "C M", "non-dropping-particle" : "", "parse-names" : false, "suffix" : "" }, { "dropping-particle" : "", "family" : "Gorrell", "given" : "J H", "non-dropping-particle" : "", "parse-names" : false, "suffix" : "" }, { "dropping-particle" : "", "family" : "Metzker", "given" : "M L", "non-dropping-particle" : "", "parse-names" : false, "suffix" : "" }, { "dropping-particle" : "", "family" : "Naylor", "given" : "S L", "non-dropping-particle" : "", "parse-names" : false, "suffix" : "" }, { "dropping-particle" : "", "family" : "Kucherlapati", "given" : "R S", "non-dropping-particle" : "", "parse-names" : false, "suffix" : "" }, { "dropping-particle" : "", "family" : "Nelson", "given" : "D L", "non-dropping-particle" : "", "parse-names" : false, "suffix" : "" }, { "dropping-particle" : "", "family" : "Weinstock", "given" : "G M", "non-dropping-particle" : "", "parse-names" : false, "suffix" : "" }, { "dropping-particle" : "", "family" : "Sakaki", "given" : "Y", "non-dropping-particle" : "", "parse-names" : false, "suffix" : "" }, { "dropping-particle" : "", "family" : "Fujiyama", "given" : "a", "non-dropping-particle" : "", "parse-names" : false, "suffix" : "" }, { "dropping-particle" : "", "family" : "Hattori", "given" : "M", "non-dropping-particle" : "", "parse-names" : false, "suffix" : "" }, { "dropping-particle" : "", "family" : "Yada", "given" : "T", "non-dropping-particle" : "", "parse-names" : false, "suffix" : "" }, { "dropping-particle" : "", "family" : "Toyoda", "given" : "a", "non-dropping-particle" : "", "parse-names" : false, "suffix" : "" }, { "dropping-particle" : "", "family" : "Itoh", "given" : "T", "non-dropping-particle" : "", "parse-names" : false, "suffix" : "" }, { "dropping-particle" : "", "family" : "Kawagoe", "given" : "C", "non-dropping-particle" : "", "parse-names" : false, "suffix" : "" }, { "dropping-particle" : "", "family" : "Watanabe", "given" : "H", "non-dropping-particle" : "", "parse-names" : false, "suffix" : "" }, { "dropping-particle" : "", "family" : "Totoki", "given" : "Y", "non-dropping-particle" : "", "parse-names" : false, "suffix" : "" }, { "dropping-particle" : "", "family" : "Taylor", "given" : "T", "non-dropping-particle" : "", "parse-names" : false, "suffix" : "" }, { "dropping-particle" : "", "family" : "Weissenbach", "given" : "J", "non-dropping-particle" : "", "parse-names" : false, "suffix" : "" }, { "dropping-particle" : "", "family" : "Heilig", "given" : "R", "non-dropping-particle" : "", "parse-names" : false, "suffix" : "" }, { "dropping-particle" : "", "family" : "Saurin", "given" : "W", "non-dropping-particle" : "", "parse-names" : false, "suffix" : "" }, { "dropping-particle" : "", "family" : "Artiguenave", "given" : "F", "non-dropping-particle" : "", "parse-names" : false, "suffix" : "" }, { "dropping-particle" : "", "family" : "Brottier", "given" : "P", "non-dropping-particle" : "", "parse-names" : false, "suffix" : "" }, { "dropping-particle" : "", "family" : "Bruls", "given" : "T", "non-dropping-particle" : "", "parse-names" : false, "suffix" : "" }, { "dropping-particle" : "", "family" : "Pelletier", "given" : "E", "non-dropping-particle" : "", "parse-names" : false, "suffix" : "" }, { "dropping-particle" : "", "family" : "Robert", "given" : "C", "non-dropping-particle" : "", "parse-names" : false, "suffix" : "" }, { "dropping-particle" : "", "family" : "Wincker", "given" : "P", "non-dropping-particle" : "", "parse-names" : false, "suffix" : "" }, { "dropping-particle" : "", "family" : "Smith", "given" : "D R", "non-dropping-particle" : "", "parse-names" : false, "suffix" : "" }, { "dropping-particle" : "", "family" : "Doucette-Stamm", "given" : "L", "non-dropping-particle" : "", "parse-names" : false, "suffix" : "" }, { "dropping-particle" : "", "family" : "Rubenfield", "given" : "M", "non-dropping-particle" : "", "parse-names" : false, "suffix" : "" }, { "dropping-particle" : "", "family" : "Weinstock", "given" : "K", "non-dropping-particle" : "", "parse-names" : false, "suffix" : "" }, { "dropping-particle" : "", "family" : "Lee", "given" : "H M", "non-dropping-particle" : "", "parse-names" : false, "suffix" : "" }, { "dropping-particle" : "", "family" : "Dubois", "given" : "J", "non-dropping-particle" : "", "parse-names" : false, "suffix" : "" }, { "dropping-particle" : "", "family" : "Rosenthal", "given" : "a", "non-dropping-particle" : "", "parse-names" : false, "suffix" : "" }, { "dropping-particle" : "", "family" : "Platzer", "given" : "M", "non-dropping-particle" : "", "parse-names" : false, "suffix" : "" }, { "dropping-particle" : "", "family" : "Nyakatura", "given" : "G", "non-dropping-particle" : "", "parse-names" : false, "suffix" : "" }, { "dropping-particle" : "", "family" : "Taudien", "given" : "S", "non-dropping-particle" : "", "parse-names" : false, "suffix" : "" }, { "dropping-particle" : "", "family" : "Rump", "given" : "a", "non-dropping-particle" : "", "parse-names" : false, "suffix" : "" }, { "dropping-particle" : "", "family" : "Yang", "given" : "H", "non-dropping-particle" : "", "parse-names" : false, "suffix" : "" }, { "dropping-particle" : "", "family" : "Yu", "given" : "J", "non-dropping-particle" : "", "parse-names" : false, "suffix" : "" }, { "dropping-particle" : "", "family" : "Wang", "given" : "J", "non-dropping-particle" : "", "parse-names" : false, "suffix" : "" }, { "dropping-particle" : "", "family" : "Huang", "given" : "G", "non-dropping-particle" : "", "parse-names" : false, "suffix" : "" }, { "dropping-particle" : "", "family" : "Gu", "given" : "J", "non-dropping-particle" : "", "parse-names" : false, "suffix" : "" }, { "dropping-particle" : "", "family" : "Hood", "given" : "L", "non-dropping-particle" : "", "parse-names" : false, "suffix" : "" }, { "dropping-particle" : "", "family" : "Rowen", "given" : "L", "non-dropping-particle" : "", "parse-names" : false, "suffix" : "" }, { "dropping-particle" : "", "family" : "Madan", "given" : "a", "non-dropping-particle" : "", "parse-names" : false, "suffix" : "" }, { "dropping-particle" : "", "family" : "Qin", "given" : "S", "non-dropping-particle" : "", "parse-names" : false, "suffix" : "" }, { "dropping-particle" : "", "family" : "Davis", "given" : "R W", "non-dropping-particle" : "", "parse-names" : false, "suffix" : "" }, { "dropping-particle" : "", "family" : "Federspiel", "given" : "N a", "non-dropping-particle" : "", "parse-names" : false, "suffix" : "" }, { "dropping-particle" : "", "family" : "Abola", "given" : "a P", "non-dropping-particle" : "", "parse-names" : false, "suffix" : "" }, { "dropping-particle" : "", "family" : "Proctor", "given" : "M J", "non-dropping-particle" : "", "parse-names" : false, "suffix" : "" }, { "dropping-particle" : "", "family" : "Myers", "given" : "R M", "non-dropping-particle" : "", "parse-names" : false, "suffix" : "" }, { "dropping-particle" : "", "family" : "Schmutz", "given" : "J", "non-dropping-particle" : "", "parse-names" : false, "suffix" : "" }, { "dropping-particle" : "", "family" : "Dickson", "given" : "M", "non-dropping-particle" : "", "parse-names" : false, "suffix" : "" }, { "dropping-particle" : "", "family" : "Grimwood", "given" : "J", "non-dropping-particle" : "", "parse-names" : false, "suffix" : "" }, { "dropping-particle" : "", "family" : "Cox", "given" : "D R", "non-dropping-particle" : "", "parse-names" : false, "suffix" : "" }, { "dropping-particle" : "V", "family" : "Olson", "given" : "M", "non-dropping-particle" : "", "parse-names" : false, "suffix" : "" }, { "dropping-particle" : "", "family" : "Kaul", "given" : "R", "non-dropping-particle" : "", "parse-names" : false, "suffix" : "" }, { "dropping-particle" : "", "family" : "Shimizu", "given" : "N", "non-dropping-particle" : "", "parse-names" : false, "suffix" : "" }, { "dropping-particle" : "", "family" : "Kawasaki", "given" : "K", "non-dropping-particle" : "", "parse-names" : false, "suffix" : "" }, { "dropping-particle" : "", "family" : "Minoshima", "given" : "S", "non-dropping-particle" : "", "parse-names" : false, "suffix" : "" }, { "dropping-particle" : "", "family" : "Evans", "given" : "G a", "non-dropping-particle" : "", "parse-names" : false, "suffix" : "" }, { "dropping-particle" : "", "family" : "Athanasiou", "given" : "M", "non-dropping-particle" : "", "parse-names" : false, "suffix" : "" }, { "dropping-particle" : "", "family" : "Schultz", "given" : "R", "non-dropping-particle" : "", "parse-names" : false, "suffix" : "" }, { "dropping-particle" : "", "family" : "Roe", "given" : "B a", "non-dropping-particle" : "", "parse-names" : false, "suffix" : "" }, { "dropping-particle" : "", "family" : "Chen", "given" : "F", "non-dropping-particle" : "", "parse-names" : false, "suffix" : "" }, { "dropping-particle" : "", "family" : "Pan", "given" : "H", "non-dropping-particle" : "", "parse-names" : false, "suffix" : "" }, { "dropping-particle" : "", "family" : "Ramser", "given" : "J", "non-dropping-particle" : "", "parse-names" : false, "suffix" : "" }, { "dropping-particle" : "", "family" : "Lehrach", "given" : "H", "non-dropping-particle" : "", "parse-names" : false, "suffix" : "" }, { "dropping-particle" : "", "family" : "Reinhardt", "given" : "R", "non-dropping-particle" : "", "parse-names" : false, "suffix" : "" }, { "dropping-particle" : "", "family" : "McCombie", "given" : "W R", "non-dropping-particle" : "", "parse-names" : false, "suffix" : "" }, { "dropping-particle" : "", "family" : "la Bastide", "given" : "M", "non-dropping-particle" : "de", "parse-names" : false, "suffix" : "" }, { "dropping-particle" : "", "family" : "Dedhia", "given" : "N", "non-dropping-particle" : "", "parse-names" : false, "suffix" : "" }, { "dropping-particle" : "", "family" : "Bl\u00f6cker", "given" : "H", "non-dropping-particle" : "", "parse-names" : false, "suffix" : "" }, { "dropping-particle" : "", "family" : "Hornischer", "given" : "K", "non-dropping-particle" : "", "parse-names" : false, "suffix" : "" }, { "dropping-particle" : "", "family" : "Nordsiek", "given" : "G", "non-dropping-particle" : "", "parse-names" : false, "suffix" : "" }, { "dropping-particle" : "", "family" : "Agarwala", "given" : "R", "non-dropping-particle" : "", "parse-names" : false, "suffix" : "" }, { "dropping-particle" : "", "family" : "Aravind", "given" : "L", "non-dropping-particle" : "", "parse-names" : false, "suffix" : "" }, { "dropping-particle" : "", "family" : "Bailey", "given" : "J a", "non-dropping-particle" : "", "parse-names" : false, "suffix" : "" }, { "dropping-particle" : "", "family" : "Bateman", "given" : "a", "non-dropping-particle" : "", "parse-names" : false, "suffix" : "" }, { "dropping-particle" : "", "family" : "Batzoglou", "given" : "S", "non-dropping-particle" : "", "parse-names" : false, "suffix" : "" }, { "dropping-particle" : "", "family" : "Birney", "given" : "E", "non-dropping-particle" : "", "parse-names" : false, "suffix" : "" }, { "dropping-particle" : "", "family" : "Bork", "given" : "P", "non-dropping-particle" : "", "parse-names" : false, "suffix" : "" }, { "dropping-particle" : "", "family" : "Brown", "given" : "D G", "non-dropping-particle" : "", "parse-names" : false, "suffix" : "" }, { "dropping-particle" : "", "family" : "Burge", "given" : "C B", "non-dropping-particle" : "", "parse-names" : false, "suffix" : "" }, { "dropping-particle" : "", "family" : "Cerutti", "given" : "L", "non-dropping-particle" : "", "parse-names" : false, "suffix" : "" }, { "dropping-particle" : "", "family" : "Chen", "given" : "H C", "non-dropping-particle" : "", "parse-names" : false, "suffix" : "" }, { "dropping-particle" : "", "family" : "Church", "given" : "D", "non-dropping-particle" : "", "parse-names" : false, "suffix" : "" }, { "dropping-particle" : "", "family" : "Clamp", "given" : "M", "non-dropping-particle" : "", "parse-names" : false, "suffix" : "" }, { "dropping-particle" : "", "family" : "Copley", "given" : "R R", "non-dropping-particle" : "", "parse-names" : false, "suffix" : "" }, { "dropping-particle" : "", "family" : "Doerks", "given" : "T", "non-dropping-particle" : "", "parse-names" : false, "suffix" : "" }, { "dropping-particle" : "", "family" : "Eddy", "given" : "S R", "non-dropping-particle" : "", "parse-names" : false, "suffix" : "" }, { "dropping-particle" : "", "family" : "Eichler", "given" : "E E", "non-dropping-particle" : "", "parse-names" : false, "suffix" : "" }, { "dropping-particle" : "", "family" : "Furey", "given" : "T S", "non-dropping-particle" : "", "parse-names" : false, "suffix" : "" }, { "dropping-particle" : "", "family" : "Galagan", "given" : "J", "non-dropping-particle" : "", "parse-names" : false, "suffix" : "" }, { "dropping-particle" : "", "family" : "Gilbert", "given" : "J G", "non-dropping-particle" : "", "parse-names" : false, "suffix" : "" }, { "dropping-particle" : "", "family" : "Harmon", "given" : "C", "non-dropping-particle" : "", "parse-names" : false, "suffix" : "" }, { "dropping-particle" : "", "family" : "Hayashizaki", "given" : "Y", "non-dropping-particle" : "", "parse-names" : false, "suffix" : "" }, { "dropping-particle" : "", "family" : "Haussler", "given" : "D", "non-dropping-particle" : "", "parse-names" : false, "suffix" : "" }, { "dropping-particle" : "", "family" : "Hermjakob", "given" : "H", "non-dropping-particle" : "", "parse-names" : false, "suffix" : "" }, { "dropping-particle" : "", "family" : "Hokamp", "given" : "K", "non-dropping-particle" : "", "parse-names" : false, "suffix" : "" }, { "dropping-particle" : "", "family" : "Jang", "given" : "W", "non-dropping-particle" : "", "parse-names" : false, "suffix" : "" }, { "dropping-particle" : "", "family" : "Johnson", "given" : "L S", "non-dropping-particle" : "", "parse-names" : false, "suffix" : "" }, { "dropping-particle" : "", "family" : "Jones", "given" : "T a", "non-dropping-particle" : "", "parse-names" : false, "suffix" : "" }, { "dropping-particle" : "", "family" : "Kasif", "given" : "S", "non-dropping-particle" : "", "parse-names" : false, "suffix" : "" }, { "dropping-particle" : "", "family" : "Kaspryzk", "given" : "a", "non-dropping-particle" : "", "parse-names" : false, "suffix" : "" }, { "dropping-particle" : "", "family" : "Kennedy", "given" : "S", "non-dropping-particle" : "", "parse-names" : false, "suffix" : "" }, { "dropping-particle" : "", "family" : "Kent", "given" : "W J", "non-dropping-particle" : "", "parse-names" : false, "suffix" : "" }, { "dropping-particle" : "", "family" : "Kitts", "given" : "P", "non-dropping-particle" : "", "parse-names" : false, "suffix" : "" }, { "dropping-particle" : "V", "family" : "Koonin", "given" : "E", "non-dropping-particle" : "", "parse-names" : false, "suffix" : "" }, { "dropping-particle" : "", "family" : "Korf", "given" : "I", "non-dropping-particle" : "", "parse-names" : false, "suffix" : "" }, { "dropping-particle" : "", "family" : "Kulp", "given" : "D", "non-dropping-particle" : "", "parse-names" : false, "suffix" : "" }, { "dropping-particle" : "", "family" : "Lancet", "given" : "D", "non-dropping-particle" : "", "parse-names" : false, "suffix" : "" }, { "dropping-particle" : "", "family" : "Lowe", "given" : "T M", "non-dropping-particle" : "", "parse-names" : false, "suffix" : "" }, { "dropping-particle" : "", "family" : "McLysaght", "given" : "a", "non-dropping-particle" : "", "parse-names" : false, "suffix" : "" }, { "dropping-particle" : "", "family" : "Mikkelsen", "given" : "T", "non-dropping-particle" : "", "parse-names" : false, "suffix" : "" }, { "dropping-particle" : "V", "family" : "Moran", "given" : "J", "non-dropping-particle" : "", "parse-names" : false, "suffix" : "" }, { "dropping-particle" : "", "family" : "Mulder", "given" : "N", "non-dropping-particle" : "", "parse-names" : false, "suffix" : "" }, { "dropping-particle" : "", "family" : "Pollara", "given" : "V J", "non-dropping-particle" : "", "parse-names" : false, "suffix" : "" }, { "dropping-particle" : "", "family" : "Ponting", "given" : "C P", "non-dropping-particle" : "", "parse-names" : false, "suffix" : "" }, { "dropping-particle" : "", "family" : "Schuler", "given" : "G", "non-dropping-particle" : "", "parse-names" : false, "suffix" : "" }, { "dropping-particle" : "", "family" : "Schultz", "given" : "J", "non-dropping-particle" : "", "parse-names" : false, "suffix" : "" }, { "dropping-particle" : "", "family" : "Slater", "given" : "G", "non-dropping-particle" : "", "parse-names" : false, "suffix" : "" }, { "dropping-particle" : "", "family" : "Smit", "given" : "a F", "non-dropping-particle" : "", "parse-names" : false, "suffix" : "" }, { "dropping-particle" : "", "family" : "Stupka", "given" : "E", "non-dropping-particle" : "", "parse-names" : false, "suffix" : "" }, { "dropping-particle" : "", "family" : "Szustakowski", "given" : "J", "non-dropping-particle" : "", "parse-names" : false, "suffix" : "" }, { "dropping-particle" : "", "family" : "Thierry-Mieg", "given" : "D", "non-dropping-particle" : "", "parse-names" : false, "suffix" : "" }, { "dropping-particle" : "", "family" : "Thierry-Mieg", "given" : "J", "non-dropping-particle" : "", "parse-names" : false, "suffix" : "" }, { "dropping-particle" : "", "family" : "Wagner", "given" : "L", "non-dropping-particle" : "", "parse-names" : false, "suffix" : "" }, { "dropping-particle" : "", "family" : "Wallis", "given" : "J", "non-dropping-particle" : "", "parse-names" : false, "suffix" : "" }, { "dropping-particle" : "", "family" : "Wheeler", "given" : "R", "non-dropping-particle" : "", "parse-names" : false, "suffix" : "" }, { "dropping-particle" : "", "family" : "Williams", "given" : "a", "non-dropping-particle" : "", "parse-names" : false, "suffix" : "" }, { "dropping-particle" : "", "family" : "Wolf", "given" : "Y I", "non-dropping-particle" : "", "parse-names" : false, "suffix" : "" }, { "dropping-particle" : "", "family" : "Wolfe", "given" : "K H", "non-dropping-particle" : "", "parse-names" : false, "suffix" : "" }, { "dropping-particle" : "", "family" : "Yang", "given" : "S P", "non-dropping-particle" : "", "parse-names" : false, "suffix" : "" }, { "dropping-particle" : "", "family" : "Yeh", "given" : "R F", "non-dropping-particle" : "", "parse-names" : false, "suffix" : "" }, { "dropping-particle" : "", "family" : "Collins", "given" : "F", "non-dropping-particle" : "", "parse-names" : false, "suffix" : "" }, { "dropping-particle" : "", "family" : "Guyer", "given" : "M S", "non-dropping-particle" : "", "parse-names" : false, "suffix" : "" }, { "dropping-particle" : "", "family" : "Peterson", "given" : "J", "non-dropping-particle" : "", "parse-names" : false, "suffix" : "" }, { "dropping-particle" : "", "family" : "Felsenfeld", "given" : "a", "non-dropping-particle" : "", "parse-names" : false, "suffix" : "" }, { "dropping-particle" : "", "family" : "Wetterstrand", "given" : "K a", "non-dropping-particle" : "", "parse-names" : false, "suffix" : "" }, { "dropping-particle" : "", "family" : "Patrinos", "given" : "a", "non-dropping-particle" : "", "parse-names" : false, "suffix" : "" }, { "dropping-particle" : "", "family" : "Morgan", "given" : "M J", "non-dropping-particle" : "", "parse-names" : false, "suffix" : "" }, { "dropping-particle" : "", "family" : "Jong", "given" : "P", "non-dropping-particle" : "de", "parse-names" : false, "suffix" : "" }, { "dropping-particle" : "", "family" : "Catanese", "given" : "J J", "non-dropping-particle" : "", "parse-names" : false, "suffix" : "" }, { "dropping-particle" : "", "family" : "Osoegawa", "given" : "K", "non-dropping-particle" : "", "parse-names" : false, "suffix" : "" }, { "dropping-particle" : "", "family" : "Shizuya", "given" : "H", "non-dropping-particle" : "", "parse-names" : false, "suffix" : "" }, { "dropping-particle" : "", "family" : "Choi", "given" : "S", "non-dropping-particle" : "", "parse-names" : false, "suffix" : "" }, { "dropping-particle" : "", "family" : "Chen", "given" : "Y J", "non-dropping-particle" : "", "parse-names" : false, "suffix" : "" }, { "dropping-particle" : "", "family" : "Szustakowki", "given" : "J", "non-dropping-particle" : "", "parse-names" : false, "suffix" : "" } ], "container-title" : "Nature", "id" : "ITEM-1", "issue" : "6822", "issued" : { "date-parts" : [ [ "2001", "2", "15" ] ] }, "page" : "860-921", "title" : "Initial sequencing and analysis of the human genome.", "type" : "article-journal", "volume" : "409" }, "uris" : [ "http://www.mendeley.com/documents/?uuid=8032caa3-8b2f-4a1d-99ad-3da5145374b6" ] }, { "id" : "ITEM-2", "itemData" : { "DOI" : "10.1126/science.1058040", "ISSN" : "0036-8075", "PMID" : "11181995", "abstract" : "A 2.91-billion base pair (bp) consensus sequence of the euchromatic portion of the human genome was generated by the whole-genome shotgun sequencing method. The 14.8-billion bp DNA sequence was generated over 9 months from 27,271,853 high-quality sequence reads (5.11-fold coverage of the genome) from both ends of plasmid clones made from the DNA of five individuals. Two assembly strategies-a whole-genome assembly and a regional chromosome assembly-were used, each combining sequence data from Celera and the publicly funded genome effort. The public data were shredded into 550-bp segments to create a 2.9-fold coverage of those genome regions that had been sequenced, without including biases inherent in the cloning and assembly procedure used by the publicly funded group. This brought the effective coverage in the assemblies to eightfold, reducing the number and size of gaps in the final assembly over what would be obtained with 5.11-fold coverage. The two assembly strategies yielded very similar results that largely agree with independent mapping data. The assemblies effectively cover the euchromatic regions of the human chromosomes. More than 90% of the genome is in scaffold assemblies of 100,000 bp or more, and 25% of the genome is in scaffolds of 10 million bp or larger. Analysis of the genome sequence revealed 26,588 protein-encoding transcripts for which there was strong corroborating evidence and an additional approximately 12,000 computationally derived genes with mouse matches or other weak supporting evidence. Although gene-dense clusters are obvious, almost half the genes are dispersed in low G+C sequence separated by large tracts of apparently noncoding sequence. Only 1.1% of the genome is spanned by exons, whereas 24% is in introns, with 75% of the genome being intergenic DNA. Duplications of segmental blocks, ranging in size up to chromosomal lengths, are abundant throughout the genome and reveal a complex evolutionary history. Comparative genomic analysis indicates vertebrate expansions of genes associated with neuronal function, with tissue-specific developmental regulation, and with the hemostasis and immune systems. DNA sequence comparisons between the consensus sequence and publicly funded genome data provided locations of 2.1 million single-nucleotide polymorphisms (SNPs). A random pair of human haploid genomes differed at a rate of 1 bp per 1250 on average, but there was marked heterogeneity in the level of polymorphism across the geno\u2026", "author" : [ { "dropping-particle" : "", "family" : "Venter", "given" : "J C", "non-dropping-particle" : "", "parse-names" : false, "suffix" : "" }, { "dropping-particle" : "", "family" : "Adams", "given" : "M D", "non-dropping-particle" : "", "parse-names" : false, "suffix" : "" }, { "dropping-particle" : "", "family" : "Myers", "given" : "E W", "non-dropping-particle" : "", "parse-names" : false, "suffix" : "" }, { "dropping-particle" : "", "family" : "Li", "given" : "P W", "non-dropping-particle" : "", "parse-names" : false, "suffix" : "" }, { "dropping-particle" : "", "family" : "Mural", "given" : "R J", "non-dropping-particle" : "", "parse-names" : false, "suffix" : "" }, { "dropping-particle" : "", "family" : "Sutton", "given" : "G G", "non-dropping-particle" : "", "parse-names" : false, "suffix" : "" }, { "dropping-particle" : "", "family" : "Smith", "given" : "H O", "non-dropping-particle" : "", "parse-names" : false, "suffix" : "" }, { "dropping-particle" : "", "family" : "Yandell", "given" : "M", "non-dropping-particle" : "", "parse-names" : false, "suffix" : "" }, { "dropping-particle" : "", "family" : "Evans", "given" : "C a", "non-dropping-particle" : "", "parse-names" : false, "suffix" : "" }, { "dropping-particle" : "", "family" : "Holt", "given" : "R a", "non-dropping-particle" : "", "parse-names" : false, "suffix" : "" }, { "dropping-particle" : "", "family" : "Gocayne", "given" : "J D", "non-dropping-particle" : "", "parse-names" : false, "suffix" : "" }, { "dropping-particle" : "", "family" : "Amanatides", "given" : "P", "non-dropping-particle" : "", "parse-names" : false, "suffix" : "" }, { "dropping-particle" : "", "family" : "Ballew", "given" : "R M", "non-dropping-particle" : "", "parse-names" : false, "suffix" : "" }, { "dropping-particle" : "", "family" : "Huson", "given" : "D H", "non-dropping-particle" : "", "parse-names" : false, "suffix" : "" }, { "dropping-particle" : "", "family" : "Wortman", "given" : "J R", "non-dropping-particle" : "", "parse-names" : false, "suffix" : "" }, { "dropping-particle" : "", "family" : "Zhang", "given" : "Q", "non-dropping-particle" : "", "parse-names" : false, "suffix" : "" }, { "dropping-particle" : "", "family" : "Kodira", "given" : "C D", "non-dropping-particle" : "", "parse-names" : false, "suffix" : "" }, { "dropping-particle" : "", "family" : "Zheng", "given" : "X H", "non-dropping-particle" : "", "parse-names" : false, "suffix" : "" }, { "dropping-particle" : "", "family" : "Chen", "given" : "L", "non-dropping-particle" : "", "parse-names" : false, "suffix" : "" }, { "dropping-particle" : "", "family" : "Skupski", "given" : "M", "non-dropping-particle" : "", "parse-names" : false, "suffix" : "" }, { "dropping-particle" : "", "family" : "Subramanian", "given" : "G", "non-dropping-particle" : "", "parse-names" : false, "suffix" : "" }, { "dropping-particle" : "", "family" : "Thomas", "given" : "P D", "non-dropping-particle" : "", "parse-names" : false, "suffix" : "" }, { "dropping-particle" : "", "family" : "Zhang", "given" : "J", "non-dropping-particle" : "", "parse-names" : false, "suffix" : "" }, { "dropping-particle" : "", "family" : "Gabor Miklos", "given" : "G L", "non-dropping-particle" : "", "parse-names" : false, "suffix" : "" }, { "dropping-particle" : "", "family" : "Nelson", "given" : "C", "non-dropping-particle" : "", "parse-names" : false, "suffix" : "" }, { "dropping-particle" : "", "family" : "Broder", "given" : "S", "non-dropping-particle" : "", "parse-names" : false, "suffix" : "" }, { "dropping-particle" : "", "family" : "Clark", "given" : "a G", "non-dropping-particle" : "", "parse-names" : false, "suffix" : "" }, { "dropping-particle" : "", "family" : "Nadeau", "given" : "J", "non-dropping-particle" : "", "parse-names" : false, "suffix" : "" }, { "dropping-particle" : "", "family" : "McKusick", "given" : "V a", "non-dropping-particle" : "", "parse-names" : false, "suffix" : "" }, { "dropping-particle" : "", "family" : "Zinder", "given" : "N", "non-dropping-particle" : "", "parse-names" : false, "suffix" : "" }, { "dropping-particle" : "", "family" : "Levine", "given" : "a J", "non-dropping-particle" : "", "parse-names" : false, "suffix" : "" }, { "dropping-particle" : "", "family" : "Roberts", "given" : "R J", "non-dropping-particle" : "", "parse-names" : false, "suffix" : "" }, { "dropping-particle" : "", "family" : "Simon", "given" : "M", "non-dropping-particle" : "", "parse-names" : false, "suffix" : "" }, { "dropping-particle" : "", "family" : "Slayman", "given" : "C", "non-dropping-particle" : "", "parse-names" : false, "suffix" : "" }, { "dropping-particle" : "", "family" : "Hunkapiller", "given" : "M", "non-dropping-particle" : "", "parse-names" : false, "suffix" : "" }, { "dropping-particle" : "", "family" : "Bolanos", "given" : "R", "non-dropping-particle" : "", "parse-names" : false, "suffix" : "" }, { "dropping-particle" : "", "family" : "Delcher", "given" : "a", "non-dropping-particle" : "", "parse-names" : false, "suffix" : "" }, { "dropping-particle" : "", "family" : "Dew", "given" : "I", "non-dropping-particle" : "", "parse-names" : false, "suffix" : "" }, { "dropping-particle" : "", "family" : "Fasulo", "given" : "D", "non-dropping-particle" : "", "parse-names" : false, "suffix" : "" }, { "dropping-particle" : "", "family" : "Flanigan", "given" : "M", "non-dropping-particle" : "", "parse-names" : false, "suffix" : "" }, { "dropping-particle" : "", "family" : "Florea", "given" : "L", "non-dropping-particle" : "", "parse-names" : false, "suffix" : "" }, { "dropping-particle" : "", "family" : "Halpern", "given" : "a", "non-dropping-particle" : "", "parse-names" : false, "suffix" : "" }, { "dropping-particle" : "", "family" : "Hannenhalli", "given" : "S", "non-dropping-particle" : "", "parse-names" : false, "suffix" : "" }, { "dropping-particle" : "", "family" : "Kravitz", "given" : "S", "non-dropping-particle" : "", "parse-names" : false, "suffix" : "" }, { "dropping-particle" : "", "family" : "Levy", "given" : "S", "non-dropping-particle" : "", "parse-names" : false, "suffix" : "" }, { "dropping-particle" : "", "family" : "Mobarry", "given" : "C", "non-dropping-particle" : "", "parse-names" : false, "suffix" : "" }, { "dropping-particle" : "", "family" : "Reinert", "given" : "K", "non-dropping-particle" : "", "parse-names" : false, "suffix" : "" }, { "dropping-particle" : "", "family" : "Remington", "given" : "K", "non-dropping-particle" : "", "parse-names" : false, "suffix" : "" }, { "dropping-particle" : "", "family" : "Abu-Threideh", "given" : "J", "non-dropping-particle" : "", "parse-names" : false, "suffix" : "" }, { "dropping-particle" : "", "family" : "Beasley", "given" : "E", "non-dropping-particle" : "", "parse-names" : false, "suffix" : "" }, { "dropping-particle" : "", "family" : "Biddick", "given" : "K", "non-dropping-particle" : "", "parse-names" : false, "suffix" : "" }, { "dropping-particle" : "", "family" : "Bonazzi", "given" : "V", "non-dropping-particle" : "", "parse-names" : false, "suffix" : "" }, { "dropping-particle" : "", "family" : "Brandon", "given" : "R", "non-dropping-particle" : "", "parse-names" : false, "suffix" : "" }, { "dropping-particle" : "", "family" : "Cargill", "given" : "M", "non-dropping-particle" : "", "parse-names" : false, "suffix" : "" }, { "dropping-particle" : "", "family" : "Chandramouliswaran", "given" : "I", "non-dropping-particle" : "", "parse-names" : false, "suffix" : "" }, { "dropping-particle" : "", "family" : "Charlab", "given" : "R", "non-dropping-particle" : "", "parse-names" : false, "suffix" : "" }, { "dropping-particle" : "", "family" : "Chaturvedi", "given" : "K", "non-dropping-particle" : "", "parse-names" : false, "suffix" : "" }, { "dropping-particle" : "", "family" : "Deng", "given" : "Z", "non-dropping-particle" : "", "parse-names" : false, "suffix" : "" }, { "dropping-particle" : "", "family" : "Francesco", "given" : "V", "non-dropping-particle" : "Di", "parse-names" : false, "suffix" : "" }, { "dropping-particle" : "", "family" : "Dunn", "given" : "P", "non-dropping-particle" : "", "parse-names" : false, "suffix" : "" }, { "dropping-particle" : "", "family" : "Eilbeck", "given" : "K", "non-dropping-particle" : "", "parse-names" : false, "suffix" : "" }, { "dropping-particle" : "", "family" : "Evangelista", "given" : "C", "non-dropping-particle" : "", "parse-names" : false, "suffix" : "" }, { "dropping-particle" : "", "family" : "Gabrielian", "given" : "a E", "non-dropping-particle" : "", "parse-names" : false, "suffix" : "" }, { "dropping-particle" : "", "family" : "Gan", "given" : "W", "non-dropping-particle" : "", "parse-names" : false, "suffix" : "" }, { "dropping-particle" : "", "family" : "Ge", "given" : "W", "non-dropping-particle" : "", "parse-names" : false, "suffix" : "" }, { "dropping-particle" : "", "family" : "Gong", "given" : "F", "non-dropping-particle" : "", "parse-names" : false, "suffix" : "" }, { "dropping-particle" : "", "family" : "Gu", "given" : "Z", "non-dropping-particle" : "", "parse-names" : false, "suffix" : "" }, { "dropping-particle" : "", "family" : "Guan", "given" : "P", "non-dropping-particle" : "", "parse-names" : false, "suffix" : "" }, { "dropping-particle" : "", "family" : "Heiman", "given" : "T J", "non-dropping-particle" : "", "parse-names" : false, "suffix" : "" }, { "dropping-particle" : "", "family" : "Higgins", "given" : "M E", "non-dropping-particle" : "", "parse-names" : false, "suffix" : "" }, { "dropping-particle" : "", "family" : "Ji", "given" : "R R", "non-dropping-particle" : "", "parse-names" : false, "suffix" : "" }, { "dropping-particle" : "", "family" : "Ke", "given" : "Z", "non-dropping-particle" : "", "parse-names" : false, "suffix" : "" }, { "dropping-particle" : "", "family" : "Ketchum", "given" : "K a", "non-dropping-particle" : "", "parse-names" : false, "suffix" : "" }, { "dropping-particle" : "", "family" : "Lai", "given" : "Z", "non-dropping-particle" : "", "parse-names" : false, "suffix" : "" }, { "dropping-particle" : "", "family" : "Lei", "given" : "Y", "non-dropping-particle" : "", "parse-names" : false, "suffix" : "" }, { "dropping-particle" : "", "family" : "Li", "given" : "Z", "non-dropping-particle" : "", "parse-names" : false, "suffix" : "" }, { "dropping-particle" : "", "family" : "Li", "given" : "J", "non-dropping-particle" : "", "parse-names" : false, "suffix" : "" }, { "dropping-particle" : "", "family" : "Liang", "given" : "Y", "non-dropping-particle" : "", "parse-names" : false, "suffix" : "" }, { "dropping-particle" : "", "family" : "Lin", "given" : "X", "non-dropping-particle" : "", "parse-names" : false, "suffix" : "" }, { "dropping-particle" : "", "family" : "Lu", "given" : "F", "non-dropping-particle" : "", "parse-names" : false, "suffix" : "" }, { "dropping-particle" : "V", "family" : "Merkulov", "given" : "G", "non-dropping-particle" : "", "parse-names" : false, "suffix" : "" }, { "dropping-particle" : "", "family" : "Milshina", "given" : "N", "non-dropping-particle" : "", "parse-names" : false, "suffix" : "" }, { "dropping-particle" : "", "family" : "Moore", "given" : "H M", "non-dropping-particle" : "", "parse-names" : false, "suffix" : "" }, { "dropping-particle" : "", "family" : "Naik", "given" : "a K", "non-dropping-particle" : "", "parse-names" : false, "suffix" : "" }, { "dropping-particle" : "", "family" : "Narayan", "given" : "V a", "non-dropping-particle" : "", "parse-names" : false, "suffix" : "" }, { "dropping-particle" : "", "family" : "Neelam", "given" : "B", "non-dropping-particle" : "", "parse-names" : false, "suffix" : "" }, { "dropping-particle" : "", "family" : "Nusskern", "given" : "D", "non-dropping-particle" : "", "parse-names" : false, "suffix" : "" }, { "dropping-particle" : "", "family" : "Rusch", "given" : "D B", "non-dropping-particle" : "", "parse-names" : false, "suffix" : "" }, { "dropping-particle" : "", "family" : "Salzberg", "given" : "S", "non-dropping-particle" : "", "parse-names" : false, "suffix" : "" }, { "dropping-particle" : "", "family" : "Shao", "given" : "W", "non-dropping-particle" : "", "parse-names" : false, "suffix" : "" }, { "dropping-particle" : "", "family" : "Shue", "given" : "B", "non-dropping-particle" : "", "parse-names" : false, "suffix" : "" }, { "dropping-particle" : "", "family" : "Sun", "given" : "J", "non-dropping-particle" : "", "parse-names" : false, "suffix" : "" }, { "dropping-particle" : "", "family" : "Wang", "given" : "Z", "non-dropping-particle" : "", "parse-names" : false, "suffix" : "" }, { "dropping-particle" : "", "family" : "Wang", "given" : "a", "non-dropping-particle" : "", "parse-names" : false, "suffix" : "" }, { "dropping-particle" : "", "family" : "Wang", "given" : "X", "non-dropping-particle" : "", "parse-names" : false, "suffix" : "" }, { "dropping-particle" : "", "family" : "Wang", "given" : "J", "non-dropping-particle" : "", "parse-names" : false, "suffix" : "" }, { "dropping-particle" : "", "family" : "Wei", "given" : "M", "non-dropping-particle" : "", "parse-names" : false, "suffix" : "" }, { "dropping-particle" : "", "family" : "Wides", "given" : "R", "non-dropping-particle" : "", "parse-names" : false, "suffix" : "" }, { "dropping-particle" : "", "family" : "Xiao", "given" : "C", "non-dropping-particle" : "", "parse-names" : false, "suffix" : "" }, { "dropping-particle" : "", "family" : "Yan", "given" : "C", "non-dropping-particle" : "", "parse-names" : false, "suffix" : "" }, { "dropping-particle" : "", "family" : "Yao", "given" : "a", "non-dropping-particle" : "", "parse-names" : false, "suffix" : "" }, { "dropping-particle" : "", "family" : "Ye", "given" : "J", "non-dropping-particle" : "", "parse-names" : false, "suffix" : "" }, { "dropping-particle" : "", "family" : "Zhan", "given" : "M", "non-dropping-particle" : "", "parse-names" : false, "suffix" : "" }, { "dropping-particle" : "", "family" : "Zhang", "given" : "W", "non-dropping-particle" : "", "parse-names" : false, "suffix" : "" }, { "dropping-particle" : "", "family" : "Zhang", "given" : "H", "non-dropping-particle" : "", "parse-names" : false, "suffix" : "" }, { "dropping-particle" : "", "family" : "Zhao", "given" : "Q", "non-dropping-particle" : "", "parse-names" : false, "suffix" : "" }, { "dropping-particle" : "", "family" : "Zheng", "given" : "L", "non-dropping-particle" : "", "parse-names" : false, "suffix" : "" }, { "dropping-particle" : "", "family" : "Zhong", "given" : "F", "non-dropping-particle" : "", "parse-names" : false, "suffix" : "" }, { "dropping-particle" : "", "family" : "Zhong", "given" : "W", "non-dropping-particle" : "", "parse-names" : false, "suffix" : "" }, { "dropping-particle" : "", "family" : "Zhu", "given" : "S", "non-dropping-particle" : "", "parse-names" : false, "suffix" : "" }, { "dropping-particle" : "", "family" : "Zhao", "given" : "S", "non-dropping-particle" : "", "parse-names" : false, "suffix" : "" }, { "dropping-particle" : "", "family" : "Gilbert", "given" : "D", "non-dropping-particle" : "", "parse-names" : false, "suffix" : "" }, { "dropping-particle" : "", "family" : "Baumhueter", "given" : "S", "non-dropping-particle" : "", "parse-names" : false, "suffix" : "" }, { "dropping-particle" : "", "family" : "Spier", "given" : "G", "non-dropping-particle" : "", "parse-names" : false, "suffix" : "" }, { "dropping-particle" : "", "family" : "Carter", "given" : "C", "non-dropping-particle" : "", "parse-names" : false, "suffix" : "" }, { "dropping-particle" : "", "family" : "Cravchik", "given" : "a", "non-dropping-particle" : "", "parse-names" : false, "suffix" : "" }, { "dropping-particle" : "", "family" : "Woodage", "given" : "T", "non-dropping-particle" : "", "parse-names" : false, "suffix" : "" }, { "dropping-particle" : "", "family" : "Ali", "given" : "F", "non-dropping-particle" : "", "parse-names" : false, "suffix" : "" }, { "dropping-particle" : "", "family" : "An", "given" : "H", "non-dropping-particle" : "", "parse-names" : false, "suffix" : "" }, { "dropping-particle" : "", "family" : "Awe", "given" : "a", "non-dropping-particle" : "", "parse-names" : false, "suffix" : "" }, { "dropping-particle" : "", "family" : "Baldwin", "given" : "D", "non-dropping-particle" : "", "parse-names" : false, "suffix" : "" }, { "dropping-particle" : "", "family" : "Baden", "given" : "H", "non-dropping-particle" : "", "parse-names" : false, "suffix" : "" }, { "dropping-particle" : "", "family" : "Barnstead", "given" : "M", "non-dropping-particle" : "", "parse-names" : false, "suffix" : "" }, { "dropping-particle" : "", "family" : "Barrow", "given" : "I", "non-dropping-particle" : "", "parse-names" : false, "suffix" : "" }, { "dropping-particle" : "", "family" : "Beeson", "given" : "K", "non-dropping-particle" : "", "parse-names" : false, "suffix" : "" }, { "dropping-particle" : "", "family" : "Busam", "given" : "D", "non-dropping-particle" : "", "parse-names" : false, "suffix" : "" }, { "dropping-particle" : "", "family" : "Carver", "given" : "a", "non-dropping-particle" : "", "parse-names" : false, "suffix" : "" }, { "dropping-particle" : "", "family" : "Center", "given" : "a", "non-dropping-particle" : "", "parse-names" : false, "suffix" : "" }, { "dropping-particle" : "", "family" : "Cheng", "given" : "M L", "non-dropping-particle" : "", "parse-names" : false, "suffix" : "" }, { "dropping-particle" : "", "family" : "Curry", "given" : "L", "non-dropping-particle" : "", "parse-names" : false, "suffix" : "" }, { "dropping-particle" : "", "family" : "Danaher", "given" : "S", "non-dropping-particle" : "", "parse-names" : false, "suffix" : "" }, { "dropping-particle" : "", "family" : "Davenport", "given" : "L", "non-dropping-particle" : "", "parse-names" : false, "suffix" : "" }, { "dropping-particle" : "", "family" : "Desilets", "given" : "R", "non-dropping-particle" : "", "parse-names" : false, "suffix" : "" }, { "dropping-particle" : "", "family" : "Dietz", "given" : "S", "non-dropping-particle" : "", "parse-names" : false, "suffix" : "" }, { "dropping-particle" : "", "family" : "Dodson", "given" : "K", "non-dropping-particle" : "", "parse-names" : false, "suffix" : "" }, { "dropping-particle" : "", "family" : "Doup", "given" : "L", "non-dropping-particle" : "", "parse-names" : false, "suffix" : "" }, { "dropping-particle" : "", "family" : "Ferriera", "given" : "S", "non-dropping-particle" : "", "parse-names" : false, "suffix" : "" }, { "dropping-particle" : "", "family" : "Garg", "given" : "N", "non-dropping-particle" : "", "parse-names" : false, "suffix" : "" }, { "dropping-particle" : "", "family" : "Gluecksmann", "given" : "a", "non-dropping-particle" : "", "parse-names" : false, "suffix" : "" }, { "dropping-particle" : "", "family" : "Hart", "given" : "B", "non-dropping-particle" : "", "parse-names" : false, "suffix" : "" }, { "dropping-particle" : "", "family" : "Haynes", "given" : "J", "non-dropping-particle" : "", "parse-names" : false, "suffix" : "" }, { "dropping-particle" : "", "family" : "Haynes", "given" : "C", "non-dropping-particle" : "", "parse-names" : false, "suffix" : "" }, { "dropping-particle" : "", "family" : "Heiner", "given" : "C", "non-dropping-particle" : "", "parse-names" : false, "suffix" : "" }, { "dropping-particle" : "", "family" : "Hladun", "given" : "S", "non-dropping-particle" : "", "parse-names" : false, "suffix" : "" }, { "dropping-particle" : "", "family" : "Hostin", "given" : "D", "non-dropping-particle" : "", "parse-names" : false, "suffix" : "" }, { "dropping-particle" : "", "family" : "Houck", "given" : "J", "non-dropping-particle" : "", "parse-names" : false, "suffix" : "" }, { "dropping-particle" : "", "family" : "Howland", "given" : "T", "non-dropping-particle" : "", "parse-names" : false, "suffix" : "" }, { "dropping-particle" : "", "family" : "Ibegwam", "given" : "C", "non-dropping-particle" : "", "parse-names" : false, "suffix" : "" }, { "dropping-particle" : "", "family" : "Johnson", "given" : "J", "non-dropping-particle" : "", "parse-names" : false, "suffix" : "" }, { "dropping-particle" : "", "family" : "Kalush", "given" : "F", "non-dropping-particle" : "", "parse-names" : false, "suffix" : "" }, { "dropping-particle" : "", "family" : "Kline", "given" : "L", "non-dropping-particle" : "", "parse-names" : false, "suffix" : "" }, { "dropping-particle" : "", "family" : "Koduru", "given" : "S", "non-dropping-particle" : "", "parse-names" : false, "suffix" : "" }, { "dropping-particle" : "", "family" : "Love", "given" : "a", "non-dropping-particle" : "", "parse-names" : false, "suffix" : "" }, { "dropping-particle" : "", "family" : "Mann", "given" : "F", "non-dropping-particle" : "", "parse-names" : false, "suffix" : "" }, { "dropping-particle" : "", "family" : "May", "given" : "D", "non-dropping-particle" : "", "parse-names" : false, "suffix" : "" }, { "dropping-particle" : "", "family" : "McCawley", "given" : "S", "non-dropping-particle" : "", "parse-names" : false, "suffix" : "" }, { "dropping-particle" : "", "family" : "McIntosh", "given" : "T", "non-dropping-particle" : "", "parse-names" : false, "suffix" : "" }, { "dropping-particle" : "", "family" : "McMullen", "given" : "I", "non-dropping-particle" : "", "parse-names" : false, "suffix" : "" }, { "dropping-particle" : "", "family" : "Moy", "given" : "M", "non-dropping-particle" : "", "parse-names" : false, "suffix" : "" }, { "dropping-particle" : "", "family" : "Moy", "given" : "L", "non-dropping-particle" : "", "parse-names" : false, "suffix" : "" }, { "dropping-particle" : "", "family" : "Murphy", "given" : "B", "non-dropping-particle" : "", "parse-names" : false, "suffix" : "" }, { "dropping-particle" : "", "family" : "Nelson", "given" : "K", "non-dropping-particle" : "", "parse-names" : false, "suffix" : "" }, { "dropping-particle" : "", "family" : "Pfannkoch", "given" : "C", "non-dropping-particle" : "", "parse-names" : false, "suffix" : "" }, { "dropping-particle" : "", "family" : "Pratts", "given" : "E", "non-dropping-particle" : "", "parse-names" : false, "suffix" : "" }, { "dropping-particle" : "", "family" : "Puri", "given" : "V", "non-dropping-particle" : "", "parse-names" : false, "suffix" : "" }, { "dropping-particle" : "", "family" : "Qureshi", "given" : "H", "non-dropping-particle" : "", "parse-names" : false, "suffix" : "" }, { "dropping-particle" : "", "family" : "Reardon", "given" : "M", "non-dropping-particle" : "", "parse-names" : false, "suffix" : "" }, { "dropping-particle" : "", "family" : "Rodriguez", "given" : "R", "non-dropping-particle" : "", "parse-names" : false, "suffix" : "" }, { "dropping-particle" : "", "family" : "Rogers", "given" : "Y H", "non-dropping-particle" : "", "parse-names" : false, "suffix" : "" }, { "dropping-particle" : "", "family" : "Romblad", "given" : "D", "non-dropping-particle" : "", "parse-names" : false, "suffix" : "" }, { "dropping-particle" : "", "family" : "Ruhfel", "given" : "B", "non-dropping-particle" : "", "parse-names" : false, "suffix" : "" }, { "dropping-particle" : "", "family" : "Scott", "given" : "R", "non-dropping-particle" : "", "parse-names" : false, "suffix" : "" }, { "dropping-particle" : "", "family" : "Sitter", "given" : "C", "non-dropping-particle" : "", "parse-names" : false, "suffix" : "" }, { "dropping-particle" : "", "family" : "Smallwood", "given" : "M", "non-dropping-particle" : "", "parse-names" : false, "suffix" : "" }, { "dropping-particle" : "", "family" : "Stewart", "given" : "E", "non-dropping-particle" : "", "parse-names" : false, "suffix" : "" }, { "dropping-particle" : "", "family" : "Strong", "given" : "R", "non-dropping-particle" : "", "parse-names" : false, "suffix" : "" }, { "dropping-particle" : "", "family" : "Suh", "given" : "E", "non-dropping-particle" : "", "parse-names" : false, "suffix" : "" }, { "dropping-particle" : "", "family" : "Thomas", "given" : "R", "non-dropping-particle" : "", "parse-names" : false, "suffix" : "" }, { "dropping-particle" : "", "family" : "Tint", "given" : "N N", "non-dropping-particle" : "", "parse-names" : false, "suffix" : "" }, { "dropping-particle" : "", "family" : "Tse", "given" : "S", "non-dropping-particle" : "", "parse-names" : false, "suffix" : "" }, { "dropping-particle" : "", "family" : "Vech", "given" : "C", "non-dropping-particle" : "", "parse-names" : false, "suffix" : "" }, { "dropping-particle" : "", "family" : "Wang", "given" : "G", "non-dropping-particle" : "", "parse-names" : false, "suffix" : "" }, { "dropping-particle" : "", "family" : "Wetter", "given" : "J", "non-dropping-particle" : "", "parse-names" : false, "suffix" : "" }, { "dropping-particle" : "", "family" : "Williams", "given" : "S", "non-dropping-particle" : "", "parse-names" : false, "suffix" : "" }, { "dropping-particle" : "", "family" : "Williams", "given" : "M", "non-dropping-particle" : "", "parse-names" : false, "suffix" : "" }, { "dropping-particle" : "", "family" : "Windsor", "given" : "S", "non-dropping-particle" : "", "parse-names" : false, "suffix" : "" }, { "dropping-particle" : "", "family" : "Winn-Deen", "given" : "E", "non-dropping-particle" : "", "parse-names" : false, "suffix" : "" }, { "dropping-particle" : "", "family" : "Wolfe", "given" : "K", "non-dropping-particle" : "", "parse-names" : false, "suffix" : "" }, { "dropping-particle" : "", "family" : "Zaveri", "given" : "J", "non-dropping-particle" : "", "parse-names" : false, "suffix" : "" }, { "dropping-particle" : "", "family" : "Zaveri", "given" : "K", "non-dropping-particle" : "", "parse-names" : false, "suffix" : "" }, { "dropping-particle" : "", "family" : "Abril", "given" : "J F", "non-dropping-particle" : "", "parse-names" : false, "suffix" : "" }, { "dropping-particle" : "", "family" : "Guig\u00f3", "given" : "R", "non-dropping-particle" : "", "parse-names" : false, "suffix" : "" }, { "dropping-particle" : "", "family" : "Campbell", "given" : "M J", "non-dropping-particle" : "", "parse-names" : false, "suffix" : "" }, { "dropping-particle" : "V", "family" : "Sjolander", "given" : "K", "non-dropping-particle" : "", "parse-names" : false, "suffix" : "" }, { "dropping-particle" : "", "family" : "Karlak", "given" : "B", "non-dropping-particle" : "", "parse-names" : false, "suffix" : "" }, { "dropping-particle" : "", "family" : "Kejariwal", "given" : "a", "non-dropping-particle" : "", "parse-names" : false, "suffix" : "" }, { "dropping-particle" : "", "family" : "Mi", "given" : "H", "non-dropping-particle" : "", "parse-names" : false, "suffix" : "" }, { "dropping-particle" : "", "family" : "Lazareva", "given" : "B", "non-dropping-particle" : "", "parse-names" : false, "suffix" : "" }, { "dropping-particle" : "", "family" : "Hatton", "given" : "T", "non-dropping-particle" : "", "parse-names" : false, "suffix" : "" }, { "dropping-particle" : "", "family" : "Narechania", "given" : "a", "non-dropping-particle" : "", "parse-names" : false, "suffix" : "" }, { "dropping-particle" : "", "family" : "Diemer", "given" : "K", "non-dropping-particle" : "", "parse-names" : false, "suffix" : "" }, { "dropping-particle" : "", "family" : "Muruganujan", "given" : "a", "non-dropping-particle" : "", "parse-names" : false, "suffix" : "" }, { "dropping-particle" : "", "family" : "Guo", "given" : "N", "non-dropping-particle" : "", "parse-names" : false, "suffix" : "" }, { "dropping-particle" : "", "family" : "Sato", "given" : "S", "non-dropping-particle" : "", "parse-names" : false, "suffix" : "" }, { "dropping-particle" : "", "family" : "Bafna", "given" : "V", "non-dropping-particle" : "", "parse-names" : false, "suffix" : "" }, { "dropping-particle" : "", "family" : "Istrail", "given" : "S", "non-dropping-particle" : "", "parse-names" : false, "suffix" : "" }, { "dropping-particle" : "", "family" : "Lippert", "given" : "R", "non-dropping-particle" : "", "parse-names" : false, "suffix" : "" }, { "dropping-particle" : "", "family" : "Schwartz", "given" : "R", "non-dropping-particle" : "", "parse-names" : false, "suffix" : "" }, { "dropping-particle" : "", "family" : "Walenz", "given" : "B", "non-dropping-particle" : "", "parse-names" : false, "suffix" : "" }, { "dropping-particle" : "", "family" : "Yooseph", "given" : "S", "non-dropping-particle" : "", "parse-names" : false, "suffix" : "" }, { "dropping-particle" : "", "family" : "Allen", "given" : "D", "non-dropping-particle" : "", "parse-names" : false, "suffix" : "" }, { "dropping-particle" : "", "family" : "Basu", "given" : "a", "non-dropping-particle" : "", "parse-names" : false, "suffix" : "" }, { "dropping-particle" : "", "family" : "Baxendale", "given" : "J", "non-dropping-particle" : "", "parse-names" : false, "suffix" : "" }, { "dropping-particle" : "", "family" : "Blick", "given" : "L", "non-dropping-particle" : "", "parse-names" : false, "suffix" : "" }, { "dropping-particle" : "", "family" : "Caminha", "given" : "M", "non-dropping-particle" : "", "parse-names" : false, "suffix" : "" }, { "dropping-particle" : "", "family" : "Carnes-Stine", "given" : "J", "non-dropping-particle" : "", "parse-names" : false, "suffix" : "" }, { "dropping-particle" : "", "family" : "Caulk", "given" : "P", "non-dropping-particle" : "", "parse-names" : false, "suffix" : "" }, { "dropping-particle" : "", "family" : "Chiang", "given" : "Y H", "non-dropping-particle" : "", "parse-names" : false, "suffix" : "" }, { "dropping-particle" : "", "family" : "Coyne", "given" : "M", "non-dropping-particle" : "", "parse-names" : false, "suffix" : "" }, { "dropping-particle" : "", "family" : "Dahlke", "given" : "C", "non-dropping-particle" : "", "parse-names" : false, "suffix" : "" }, { "dropping-particle" : "", "family" : "Mays", "given" : "a", "non-dropping-particle" : "", "parse-names" : false, "suffix" : "" }, { "dropping-particle" : "", "family" : "Dombroski", "given" : "M", "non-dropping-particle" : "", "parse-names" : false, "suffix" : "" }, { "dropping-particle" : "", "family" : "Donnelly", "given" : "M", "non-dropping-particle" : "", "parse-names" : false, "suffix" : "" }, { "dropping-particle" : "", "family" : "Ely", "given" : "D", "non-dropping-particle" : "", "parse-names" : false, "suffix" : "" }, { "dropping-particle" : "", "family" : "Esparham", "given" : "S", "non-dropping-particle" : "", "parse-names" : false, "suffix" : "" }, { "dropping-particle" : "", "family" : "Fosler", "given" : "C", "non-dropping-particle" : "", "parse-names" : false, "suffix" : "" }, { "dropping-particle" : "", "family" : "Gire", "given" : "H", "non-dropping-particle" : "", "parse-names" : false, "suffix" : "" }, { "dropping-particle" : "", "family" : "Glanowski", "given" : "S", "non-dropping-particle" : "", "parse-names" : false, "suffix" : "" }, { "dropping-particle" : "", "family" : "Glasser", "given" : "K", "non-dropping-particle" : "", "parse-names" : false, "suffix" : "" }, { "dropping-particle" : "", "family" : "Glodek", "given" : "a", "non-dropping-particle" : "", "parse-names" : false, "suffix" : "" }, { "dropping-particle" : "", "family" : "Gorokhov", "given" : "M", "non-dropping-particle" : "", "parse-names" : false, "suffix" : "" }, { "dropping-particle" : "", "family" : "Graham", "given" : "K", "non-dropping-particle" : "", "parse-names" : false, "suffix" : "" }, { "dropping-particle" : "", "family" : "Gropman", "given" : "B", "non-dropping-particle" : "", "parse-names" : false, "suffix" : "" }, { "dropping-particle" : "", "family" : "Harris", "given" : "M", "non-dropping-particle" : "", "parse-names" : false, "suffix" : "" }, { "dropping-particle" : "", "family" : "Heil", "given" : "J", "non-dropping-particle" : "", "parse-names" : false, "suffix" : "" }, { "dropping-particle" : "", "family" : "Henderson", "given" : "S", "non-dropping-particle" : "", "parse-names" : false, "suffix" : "" }, { "dropping-particle" : "", "family" : "Hoover", "given" : "J", "non-dropping-particle" : "", "parse-names" : false, "suffix" : "" }, { "dropping-particle" : "", "family" : "Jennings", "given" : "D", "non-dropping-particle" : "", "parse-names" : false, "suffix" : "" }, { "dropping-particle" : "", "family" : "Jordan", "given" : "C", "non-dropping-particle" : "", "parse-names" : false, "suffix" : "" }, { "dropping-particle" : "", "family" : "Jordan", "given" : "J", "non-dropping-particle" : "", "parse-names" : false, "suffix" : "" }, { "dropping-particle" : "", "family" : "Kasha", "given" : "J", "non-dropping-particle" : "", "parse-names" : false, "suffix" : "" }, { "dropping-particle" : "", "family" : "Kagan", "given" : "L", "non-dropping-particle" : "", "parse-names" : false, "suffix" : "" }, { "dropping-particle" : "", "family" : "Kraft", "given" : "C", "non-dropping-particle" : "", "parse-names" : false, "suffix" : "" }, { "dropping-particle" : "", "family" : "Levitsky", "given" : "a", "non-dropping-particle" : "", "parse-names" : false, "suffix" : "" }, { "dropping-particle" : "", "family" : "Lewis", "given" : "M", "non-dropping-particle" : "", "parse-names" : false, "suffix" : "" }, { "dropping-particle" : "", "family" : "Liu", "given" : "X", "non-dropping-particle" : "", "parse-names" : false, "suffix" : "" }, { "dropping-particle" : "", "family" : "Lopez", "given" : "J", "non-dropping-particle" : "", "parse-names" : false, "suffix" : "" }, { "dropping-particle" : "", "family" : "Ma", "given" : "D", "non-dropping-particle" : "", "parse-names" : false, "suffix" : "" }, { "dropping-particle" : "", "family" : "Majoros", "given" : "W", "non-dropping-particle" : "", "parse-names" : false, "suffix" : "" }, { "dropping-particle" : "", "family" : "McDaniel", "given" : "J", "non-dropping-particle" : "", "parse-names" : false, "suffix" : "" }, { "dropping-particle" : "", "family" : "Murphy", "given" : "S", "non-dropping-particle" : "", "parse-names" : false, "suffix" : "" }, { "dropping-particle" : "", "family" : "Newman", "given" : "M", "non-dropping-particle" : "", "parse-names" : false, "suffix" : "" }, { "dropping-particle" : "", "family" : "Nguyen", "given" : "T", "non-dropping-particle" : "", "parse-names" : false, "suffix" : "" }, { "dropping-particle" : "", "family" : "Nguyen", "given" : "N", "non-dropping-particle" : "", "parse-names" : false, "suffix" : "" }, { "dropping-particle" : "", "family" : "Nodell", "given" : "M", "non-dropping-particle" : "", "parse-names" : false, "suffix" : "" }, { "dropping-particle" : "", "family" : "Pan", "given" : "S", "non-dropping-particle" : "", "parse-names" : false, "suffix" : "" }, { "dropping-particle" : "", "family" : "Peck", "given" : "J", "non-dropping-particle" : "", "parse-names" : false, "suffix" : "" }, { "dropping-particle" : "", "family" : "Peterson", "given" : "M", "non-dropping-particle" : "", "parse-names" : false, "suffix" : "" }, { "dropping-particle" : "", "family" : "Rowe", "given" : "W", "non-dropping-particle" : "", "parse-names" : false, "suffix" : "" }, { "dropping-particle" : "", "family" : "Sanders", "given" : "R", "non-dropping-particle" : "", "parse-names" : false, "suffix" : "" }, { "dropping-particle" : "", "family" : "Scott", "given" : "J", "non-dropping-particle" : "", "parse-names" : false, "suffix" : "" }, { "dropping-particle" : "", "family" : "Simpson", "given" : "M", "non-dropping-particle" : "", "parse-names" : false, "suffix" : "" }, { "dropping-particle" : "", "family" : "Smith", "given" : "T", "non-dropping-particle" : "", "parse-names" : false, "suffix" : "" }, { "dropping-particle" : "", "family" : "Sprague", "given" : "a", "non-dropping-particle" : "", "parse-names" : false, "suffix" : "" }, { "dropping-particle" : "", "family" : "Stockwell", "given" : "T", "non-dropping-particle" : "", "parse-names" : false, "suffix" : "" }, { "dropping-particle" : "", "family" : "Turner", "given" : "R", "non-dropping-particle" : "", "parse-names" : false, "suffix" : "" }, { "dropping-particle" : "", "family" : "Venter", "given" : "E", "non-dropping-particle" : "", "parse-names" : false, "suffix" : "" }, { "dropping-particle" : "", "family" : "Wang", "given" : "M", "non-dropping-particle" : "", "parse-names" : false, "suffix" : "" }, { "dropping-particle" : "", "family" : "Wen", "given" : "M", "non-dropping-particle" : "", "parse-names" : false, "suffix" : "" }, { "dropping-particle" : "", "family" : "Wu", "given" : "D", "non-dropping-particle" : "", "parse-names" : false, "suffix" : "" }, { "dropping-particle" : "", "family" : "Wu", "given" : "M", "non-dropping-particle" : "", "parse-names" : false, "suffix" : "" }, { "dropping-particle" : "", "family" : "Xia", "given" : "a", "non-dropping-particle" : "", "parse-names" : false, "suffix" : "" }, { "dropping-particle" : "", "family" : "Zandieh", "given" : "a", "non-dropping-particle" : "", "parse-names" : false, "suffix" : "" }, { "dropping-particle" : "", "family" : "Zhu", "given" : "X", "non-dropping-particle" : "", "parse-names" : false, "suffix" : "" } ], "container-title" : "Science (New York, N.Y.)", "id" : "ITEM-2", "issue" : "5507", "issued" : { "date-parts" : [ [ "2001", "2", "16" ] ] }, "page" : "1304-51", "title" : "The sequence of the human genome.", "type" : "article-journal", "volume" : "291" }, "uris" : [ "http://www.mendeley.com/documents/?uuid=45e9e274-246d-44e4-9499-0d27ba944dd1" ] } ], "mendeley" : { "previouslyFormattedCitation" : "(E S Lander et al., 2001; J C Venter et al., 2001)" }, "properties" : { "noteIndex" : 0 }, "schema" : "https://github.com/citation-style-language/schema/raw/master/csl-citation.json" }</w:instrText>
      </w:r>
      <w:r w:rsidR="002B5A20">
        <w:rPr>
          <w:rFonts w:cs="Arial"/>
        </w:rPr>
        <w:fldChar w:fldCharType="separate"/>
      </w:r>
      <w:r w:rsidR="00AC23FD" w:rsidRPr="00AC23FD">
        <w:rPr>
          <w:rFonts w:cs="Arial"/>
          <w:noProof/>
        </w:rPr>
        <w:t>(E S Lander et al., 2001; J C Venter et al., 2001)</w:t>
      </w:r>
      <w:r w:rsidR="002B5A20">
        <w:rPr>
          <w:rFonts w:cs="Arial"/>
        </w:rPr>
        <w:fldChar w:fldCharType="end"/>
      </w:r>
      <w:proofErr w:type="gramStart"/>
      <w:r w:rsidR="002B5A20">
        <w:rPr>
          <w:rFonts w:cs="Arial"/>
        </w:rPr>
        <w:t xml:space="preserve"> </w:t>
      </w:r>
      <w:r>
        <w:rPr>
          <w:rFonts w:cs="Arial"/>
        </w:rPr>
        <w:t>genomes.</w:t>
      </w:r>
      <w:proofErr w:type="gramEnd"/>
      <w:r>
        <w:rPr>
          <w:rFonts w:cs="Arial"/>
        </w:rPr>
        <w:t xml:space="preserve">  A</w:t>
      </w:r>
      <w:r w:rsidR="00462F26">
        <w:rPr>
          <w:rFonts w:cs="Arial"/>
        </w:rPr>
        <w:t>n</w:t>
      </w:r>
      <w:r>
        <w:rPr>
          <w:rFonts w:cs="Arial"/>
        </w:rPr>
        <w:t xml:space="preserve"> often criticized, but undeniably disrupting force, in the human genome project was the competing efforts of the privately-owned company Celera</w:t>
      </w:r>
      <w:r w:rsidR="00AC23FD">
        <w:rPr>
          <w:rFonts w:cs="Arial"/>
        </w:rPr>
        <w:t xml:space="preserve"> </w:t>
      </w:r>
      <w:r w:rsidR="00AC23FD">
        <w:rPr>
          <w:rFonts w:cs="Arial"/>
        </w:rPr>
        <w:fldChar w:fldCharType="begin" w:fldLock="1"/>
      </w:r>
      <w:r w:rsidR="006D7B9C">
        <w:rPr>
          <w:rFonts w:cs="Arial"/>
        </w:rPr>
        <w:instrText>ADDIN CSL_CITATION { "citationItems" : [ { "id" : "ITEM-1", "itemData" : { "ISBN" : "0143114182", "author" : [ { "dropping-particle" : "", "family" : "Venter", "given" : "J. Craig", "non-dropping-particle" : "", "parse-names" : false, "suffix" : "" } ], "id" : "ITEM-1", "issued" : { "date-parts" : [ [ "2008" ] ] }, "page" : "400", "publisher" : "Penguin (Non-Classics)", "title" : "A Life Decoded: My Genome: My Life", "type" : "book" }, "uris" : [ "http://www.mendeley.com/documents/?uuid=952c0691-83af-48f0-bfb2-122a26b706f7" ] } ], "mendeley" : { "previouslyFormattedCitation" : "(J. Craig Venter, 2008)" }, "properties" : { "noteIndex" : 0 }, "schema" : "https://github.com/citation-style-language/schema/raw/master/csl-citation.json" }</w:instrText>
      </w:r>
      <w:r w:rsidR="00AC23FD">
        <w:rPr>
          <w:rFonts w:cs="Arial"/>
        </w:rPr>
        <w:fldChar w:fldCharType="separate"/>
      </w:r>
      <w:r w:rsidR="00AC23FD" w:rsidRPr="00AC23FD">
        <w:rPr>
          <w:rFonts w:cs="Arial"/>
          <w:noProof/>
        </w:rPr>
        <w:t>(J. Craig Venter, 2008)</w:t>
      </w:r>
      <w:r w:rsidR="00AC23FD">
        <w:rPr>
          <w:rFonts w:cs="Arial"/>
        </w:rPr>
        <w:fldChar w:fldCharType="end"/>
      </w:r>
      <w:r>
        <w:rPr>
          <w:rFonts w:cs="Arial"/>
        </w:rPr>
        <w:t xml:space="preserve">.  Taking a higher-throughput and centralized approach to determining the sequence of the human genome, Celera fundamentally changed to approach to a </w:t>
      </w:r>
      <w:r w:rsidR="000374F3">
        <w:rPr>
          <w:rFonts w:cs="Arial"/>
        </w:rPr>
        <w:t xml:space="preserve">large-scale sequencing project. </w:t>
      </w:r>
      <w:r>
        <w:rPr>
          <w:rFonts w:cs="Arial"/>
        </w:rPr>
        <w:t xml:space="preserve">Instead of assigning specific sections of the genome to be worked out by individual labs, Celera parallelized the effort, by collecting many of the </w:t>
      </w:r>
      <w:r w:rsidR="00AC23FD">
        <w:rPr>
          <w:rFonts w:cs="Arial"/>
        </w:rPr>
        <w:t>best</w:t>
      </w:r>
      <w:r>
        <w:rPr>
          <w:rFonts w:cs="Arial"/>
        </w:rPr>
        <w:t xml:space="preserve"> </w:t>
      </w:r>
      <w:r w:rsidR="00AC23FD">
        <w:rPr>
          <w:rFonts w:cs="Arial"/>
        </w:rPr>
        <w:t>“</w:t>
      </w:r>
      <w:r>
        <w:rPr>
          <w:rFonts w:cs="Arial"/>
        </w:rPr>
        <w:t>high-throughput</w:t>
      </w:r>
      <w:r w:rsidR="00AC23FD">
        <w:rPr>
          <w:rFonts w:cs="Arial"/>
        </w:rPr>
        <w:t>”</w:t>
      </w:r>
      <w:r>
        <w:rPr>
          <w:rFonts w:cs="Arial"/>
        </w:rPr>
        <w:t xml:space="preserve"> Sanger-sequencing devices from Agilent</w:t>
      </w:r>
      <w:r w:rsidR="00AC23FD">
        <w:rPr>
          <w:rFonts w:cs="Arial"/>
        </w:rPr>
        <w:t xml:space="preserve"> (ABI 3700 DNA Analyzer)</w:t>
      </w:r>
      <w:r>
        <w:rPr>
          <w:rFonts w:cs="Arial"/>
        </w:rPr>
        <w:t>.  Using a</w:t>
      </w:r>
      <w:r w:rsidR="00EB0CEE">
        <w:rPr>
          <w:rFonts w:cs="Arial"/>
        </w:rPr>
        <w:t xml:space="preserve"> shotgun approach </w:t>
      </w:r>
      <w:r w:rsidR="00EB0CEE">
        <w:rPr>
          <w:rFonts w:cs="Arial"/>
        </w:rPr>
        <w:fldChar w:fldCharType="begin" w:fldLock="1"/>
      </w:r>
      <w:r w:rsidR="006D7B9C">
        <w:rPr>
          <w:rFonts w:cs="Arial"/>
        </w:rPr>
        <w:instrText>ADDIN CSL_CITATION { "citationItems" : [ { "id" : "ITEM-1", "itemData" : { "author" : [ { "dropping-particle" : "", "family" : "R.Staden", "given" : "", "non-dropping-particle" : "", "parse-names" : false, "suffix" : "" } ], "container-title" : "Nucleic Acids Research", "id" : "ITEM-1", "issue" : "7", "issued" : { "date-parts" : [ [ "1979" ] ] }, "page" : "2601-2610", "title" : "A strategy of DNA sequencing employing computer programs", "type" : "article-journal", "volume" : "6" }, "uris" : [ "http://www.mendeley.com/documents/?uuid=a948616f-e498-40c4-9d47-e9cdf9a3235c" ] } ], "mendeley" : { "previouslyFormattedCitation" : "(R.Staden, 1979)" }, "properties" : { "noteIndex" : 0 }, "schema" : "https://github.com/citation-style-language/schema/raw/master/csl-citation.json" }</w:instrText>
      </w:r>
      <w:r w:rsidR="00EB0CEE">
        <w:rPr>
          <w:rFonts w:cs="Arial"/>
        </w:rPr>
        <w:fldChar w:fldCharType="separate"/>
      </w:r>
      <w:r w:rsidR="00EB0CEE" w:rsidRPr="00EB0CEE">
        <w:rPr>
          <w:rFonts w:cs="Arial"/>
          <w:noProof/>
        </w:rPr>
        <w:t>(R.Staden, 1979)</w:t>
      </w:r>
      <w:r w:rsidR="00EB0CEE">
        <w:rPr>
          <w:rFonts w:cs="Arial"/>
        </w:rPr>
        <w:fldChar w:fldCharType="end"/>
      </w:r>
      <w:r w:rsidR="00EB0CEE">
        <w:rPr>
          <w:rFonts w:cs="Arial"/>
        </w:rPr>
        <w:t xml:space="preserve"> sequenced pairwise </w:t>
      </w:r>
      <w:r w:rsidR="00EB0CEE">
        <w:rPr>
          <w:rFonts w:cs="Arial"/>
        </w:rPr>
        <w:fldChar w:fldCharType="begin" w:fldLock="1"/>
      </w:r>
      <w:r w:rsidR="006D7B9C">
        <w:rPr>
          <w:rFonts w:cs="Arial"/>
        </w:rPr>
        <w:instrText>ADDIN CSL_CITATION { "citationItems" : [ { "id" : "ITEM-1", "itemData" : { "author" : [ { "dropping-particle" : "", "family" : "Roach", "given" : "Jared C", "non-dropping-particle" : "", "parse-names" : false, "suffix" : "" }, { "dropping-particle" : "", "family" : "Boysen", "given" : "Cecilie", "non-dropping-particle" : "", "parse-names" : false, "suffix" : "" }, { "dropping-particle" : "", "family" : "Wang", "given" : "I K A I", "non-dropping-particle" : "", "parse-names" : false, "suffix" : "" }, { "dropping-particle" : "", "family" : "Hood", "given" : "Leroy", "non-dropping-particle" : "", "parse-names" : false, "suffix" : "" } ], "container-title" : "Genomics", "id" : "ITEM-1", "issued" : { "date-parts" : [ [ "1995" ] ] }, "page" : "345-353", "title" : "Pairwise end sequencing: a unified approach to genomic mapping and sequencing", "type" : "article-journal", "volume" : "26" }, "uris" : [ "http://www.mendeley.com/documents/?uuid=f19dcd58-a55c-435d-a735-8c03e93b3489" ] } ], "mendeley" : { "previouslyFormattedCitation" : "(Roach et al., 1995)" }, "properties" : { "noteIndex" : 0 }, "schema" : "https://github.com/citation-style-language/schema/raw/master/csl-citation.json" }</w:instrText>
      </w:r>
      <w:r w:rsidR="00EB0CEE">
        <w:rPr>
          <w:rFonts w:cs="Arial"/>
        </w:rPr>
        <w:fldChar w:fldCharType="separate"/>
      </w:r>
      <w:r w:rsidR="00EB0CEE" w:rsidRPr="00EB0CEE">
        <w:rPr>
          <w:rFonts w:cs="Arial"/>
          <w:noProof/>
        </w:rPr>
        <w:t>(Roach et al., 1995)</w:t>
      </w:r>
      <w:r w:rsidR="00EB0CEE">
        <w:rPr>
          <w:rFonts w:cs="Arial"/>
        </w:rPr>
        <w:fldChar w:fldCharType="end"/>
      </w:r>
      <w:r w:rsidR="00EB0CEE">
        <w:rPr>
          <w:rFonts w:cs="Arial"/>
        </w:rPr>
        <w:t xml:space="preserve"> </w:t>
      </w:r>
      <w:r>
        <w:rPr>
          <w:rFonts w:cs="Arial"/>
        </w:rPr>
        <w:t xml:space="preserve">combined with sequence </w:t>
      </w:r>
      <w:hyperlink w:anchor="_Definitions" w:history="1">
        <w:r w:rsidRPr="00EB0CEE">
          <w:rPr>
            <w:rStyle w:val="Hyperlink"/>
            <w:rFonts w:cs="Arial"/>
          </w:rPr>
          <w:t>scaffolds</w:t>
        </w:r>
      </w:hyperlink>
      <w:r>
        <w:rPr>
          <w:rFonts w:cs="Arial"/>
        </w:rPr>
        <w:t xml:space="preserve"> made available by the publically-funded project, Celera was able to create high-quality genomic sequences very quickly.  Arguable, this was the first </w:t>
      </w:r>
      <w:hyperlink w:anchor="_Definitions" w:history="1">
        <w:r w:rsidRPr="00EB0CEE">
          <w:rPr>
            <w:rStyle w:val="Hyperlink"/>
            <w:rFonts w:cs="Arial"/>
          </w:rPr>
          <w:t>deep sequencing</w:t>
        </w:r>
      </w:hyperlink>
      <w:r>
        <w:rPr>
          <w:rFonts w:cs="Arial"/>
        </w:rPr>
        <w:t xml:space="preserve"> effort, and changed the landscape of molecular and biochemical research, coincident with the beginning of a new millennium.</w:t>
      </w:r>
    </w:p>
    <w:p w14:paraId="55ED22E4" w14:textId="426CCD84" w:rsidR="00B2035D" w:rsidRDefault="00595D92" w:rsidP="0086624B">
      <w:pPr>
        <w:pStyle w:val="Heading4"/>
        <w:rPr>
          <w:rFonts w:cs="Arial"/>
        </w:rPr>
      </w:pPr>
      <w:r>
        <w:t>Deep sequencing history</w:t>
      </w:r>
      <w:r w:rsidR="001E6179">
        <w:rPr>
          <w:rFonts w:cs="Arial"/>
        </w:rPr>
        <w:tab/>
      </w:r>
      <w:r w:rsidR="00392CB4">
        <w:rPr>
          <w:rFonts w:cs="Arial"/>
        </w:rPr>
        <w:t xml:space="preserve"> </w:t>
      </w:r>
    </w:p>
    <w:p w14:paraId="7F3FBAE5" w14:textId="2F54DA6B" w:rsidR="00B54E45" w:rsidRDefault="0023309F" w:rsidP="00B473B9">
      <w:pPr>
        <w:pStyle w:val="ThesisNormalCompressed"/>
      </w:pPr>
      <w:r>
        <w:t xml:space="preserve">Sequencing DNA </w:t>
      </w:r>
      <w:r w:rsidR="009D2B29">
        <w:t>by</w:t>
      </w:r>
      <w:r>
        <w:t xml:space="preserve"> Sanger’s technology remains a valuable and critical tool in every biological scientist’s arsenal.  However, the technology has a practical throughput limit.  Each DNA molecule to be sequenced must be isolated &amp; clonally amplified, typically using bacteria to do the heavy lifting. Given that the human genome</w:t>
      </w:r>
      <w:r w:rsidR="00CC0C5C">
        <w:t xml:space="preserve"> </w:t>
      </w:r>
      <w:r w:rsidR="00CC0C5C">
        <w:fldChar w:fldCharType="begin" w:fldLock="1"/>
      </w:r>
      <w:r w:rsidR="006D7B9C">
        <w:instrText>ADDIN CSL_CITATION { "citationItems" : [ { "id" : "ITEM-1", "itemData" : { "ISSN" : "0039-9450", "PMID" : "15704464", "author" : [ { "dropping-particle" : "", "family" : "Consortium", "given" : "International Human Genome Sequencing", "non-dropping-particle" : "", "parse-names" : false, "suffix" : "" } ], "container-title" : "Nature", "id" : "ITEM-1", "issue" : "2", "issued" : { "date-parts" : [ [ "2005", "2" ] ] }, "page" : "162-8", "title" : "Finishing the euchromatic sequence of the human genome", "type" : "article-journal", "volume" : "50" }, "uris" : [ "http://www.mendeley.com/documents/?uuid=9eebdd07-7367-4c29-b7a2-5af09aa98f2b" ] } ], "mendeley" : { "previouslyFormattedCitation" : "(Consortium, 2005)" }, "properties" : { "noteIndex" : 0 }, "schema" : "https://github.com/citation-style-language/schema/raw/master/csl-citation.json" }</w:instrText>
      </w:r>
      <w:r w:rsidR="00CC0C5C">
        <w:fldChar w:fldCharType="separate"/>
      </w:r>
      <w:r w:rsidR="00CC0C5C" w:rsidRPr="00CC0C5C">
        <w:rPr>
          <w:noProof/>
        </w:rPr>
        <w:t>(Consortium, 2005)</w:t>
      </w:r>
      <w:r w:rsidR="00CC0C5C">
        <w:fldChar w:fldCharType="end"/>
      </w:r>
      <w:r>
        <w:t xml:space="preserve"> comprises </w:t>
      </w:r>
      <w:r w:rsidR="00CC0C5C">
        <w:t xml:space="preserve">&gt; </w:t>
      </w:r>
      <w:r w:rsidRPr="0023309F">
        <w:t>3</w:t>
      </w:r>
      <w:r w:rsidR="00CC0C5C">
        <w:t xml:space="preserve"> billion nt</w:t>
      </w:r>
      <w:r w:rsidR="00DC2FE4">
        <w:t xml:space="preserve"> (on just one strand), and that each Sanger reaction will provide ~800 nt of quality sequence, we need at least ~4 Million individual reactions to determine the sequence of the human genome, assuming that all of our reads are of sufficient quality, length, and do not overlap by even 1 nt.</w:t>
      </w:r>
      <w:r w:rsidR="001971ED">
        <w:t xml:space="preserve">  Even the best practical improvements to workflows could not bring the Sanger approach to DNA sequencing in-line with </w:t>
      </w:r>
      <w:r w:rsidR="002C40CC">
        <w:t>aspirations</w:t>
      </w:r>
      <w:r w:rsidR="001971ED">
        <w:t xml:space="preserve"> of analyzing the genomes of many different species or individual</w:t>
      </w:r>
      <w:r w:rsidR="002C40CC">
        <w:t xml:space="preserve"> organisms</w:t>
      </w:r>
      <w:r w:rsidR="001971ED">
        <w:t xml:space="preserve">. </w:t>
      </w:r>
    </w:p>
    <w:p w14:paraId="132A9AD6" w14:textId="7A2F84F5" w:rsidR="00C61FEB" w:rsidRDefault="001971ED" w:rsidP="00B473B9">
      <w:pPr>
        <w:pStyle w:val="ThesisNormalCompressed"/>
      </w:pPr>
      <w:r>
        <w:t xml:space="preserve">In the early 2000’s </w:t>
      </w:r>
      <w:r w:rsidR="002C40CC">
        <w:t xml:space="preserve">the </w:t>
      </w:r>
      <w:r>
        <w:t xml:space="preserve">first efforts to change </w:t>
      </w:r>
      <w:r w:rsidR="002C40CC">
        <w:t>the</w:t>
      </w:r>
      <w:r>
        <w:t xml:space="preserve"> approach to DNA sequencing, first using MPSS</w:t>
      </w:r>
      <w:r w:rsidR="00CC0C5C">
        <w:t xml:space="preserve"> </w:t>
      </w:r>
      <w:r w:rsidR="00CC0C5C">
        <w:fldChar w:fldCharType="begin" w:fldLock="1"/>
      </w:r>
      <w:r w:rsidR="006D7B9C">
        <w:instrText>ADDIN CSL_CITATION { "citationItems" : [ { "id" : "ITEM-1", "itemData" : { "DOI" : "10.1038/76469", "ISSN" : "1087-0156", "PMID" : "10835600", "abstract" : "We describe a novel sequencing approach that combines non-gel-based signature sequencing with in vitro cloning of millions of templates on separate 5 microm diameter microbeads. After constructing a microbead library of DNA templates by in vitro cloning, we assembled a planar array of a million template-containing microbeads in a flow cell at a density greater than 3x10(6) microbeads/cm2. Sequences of the free ends of the cloned templates on each microbead were then simultaneously analyzed using a fluorescence-based signature sequencing method that does not require DNA fragment separation. Signature sequences of 16-20 bases were obtained by repeated cycles of enzymatic cleavage with a type IIs restriction endonuclease, adaptor ligation, and sequence interrogation by encoded hybridization probes. The approach was validated by sequencing over 269,000 signatures from two cDNA libraries constructed from a fully sequenced strain of Saccharomyces cerevisiae, and by measuring gene expression levels in the human cell line THP-1. The approach provides an unprecedented depth of analysis permitting application of powerful statistical techniques for discovery of functional relationships among genes, whether known or unknown beforehand, or whether expressed at high or very low levels.", "author" : [ { "dropping-particle" : "", "family" : "Brenner", "given" : "S", "non-dropping-particle" : "", "parse-names" : false, "suffix" : "" }, { "dropping-particle" : "", "family" : "Johnson", "given" : "M", "non-dropping-particle" : "", "parse-names" : false, "suffix" : "" }, { "dropping-particle" : "", "family" : "Bridgham", "given" : "J", "non-dropping-particle" : "", "parse-names" : false, "suffix" : "" }, { "dropping-particle" : "", "family" : "Golda", "given" : "G", "non-dropping-particle" : "", "parse-names" : false, "suffix" : "" }, { "dropping-particle" : "", "family" : "Lloyd", "given" : "D H", "non-dropping-particle" : "", "parse-names" : false, "suffix" : "" }, { "dropping-particle" : "", "family" : "Johnson", "given" : "D", "non-dropping-particle" : "", "parse-names" : false, "suffix" : "" }, { "dropping-particle" : "", "family" : "Luo", "given" : "S", "non-dropping-particle" : "", "parse-names" : false, "suffix" : "" }, { "dropping-particle" : "", "family" : "McCurdy", "given" : "S", "non-dropping-particle" : "", "parse-names" : false, "suffix" : "" }, { "dropping-particle" : "", "family" : "Foy", "given" : "M", "non-dropping-particle" : "", "parse-names" : false, "suffix" : "" }, { "dropping-particle" : "", "family" : "Ewan", "given" : "M", "non-dropping-particle" : "", "parse-names" : false, "suffix" : "" }, { "dropping-particle" : "", "family" : "Roth", "given" : "R", "non-dropping-particle" : "", "parse-names" : false, "suffix" : "" }, { "dropping-particle" : "", "family" : "George", "given" : "D", "non-dropping-particle" : "", "parse-names" : false, "suffix" : "" }, { "dropping-particle" : "", "family" : "Eletr", "given" : "S", "non-dropping-particle" : "", "parse-names" : false, "suffix" : "" }, { "dropping-particle" : "", "family" : "Albrecht", "given" : "G", "non-dropping-particle" : "", "parse-names" : false, "suffix" : "" }, { "dropping-particle" : "", "family" : "Vermaas", "given" : "E", "non-dropping-particle" : "", "parse-names" : false, "suffix" : "" }, { "dropping-particle" : "", "family" : "Williams", "given" : "S R", "non-dropping-particle" : "", "parse-names" : false, "suffix" : "" }, { "dropping-particle" : "", "family" : "Moon", "given" : "K", "non-dropping-particle" : "", "parse-names" : false, "suffix" : "" }, { "dropping-particle" : "", "family" : "Burcham", "given" : "T", "non-dropping-particle" : "", "parse-names" : false, "suffix" : "" }, { "dropping-particle" : "", "family" : "Pallas", "given" : "M", "non-dropping-particle" : "", "parse-names" : false, "suffix" : "" }, { "dropping-particle" : "", "family" : "DuBridge", "given" : "R B", "non-dropping-particle" : "", "parse-names" : false, "suffix" : "" }, { "dropping-particle" : "", "family" : "Kirchner", "given" : "J", "non-dropping-particle" : "", "parse-names" : false, "suffix" : "" }, { "dropping-particle" : "", "family" : "Fearon", "given" : "K", "non-dropping-particle" : "", "parse-names" : false, "suffix" : "" }, { "dropping-particle" : "", "family" : "Mao", "given" : "J", "non-dropping-particle" : "", "parse-names" : false, "suffix" : "" }, { "dropping-particle" : "", "family" : "Corcoran", "given" : "K", "non-dropping-particle" : "", "parse-names" : false, "suffix" : "" } ], "container-title" : "Nature biotechnology", "id" : "ITEM-1", "issue" : "6", "issued" : { "date-parts" : [ [ "2000", "6" ] ] }, "page" : "630-4", "title" : "Gene expression analysis by massively parallel signature sequencing (MPSS) on microbead arrays.", "type" : "article-journal", "volume" : "18" }, "uris" : [ "http://www.mendeley.com/documents/?uuid=aaf473c8-6eb3-4a86-9272-add115ef857a" ] } ], "mendeley" : { "previouslyFormattedCitation" : "(Brenner et al., 2000)" }, "properties" : { "noteIndex" : 0 }, "schema" : "https://github.com/citation-style-language/schema/raw/master/csl-citation.json" }</w:instrText>
      </w:r>
      <w:r w:rsidR="00CC0C5C">
        <w:fldChar w:fldCharType="separate"/>
      </w:r>
      <w:r w:rsidR="00CC0C5C" w:rsidRPr="00CC0C5C">
        <w:rPr>
          <w:noProof/>
        </w:rPr>
        <w:t>(Brenner et al., 2000)</w:t>
      </w:r>
      <w:r w:rsidR="00CC0C5C">
        <w:fldChar w:fldCharType="end"/>
      </w:r>
      <w:r>
        <w:t xml:space="preserve">, but perhaps more importantly, and disruptively from a technology perspective, by Pyrosequencing </w:t>
      </w:r>
      <w:r w:rsidR="000F6B57">
        <w:fldChar w:fldCharType="begin" w:fldLock="1"/>
      </w:r>
      <w:r w:rsidR="006D7B9C">
        <w:instrText>ADDIN CSL_CITATION { "citationItems" : [ { "id" : "ITEM-1", "itemData" : { "PMID" : "9705713", "abstract" : "DNA sequencing is one of the most important technologies in bioscience today. Whole-genome approaches (1) and human expressed sequence tag (EST) sequencing (2) have started to exert profound influence on biology and medicine. The need for robust, high-throughput methods to replace the elegant Sanger method, described more than 20 years ago (3), has led to the development of several new principles, such as array methods based on sequencing by hybridization (4). New applications, such as population-based biodiversity projects and brute-force genotyping using single-nucleotide polymorphism, make such efforts even more urgent, in particular, for simple and robust methods for sequencing short ``tags'' (1 to 20 bases) such as ESTs or biallelic markers and methods suitable for routine diagnostic applications.", "author" : [ { "dropping-particle" : "", "family" : "Ronaghi", "given" : "M", "non-dropping-particle" : "", "parse-names" : false, "suffix" : "" }, { "dropping-particle" : "", "family" : "Uhl\u00e9n", "given" : "M", "non-dropping-particle" : "", "parse-names" : false, "suffix" : "" }, { "dropping-particle" : "", "family" : "Nyr\u00e9n", "given" : "P", "non-dropping-particle" : "", "parse-names" : false, "suffix" : "" } ], "container-title" : "Science", "id" : "ITEM-1", "issued" : { "date-parts" : [ [ "1998" ] ] }, "page" : "363, 365", "title" : "A sequencing method based on real-time pyrophosphate.", "type" : "article-journal", "volume" : "281" }, "uris" : [ "http://www.mendeley.com/documents/?uuid=5fb895a3-5fce-4aa2-abb9-10a1dd6ba999" ] } ], "mendeley" : { "previouslyFormattedCitation" : "(Ronaghi, Uhl\u00e9n, &amp; Nyr\u00e9n, 1998)" }, "properties" : { "noteIndex" : 0 }, "schema" : "https://github.com/citation-style-language/schema/raw/master/csl-citation.json" }</w:instrText>
      </w:r>
      <w:r w:rsidR="000F6B57">
        <w:fldChar w:fldCharType="separate"/>
      </w:r>
      <w:r w:rsidR="000F6B57" w:rsidRPr="000F6B57">
        <w:rPr>
          <w:noProof/>
        </w:rPr>
        <w:t>(Ronaghi, Uhlén, &amp; Nyrén, 1998)</w:t>
      </w:r>
      <w:r w:rsidR="000F6B57">
        <w:fldChar w:fldCharType="end"/>
      </w:r>
      <w:r w:rsidR="000F6B57">
        <w:t xml:space="preserve"> </w:t>
      </w:r>
      <w:r w:rsidR="002C40CC">
        <w:t>and Polony sequencing</w:t>
      </w:r>
      <w:r w:rsidR="00522CFA">
        <w:t xml:space="preserve"> </w:t>
      </w:r>
      <w:r w:rsidR="00522CFA">
        <w:fldChar w:fldCharType="begin" w:fldLock="1"/>
      </w:r>
      <w:r w:rsidR="006D7B9C">
        <w:instrText>ADDIN CSL_CITATION { "citationItems" : [ { "id" : "ITEM-1", "itemData" : { "DOI" : "10.1126/science.1117389", "abstract" : "We describe a DNA sequencing technology in which a commonly available, inexpensive epifluorescence microscope is converted to rapid nonelectrophoretic DNA sequencing automation. We apply this technology to resequence an evolved strain of Escherichia coli at less than one error per million consensus bases. A cell-free, mate-paired library provided single DNA molecules that were amplified in parallel to 1-micrometer beads by emulsion polymerase chain reaction. Millions of beads were immobilized in a polyacrylamide gel and subjected to automated cycles of sequencing by ligation and four-color imaging. Cost per base was roughly one-ninth as much as that of conventional sequencing. Our protocols were implemented with off-the-shelf instrumentation and reagents.", "author" : [ { "dropping-particle" : "", "family" : "Shendure", "given" : "Jay", "non-dropping-particle" : "", "parse-names" : false, "suffix" : "" }, { "dropping-particle" : "", "family" : "Porreca", "given" : "Gregory J.", "non-dropping-particle" : "", "parse-names" : false, "suffix" : "" }, { "dropping-particle" : "", "family" : "Reppas", "given" : "Nikos B.", "non-dropping-particle" : "", "parse-names" : false, "suffix" : "" }, { "dropping-particle" : "", "family" : "Lin", "given" : "Xiaoxia", "non-dropping-particle" : "", "parse-names" : false, "suffix" : "" }, { "dropping-particle" : "", "family" : "McCutcheon", "given" : "John P.", "non-dropping-particle" : "", "parse-names" : false, "suffix" : "" }, { "dropping-particle" : "", "family" : "Rosenbaum", "given" : "Abraham M.", "non-dropping-particle" : "", "parse-names" : false, "suffix" : "" }, { "dropping-particle" : "", "family" : "Wang", "given" : "Michael D.", "non-dropping-particle" : "", "parse-names" : false, "suffix" : "" }, { "dropping-particle" : "", "family" : "Zhang", "given" : "Kun", "non-dropping-particle" : "", "parse-names" : false, "suffix" : "" }, { "dropping-particle" : "", "family" : "Mitra", "given" : "Robi D.", "non-dropping-particle" : "", "parse-names" : false, "suffix" : "" }, { "dropping-particle" : "", "family" : "Church", "given" : "George M.", "non-dropping-particle" : "", "parse-names" : false, "suffix" : "" } ], "container-title" : "Science", "id" : "ITEM-1", "issue" : "5741", "issued" : { "date-parts" : [ [ "2005", "9" ] ] }, "page" : "1728-1732", "title" : "Accurate Multiplex Polony Sequencing of an Evolved Bacterial Genome", "type" : "article-journal", "volume" : "309" }, "uris" : [ "http://www.mendeley.com/documents/?uuid=da703f79-0126-402b-bec4-ddb001bd15ed" ] } ], "mendeley" : { "previouslyFormattedCitation" : "(Shendure et al., 2005)" }, "properties" : { "noteIndex" : 0 }, "schema" : "https://github.com/citation-style-language/schema/raw/master/csl-citation.json" }</w:instrText>
      </w:r>
      <w:r w:rsidR="00522CFA">
        <w:fldChar w:fldCharType="separate"/>
      </w:r>
      <w:r w:rsidR="00522CFA" w:rsidRPr="00522CFA">
        <w:rPr>
          <w:noProof/>
        </w:rPr>
        <w:t>(Shendure et al., 2005)</w:t>
      </w:r>
      <w:r w:rsidR="00522CFA">
        <w:fldChar w:fldCharType="end"/>
      </w:r>
      <w:r>
        <w:t xml:space="preserve">. </w:t>
      </w:r>
      <w:r w:rsidR="002C40CC">
        <w:t xml:space="preserve">Both methods utilized emulsion PCR </w:t>
      </w:r>
      <w:r w:rsidR="00EB61A7">
        <w:fldChar w:fldCharType="begin" w:fldLock="1"/>
      </w:r>
      <w:r w:rsidR="006D7B9C">
        <w:instrText>ADDIN CSL_CITATION { "citationItems" : [ { "id" : "ITEM-1", "itemData" : { "DOI" : "http://dx.doi.org/10.1016/S0168-1656(03)00023-3", "ISSN" : "0168-1656", "abstract" : "Polymerase chain reaction (PCR) using a single molecule of DNA is very useful for analysis, detection and cloning of the desired DNA fragment. We developed a simple PCR method utilizing a water-in-oil (W/O) emulsion that included numerous droplets of reaction mixture in bulk oil phase. These droplets, which were stable even at high temperatures, functioned as micro-reactors. This allows the effective concentration of template DNA to be increased, even for low concentrations of template DNA. The present method consists of a two-step thermal cycle. The first step was carried out using the W/O emulsion. During this step, the template DNA was amplified in the limited volume of the droplets in the W/O emulsion. The W/O emulsion was broken and the second PCR step was carried out. This method can be easily applied to amplify a single DNA molecule.", "author" : [ { "dropping-particle" : "", "family" : "Nakano", "given" : "Michihiko", "non-dropping-particle" : "", "parse-names" : false, "suffix" : "" }, { "dropping-particle" : "", "family" : "Komatsu", "given" : "Jun", "non-dropping-particle" : "", "parse-names" : false, "suffix" : "" }, { "dropping-particle" : "", "family" : "Matsuura", "given" : "Shun-ichi", "non-dropping-particle" : "", "parse-names" : false, "suffix" : "" }, { "dropping-particle" : "", "family" : "Takashima", "given" : "Kazunori", "non-dropping-particle" : "", "parse-names" : false, "suffix" : "" }, { "dropping-particle" : "", "family" : "Katsura", "given" : "Shinji", "non-dropping-particle" : "", "parse-names" : false, "suffix" : "" }, { "dropping-particle" : "", "family" : "Mizuno", "given" : "Akira", "non-dropping-particle" : "", "parse-names" : false, "suffix" : "" } ], "container-title" : "Journal of Biotechnology", "id" : "ITEM-1", "issue" : "2", "issued" : { "date-parts" : [ [ "2003", "4", "24" ] ] }, "page" : "117-124", "title" : "Single-molecule PCR using water-in-oil emulsion", "type" : "article-journal", "volume" : "102" }, "uris" : [ "http://www.mendeley.com/documents/?uuid=4fa6da98-f64c-47ae-8795-1d79c48f450e" ] } ], "mendeley" : { "previouslyFormattedCitation" : "(Nakano et al., 2003)" }, "properties" : { "noteIndex" : 0 }, "schema" : "https://github.com/citation-style-language/schema/raw/master/csl-citation.json" }</w:instrText>
      </w:r>
      <w:r w:rsidR="00EB61A7">
        <w:fldChar w:fldCharType="separate"/>
      </w:r>
      <w:r w:rsidR="00EB61A7" w:rsidRPr="00EB61A7">
        <w:rPr>
          <w:noProof/>
        </w:rPr>
        <w:t>(Nakano et al., 2003)</w:t>
      </w:r>
      <w:r w:rsidR="00EB61A7">
        <w:fldChar w:fldCharType="end"/>
      </w:r>
      <w:r w:rsidR="00EB61A7">
        <w:t xml:space="preserve"> </w:t>
      </w:r>
      <w:r w:rsidR="002C40CC">
        <w:t xml:space="preserve">for clonal amplification prior to sequencing, removing the bottleneck of bacterial cloning in traditional workflows. </w:t>
      </w:r>
      <w:r w:rsidR="00BD59F0">
        <w:t xml:space="preserve">In contrast to Sanger sequencing, where the final read out is the </w:t>
      </w:r>
      <w:r w:rsidR="0056361B">
        <w:t>fluorescence</w:t>
      </w:r>
      <w:r w:rsidR="00BD59F0">
        <w:t xml:space="preserve"> of the last incorporated chain-terminating nucleotide, Pyrosequencing </w:t>
      </w:r>
      <w:r w:rsidR="0056361B">
        <w:t>visualizes</w:t>
      </w:r>
      <w:r w:rsidR="00BD59F0">
        <w:t xml:space="preserve"> light given off by </w:t>
      </w:r>
      <w:r w:rsidR="0056361B">
        <w:t>luciferase</w:t>
      </w:r>
      <w:r w:rsidR="00BD59F0">
        <w:t xml:space="preserve"> as it reactions with ATP generated from the pyrophosphate (PPi) by-product of nucleotide addition to the growing chain. </w:t>
      </w:r>
      <w:r w:rsidR="000F6B57">
        <w:t>Pyrosequencing was commercialized by 454 technologies.</w:t>
      </w:r>
      <w:r w:rsidR="00BD59F0">
        <w:t xml:space="preserve"> Polony sequencing involves a more complicated sequencing-by-ligation method, eventually commercialized by Applied </w:t>
      </w:r>
      <w:r w:rsidR="0056361B">
        <w:t>Biosystems</w:t>
      </w:r>
      <w:r w:rsidR="000F6B57">
        <w:t xml:space="preserve"> as the SOLiD platform. </w:t>
      </w:r>
      <w:r w:rsidR="00BD59F0">
        <w:t xml:space="preserve">While both of these technologies provided </w:t>
      </w:r>
      <w:r w:rsidR="0056361B">
        <w:t>valuable</w:t>
      </w:r>
      <w:r w:rsidR="00BD59F0">
        <w:t xml:space="preserve">, high-throughput sequences, neither has been as successful as the approach commercialized by Solexa (eventually </w:t>
      </w:r>
      <w:r w:rsidR="00522CFA">
        <w:t xml:space="preserve">purchased and now known as </w:t>
      </w:r>
      <w:r w:rsidR="00BD59F0">
        <w:t>Illumina</w:t>
      </w:r>
      <w:r w:rsidR="00C61FEB">
        <w:t>).</w:t>
      </w:r>
    </w:p>
    <w:p w14:paraId="1502070E" w14:textId="5F11AF35" w:rsidR="00B2035D" w:rsidRDefault="00C61FEB" w:rsidP="00B473B9">
      <w:pPr>
        <w:pStyle w:val="ThesisNormalCompressed"/>
      </w:pPr>
      <w:r>
        <w:t>Illumina use</w:t>
      </w:r>
      <w:r w:rsidR="00522CFA">
        <w:t>s</w:t>
      </w:r>
      <w:r>
        <w:t xml:space="preserve"> a </w:t>
      </w:r>
      <w:r w:rsidR="00BD59F0">
        <w:t>sequencing-by-</w:t>
      </w:r>
      <w:r w:rsidR="0086624B">
        <w:t>synthesis</w:t>
      </w:r>
      <w:r w:rsidR="00BD59F0">
        <w:t xml:space="preserve"> approach </w:t>
      </w:r>
      <w:r w:rsidR="00522CFA">
        <w:t xml:space="preserve">using fluorescent nucleotides </w:t>
      </w:r>
      <w:r>
        <w:t>after clonal amplification of DNA on a slide surface.  Since 2006, iterations of the Illumina platform (</w:t>
      </w:r>
      <w:proofErr w:type="spellStart"/>
      <w:r>
        <w:t>eg</w:t>
      </w:r>
      <w:proofErr w:type="spellEnd"/>
      <w:r>
        <w:t>. GE, GE-</w:t>
      </w:r>
      <w:proofErr w:type="gramStart"/>
      <w:r>
        <w:t>II(</w:t>
      </w:r>
      <w:proofErr w:type="gramEnd"/>
      <w:r>
        <w:t xml:space="preserve">x), Hi-Seq, Hi-Seq 2500) have demonstrated </w:t>
      </w:r>
      <w:r w:rsidR="00522CFA">
        <w:t xml:space="preserve">a </w:t>
      </w:r>
      <w:r>
        <w:t xml:space="preserve">steady and impressive increases in both </w:t>
      </w:r>
      <w:hyperlink w:anchor="_Definitions" w:history="1">
        <w:r w:rsidRPr="00522CFA">
          <w:rPr>
            <w:rStyle w:val="Hyperlink"/>
          </w:rPr>
          <w:t xml:space="preserve">read depth </w:t>
        </w:r>
        <w:r w:rsidR="00522CFA" w:rsidRPr="00522CFA">
          <w:rPr>
            <w:rStyle w:val="Hyperlink"/>
          </w:rPr>
          <w:t xml:space="preserve">and </w:t>
        </w:r>
        <w:r w:rsidRPr="00522CFA">
          <w:rPr>
            <w:rStyle w:val="Hyperlink"/>
          </w:rPr>
          <w:t>length</w:t>
        </w:r>
      </w:hyperlink>
      <w:r w:rsidR="0086624B">
        <w:t xml:space="preserve"> [/#Figure]</w:t>
      </w:r>
      <w:r>
        <w:t>.</w:t>
      </w:r>
      <w:r w:rsidR="00EE5163">
        <w:t xml:space="preserve"> </w:t>
      </w:r>
      <w:r w:rsidR="0056361B">
        <w:t xml:space="preserve">On </w:t>
      </w:r>
      <w:r w:rsidR="0091479D">
        <w:t>February</w:t>
      </w:r>
      <w:r w:rsidR="0056361B">
        <w:t xml:space="preserve"> 15</w:t>
      </w:r>
      <w:r w:rsidR="0056361B" w:rsidRPr="0056361B">
        <w:rPr>
          <w:vertAlign w:val="superscript"/>
        </w:rPr>
        <w:t>th</w:t>
      </w:r>
      <w:r w:rsidR="0056361B">
        <w:t xml:space="preserve"> 2012, Illumina announced on its </w:t>
      </w:r>
      <w:hyperlink r:id="rId11" w:history="1">
        <w:r w:rsidR="0056361B" w:rsidRPr="0056361B">
          <w:rPr>
            <w:rStyle w:val="Hyperlink"/>
          </w:rPr>
          <w:t>Basespace blog</w:t>
        </w:r>
      </w:hyperlink>
      <w:r w:rsidR="0056361B">
        <w:t xml:space="preserve">, that they had sequenced a </w:t>
      </w:r>
      <w:proofErr w:type="spellStart"/>
      <w:r w:rsidR="0056361B">
        <w:t>HapMap</w:t>
      </w:r>
      <w:proofErr w:type="spellEnd"/>
      <w:r w:rsidR="0056361B">
        <w:t xml:space="preserve"> </w:t>
      </w:r>
      <w:hyperlink r:id="rId12" w:history="1">
        <w:r w:rsidR="0056361B" w:rsidRPr="008A50E7">
          <w:rPr>
            <w:rStyle w:val="Hyperlink"/>
          </w:rPr>
          <w:t>sample</w:t>
        </w:r>
      </w:hyperlink>
      <w:r w:rsidR="0056361B">
        <w:t xml:space="preserve"> at 40X </w:t>
      </w:r>
      <w:hyperlink w:anchor="_Definitions" w:history="1">
        <w:r w:rsidR="0056361B" w:rsidRPr="00522CFA">
          <w:rPr>
            <w:rStyle w:val="Hyperlink"/>
          </w:rPr>
          <w:t>coverage</w:t>
        </w:r>
      </w:hyperlink>
      <w:r w:rsidR="00793739">
        <w:t xml:space="preserve">, using the HiSeq 2500 platform </w:t>
      </w:r>
      <w:r w:rsidR="00522CFA">
        <w:t>and</w:t>
      </w:r>
      <w:r w:rsidR="00793739">
        <w:t xml:space="preserve"> paired</w:t>
      </w:r>
      <w:r w:rsidR="00522CFA">
        <w:t>-end</w:t>
      </w:r>
      <w:r w:rsidR="00793739">
        <w:t xml:space="preserve"> 100 </w:t>
      </w:r>
      <w:proofErr w:type="gramStart"/>
      <w:r w:rsidR="00793739">
        <w:t>nt</w:t>
      </w:r>
      <w:proofErr w:type="gramEnd"/>
      <w:r w:rsidR="00793739">
        <w:t xml:space="preserve"> reads.</w:t>
      </w:r>
      <w:r w:rsidR="00FA56A3">
        <w:t xml:space="preserve"> This announcement demonstrated that in a single analysis attempt (but certainly not the day claimed by the title), analysis and assembly of a human genome is no longer the monumental </w:t>
      </w:r>
      <w:r w:rsidR="00522CFA">
        <w:t>endeavor</w:t>
      </w:r>
      <w:r w:rsidR="00FA56A3">
        <w:t xml:space="preserve"> it once was, and that completely new experimental possibilities are a reality for life science research.</w:t>
      </w:r>
    </w:p>
    <w:p w14:paraId="1468396A" w14:textId="77777777" w:rsidR="00515DFB" w:rsidRDefault="00515DFB" w:rsidP="00515DFB">
      <w:pPr>
        <w:pStyle w:val="Heading4"/>
      </w:pPr>
      <w:r>
        <w:t>Methodologies of Deep-sequencing of RNA</w:t>
      </w:r>
    </w:p>
    <w:p w14:paraId="3DE51612" w14:textId="5964BA6F" w:rsidR="00392CB4" w:rsidRDefault="00392CB4" w:rsidP="00392CB4">
      <w:r>
        <w:t xml:space="preserve">Just found the mother load of literature reviews </w:t>
      </w:r>
      <w:r w:rsidRPr="00392CB4">
        <w:t>http://blog.sbgenomics.com/history-of-rna-seq/</w:t>
      </w:r>
    </w:p>
    <w:p w14:paraId="005CF7F5" w14:textId="03C08D09" w:rsidR="006D7B9C" w:rsidRDefault="006D7B9C" w:rsidP="00392CB4">
      <w:r>
        <w:t>Also this appears to be a recent (but not great) review about transcriptome analysis using RNA-Seq</w:t>
      </w:r>
    </w:p>
    <w:p w14:paraId="09A11573" w14:textId="6FC94A84" w:rsidR="006D7B9C" w:rsidRPr="00392CB4" w:rsidRDefault="006D7B9C" w:rsidP="00392CB4">
      <w:r>
        <w:fldChar w:fldCharType="begin" w:fldLock="1"/>
      </w:r>
      <w:r>
        <w:instrText>ADDIN CSL_CITATION { "citationItems" : [ { "id" : "ITEM-1", "itemData" : { "DOI" : "10.1016/j.copbio.2012.09.004", "ISSN" : "1879-0429", "PMID" : "23020966", "abstract" : "Up to date research in biology, biotechnology, and medicine requires fast genome and transcriptome analysis technologies for the investigation of cellular state, physiology, and activity. Here, microarray technology and next generation sequencing of transcripts (RNA-Seq) are state of the art. Since microarray technology is limited towards the amount of RNA, the quantification of transcript levels and the sequence information, RNA-Seq provides nearly unlimited possibilities in modern bioanalysis. This chapter presents a detailed description of next-generation sequencing (NGS), describes the impact of this technology on transcriptome analysis and explains its possibilities to explore the modern RNA world.", "author" : [ { "dropping-particle" : "", "family" : "Mutz", "given" : "Kai-Oliver", "non-dropping-particle" : "", "parse-names" : false, "suffix" : "" }, { "dropping-particle" : "", "family" : "Heilkenbrinker", "given" : "Alexandra", "non-dropping-particle" : "", "parse-names" : false, "suffix" : "" }, { "dropping-particle" : "", "family" : "L\u00f6nne", "given" : "Maren", "non-dropping-particle" : "", "parse-names" : false, "suffix" : "" }, { "dropping-particle" : "", "family" : "Walter", "given" : "Johanna-Gabriela", "non-dropping-particle" : "", "parse-names" : false, "suffix" : "" }, { "dropping-particle" : "", "family" : "Stahl", "given" : "Frank", "non-dropping-particle" : "", "parse-names" : false, "suffix" : "" } ], "container-title" : "Current opinion in biotechnology", "id" : "ITEM-1", "issue" : "1", "issued" : { "date-parts" : [ [ "2013", "2" ] ] }, "page" : "22-30", "title" : "Transcriptome analysis using next-generation sequencing.", "type" : "article-journal", "volume" : "24" }, "uris" : [ "http://www.mendeley.com/documents/?uuid=a1b06976-a993-45dc-9126-5cff279b134d" ] } ], "mendeley" : { "previouslyFormattedCitation" : "(Mutz, Heilkenbrinker, L\u00f6nne, Walter, &amp; Stahl, 2013)" }, "properties" : { "noteIndex" : 0 }, "schema" : "https://github.com/citation-style-language/schema/raw/master/csl-citation.json" }</w:instrText>
      </w:r>
      <w:r>
        <w:fldChar w:fldCharType="separate"/>
      </w:r>
      <w:r w:rsidRPr="006D7B9C">
        <w:rPr>
          <w:noProof/>
        </w:rPr>
        <w:t>(Mutz, Heilkenbrinker, Lönne, Walter, &amp; Stahl, 2013)</w:t>
      </w:r>
      <w:r>
        <w:fldChar w:fldCharType="end"/>
      </w:r>
    </w:p>
    <w:p w14:paraId="39A16B6E" w14:textId="6CD93675" w:rsidR="00081109" w:rsidRDefault="00081109" w:rsidP="00B473B9">
      <w:pPr>
        <w:pStyle w:val="ThesisNormalCompressed"/>
      </w:pPr>
      <w:r>
        <w:t xml:space="preserve">The first widely-accepted method for measuring gene expression via sequencing by proxy of cDNA molecules was </w:t>
      </w:r>
      <w:r w:rsidRPr="00081109">
        <w:rPr>
          <w:u w:val="single"/>
        </w:rPr>
        <w:t>S</w:t>
      </w:r>
      <w:r>
        <w:t xml:space="preserve">erial </w:t>
      </w:r>
      <w:r w:rsidRPr="00081109">
        <w:rPr>
          <w:u w:val="single"/>
        </w:rPr>
        <w:t>A</w:t>
      </w:r>
      <w:r>
        <w:t xml:space="preserve">nalysis of </w:t>
      </w:r>
      <w:r w:rsidRPr="00081109">
        <w:rPr>
          <w:u w:val="single"/>
        </w:rPr>
        <w:t>G</w:t>
      </w:r>
      <w:r>
        <w:t xml:space="preserve">ene </w:t>
      </w:r>
      <w:r w:rsidRPr="00081109">
        <w:rPr>
          <w:u w:val="single"/>
        </w:rPr>
        <w:t>E</w:t>
      </w:r>
      <w:r>
        <w:t>xpression (SAGE)</w:t>
      </w:r>
      <w:r w:rsidR="00090C36">
        <w:t xml:space="preserve"> </w:t>
      </w:r>
      <w:r w:rsidR="00EC1F8F">
        <w:fldChar w:fldCharType="begin" w:fldLock="1"/>
      </w:r>
      <w:r w:rsidR="006D7B9C">
        <w:instrText>ADDIN CSL_CITATION { "citationItems" : [ { "id" : "ITEM-1", "itemData" : { "ISSN" : "0036-8075", "PMID" : "7570003", "abstract" : "The characteristics of an organism are determined by the genes expressed within it. A method was developed, called serial analysis of gene expression (SAGE), that allows the quantitative and simultaneous analysis of a large number of transcripts. To demonstrate this strategy, short diagnostic sequence tags were isolated from pancreas, concatenated, and cloned. Manual sequencing of 1000 tags revealed a gene expression pattern characteristic of pancreatic function. New pancreatic transcripts corresponding to novel tags were identified. SAGE should provide a broadly applicable means for the quantitative cataloging and comparison of expressed genes in a variety of normal, developmental, and disease states.", "author" : [ { "dropping-particle" : "", "family" : "Velculescu", "given" : "V E", "non-dropping-particle" : "", "parse-names" : false, "suffix" : "" }, { "dropping-particle" : "", "family" : "Zhang", "given" : "L", "non-dropping-particle" : "", "parse-names" : false, "suffix" : "" }, { "dropping-particle" : "", "family" : "Vogelstein", "given" : "B", "non-dropping-particle" : "", "parse-names" : false, "suffix" : "" }, { "dropping-particle" : "", "family" : "Kinzler", "given" : "K W", "non-dropping-particle" : "", "parse-names" : false, "suffix" : "" } ], "container-title" : "Science (New York, N.Y.)", "id" : "ITEM-1", "issue" : "5235", "issued" : { "date-parts" : [ [ "1995", "10", "20" ] ] }, "page" : "484-7", "title" : "Serial analysis of gene expression.", "type" : "article-journal", "volume" : "270" }, "uris" : [ "http://www.mendeley.com/documents/?uuid=f5a78219-53a7-46da-9c61-c740eda26604" ] } ], "mendeley" : { "previouslyFormattedCitation" : "(Velculescu, Zhang, Vogelstein, &amp; Kinzler, 1995)" }, "properties" : { "noteIndex" : 0 }, "schema" : "https://github.com/citation-style-language/schema/raw/master/csl-citation.json" }</w:instrText>
      </w:r>
      <w:r w:rsidR="00EC1F8F">
        <w:fldChar w:fldCharType="separate"/>
      </w:r>
      <w:r w:rsidR="00EC1F8F" w:rsidRPr="00EC1F8F">
        <w:rPr>
          <w:noProof/>
        </w:rPr>
        <w:t>(Velculescu, Zhang, Vogelstein, &amp; Kinzler, 1995)</w:t>
      </w:r>
      <w:r w:rsidR="00EC1F8F">
        <w:fldChar w:fldCharType="end"/>
      </w:r>
      <w:r w:rsidR="00EC1F8F">
        <w:t>.</w:t>
      </w:r>
      <w:r>
        <w:t xml:space="preserve"> </w:t>
      </w:r>
      <w:r w:rsidR="0066366C">
        <w:t xml:space="preserve">While the importance of </w:t>
      </w:r>
      <w:r w:rsidR="00EC1F8F">
        <w:t>microarrays in the measurement of</w:t>
      </w:r>
      <w:r w:rsidR="0066366C">
        <w:t xml:space="preserve"> gene expression via cannot</w:t>
      </w:r>
      <w:r w:rsidR="00EC1F8F">
        <w:t xml:space="preserve"> be overstated </w:t>
      </w:r>
      <w:r w:rsidR="00EC1F8F">
        <w:fldChar w:fldCharType="begin" w:fldLock="1"/>
      </w:r>
      <w:r w:rsidR="006D7B9C">
        <w:instrText>ADDIN CSL_CITATION { "citationItems" : [ { "id" : "ITEM-1", "itemData" : { "DOI" : "10.1038/nmeth0708-585", "ISSN" : "1548-7091", "author" : [ { "dropping-particle" : "", "family" : "Shendure", "given" : "Jay", "non-dropping-particle" : "", "parse-names" : false, "suffix" : "" } ], "container-title" : "Nat Meth", "id" : "ITEM-1", "issue" : "7", "issued" : { "date-parts" : [ [ "2008", "7" ] ] }, "page" : "585-587", "title" : "The beginning of the end for microarrays?", "type" : "article-journal", "volume" : "5" }, "uris" : [ "http://www.mendeley.com/documents/?uuid=7b4ab5ad-8a2b-4dac-8971-c8580d5f1068" ] }, { "id" : "ITEM-2", "itemData" : { "DOI" : "10.1101/gr.079558.108", "ISSN" : "1088-9051", "abstract" : "Ultra-high-throughput sequencing is emerging as an attractive alternative to microarrays for genotyping, analysis of methylation patterns, and identification of transcription factor binding sites. Here, we describe an application of the Illumina sequencing (formerly Solexa sequencing) platform to study mRNA expression levels. Our goals were to estimate technical variance associated with Illumina sequencing in this context and to compare its ability to identify differentially expressed genes with existing array technologies. To do so, we estimated gene expression differences between liver and kidney RNA samples using multiple sequencing replicates, and compared the sequencing data to results obtained from Affymetrix arrays using the same RNA samples. We find that the Illumina sequencing data are highly replicable, with relatively little technical variation, and thus, for many purposes, it may suffice to sequence each mRNA sample only once (i.e., using one lane). The information in a single lane of Illumina sequencing data appears comparable to that in a single array in enabling identification of differentially expressed genes, while allowing for additional analyses such as detection of low-expressed genes, alternative splice variants, and novel transcripts. Based on our observations, we propose an empirical protocol and a statistical framework for the analysis of gene expression using ultra-high-throughput sequencing technology.", "author" : [ { "dropping-particle" : "", "family" : "Marioni", "given" : "John C", "non-dropping-particle" : "", "parse-names" : false, "suffix" : "" }, { "dropping-particle" : "", "family" : "Mason", "given" : "Christopher E", "non-dropping-particle" : "", "parse-names" : false, "suffix" : "" }, { "dropping-particle" : "", "family" : "Mane", "given" : "Shrikant M", "non-dropping-particle" : "", "parse-names" : false, "suffix" : "" }, { "dropping-particle" : "", "family" : "Stephens", "given" : "Matthew", "non-dropping-particle" : "", "parse-names" : false, "suffix" : "" }, { "dropping-particle" : "", "family" : "Gilad", "given" : "Yoav", "non-dropping-particle" : "", "parse-names" : false, "suffix" : "" } ], "container-title" : "Genome Research", "id" : "ITEM-2", "issue" : "9", "issued" : { "date-parts" : [ [ "2008", "9" ] ] }, "page" : "1509-17", "shortTitle" : "RNA-seq", "title" : "RNA-seq: an assessment of technical reproducibility and comparison with gene expression arrays", "type" : "article-journal", "volume" : "18" }, "uris" : [ "http://www.mendeley.com/documents/?uuid=a2702309-6939-4870-94b2-05d08e580acb" ] } ], "mendeley" : { "previouslyFormattedCitation" : "(Marioni, Mason, Mane, Stephens, &amp; Gilad, 2008; Shendure, 2008)" }, "properties" : { "noteIndex" : 0 }, "schema" : "https://github.com/citation-style-language/schema/raw/master/csl-citation.json" }</w:instrText>
      </w:r>
      <w:r w:rsidR="00EC1F8F">
        <w:fldChar w:fldCharType="separate"/>
      </w:r>
      <w:r w:rsidR="00392CB4" w:rsidRPr="00392CB4">
        <w:rPr>
          <w:noProof/>
        </w:rPr>
        <w:t>(Marioni, Mason, Mane, Stephens, &amp; Gilad, 2008; Shendure, 2008)</w:t>
      </w:r>
      <w:r w:rsidR="00EC1F8F">
        <w:fldChar w:fldCharType="end"/>
      </w:r>
      <w:r w:rsidR="00EC1F8F">
        <w:t xml:space="preserve"> </w:t>
      </w:r>
      <w:r w:rsidR="0066366C">
        <w:t xml:space="preserve">the technologies limited ability of novel sequence, and analogue nature of the signal, makes their relevance to this section somewhat off-topic. However, </w:t>
      </w:r>
      <w:r>
        <w:t>Sage</w:t>
      </w:r>
      <w:r w:rsidR="0066366C">
        <w:t>, (similar to the previously discussed MPSS technique) produces a digital output of gene expression</w:t>
      </w:r>
      <w:r>
        <w:t xml:space="preserve"> using a cleaver procedure of cleaving </w:t>
      </w:r>
      <w:r w:rsidR="0082276A">
        <w:t>c</w:t>
      </w:r>
      <w:r>
        <w:t xml:space="preserve">DNA molecules using </w:t>
      </w:r>
      <w:r w:rsidR="00BB147D">
        <w:t>restriction</w:t>
      </w:r>
      <w:r>
        <w:t xml:space="preserve"> endonuclease</w:t>
      </w:r>
      <w:r w:rsidR="0082276A">
        <w:t>s</w:t>
      </w:r>
      <w:r>
        <w:t xml:space="preserve"> that </w:t>
      </w:r>
      <w:r w:rsidR="0082276A">
        <w:t>leaves</w:t>
      </w:r>
      <w:r>
        <w:t xml:space="preserve"> a ‘sticky</w:t>
      </w:r>
      <w:r w:rsidR="0082276A">
        <w:t xml:space="preserve"> end</w:t>
      </w:r>
      <w:r>
        <w:t xml:space="preserve">’.  After cleavage, these molecules </w:t>
      </w:r>
      <w:r w:rsidR="0082276A">
        <w:t xml:space="preserve">ligated and </w:t>
      </w:r>
      <w:r w:rsidR="0066366C">
        <w:t>concatenated</w:t>
      </w:r>
      <w:r>
        <w:t xml:space="preserve"> together to form longer DNA fragments.  These fragments </w:t>
      </w:r>
      <w:r w:rsidR="0066366C">
        <w:t xml:space="preserve">are </w:t>
      </w:r>
      <w:r>
        <w:t xml:space="preserve">cloned into a vector, amplified, and </w:t>
      </w:r>
      <w:r w:rsidR="0082276A">
        <w:t>Sanger</w:t>
      </w:r>
      <w:r>
        <w:t xml:space="preserve"> sequenced.  Using known sequences incorporated during </w:t>
      </w:r>
      <w:r w:rsidR="0066366C">
        <w:t>concatenation</w:t>
      </w:r>
      <w:r>
        <w:t xml:space="preserve">, the number of sequenced ‘fragments’ that align to a given gene </w:t>
      </w:r>
      <w:r w:rsidR="0066366C">
        <w:t>is</w:t>
      </w:r>
      <w:r>
        <w:t xml:space="preserve"> related to the abundance of the original mRNA molecule. While SAGE was a cleaver molecular trick allowing researches to dip into the 5</w:t>
      </w:r>
      <w:r w:rsidR="0066366C">
        <w:t>-</w:t>
      </w:r>
      <w:r>
        <w:t xml:space="preserve">log range of expression typically seen in mRNA expression, it </w:t>
      </w:r>
      <w:r w:rsidR="0082276A">
        <w:t>is</w:t>
      </w:r>
      <w:r>
        <w:t xml:space="preserve"> still limited by read lengths and </w:t>
      </w:r>
      <w:r w:rsidR="0066366C">
        <w:t>practical</w:t>
      </w:r>
      <w:r>
        <w:t xml:space="preserve"> read depth of Sanger sequencing.  </w:t>
      </w:r>
    </w:p>
    <w:p w14:paraId="421CA2A9" w14:textId="2A6126B6" w:rsidR="00081109" w:rsidRPr="00213D57" w:rsidRDefault="00B424FC" w:rsidP="00B473B9">
      <w:pPr>
        <w:pStyle w:val="ThesisNormalCompressed"/>
      </w:pPr>
      <w:r>
        <w:t xml:space="preserve">Not long after the Solexa/Illumina platform produced read lengths of sufficient length of depth to consider measuring gene expression were the first </w:t>
      </w:r>
      <w:hyperlink w:anchor="_Abbreviations" w:history="1">
        <w:r w:rsidRPr="00B424FC">
          <w:rPr>
            <w:rStyle w:val="Hyperlink"/>
          </w:rPr>
          <w:t>RNA-Seq</w:t>
        </w:r>
      </w:hyperlink>
      <w:r>
        <w:t xml:space="preserve"> papers published</w:t>
      </w:r>
      <w:r w:rsidR="0082276A">
        <w:t xml:space="preserve"> </w:t>
      </w:r>
      <w:r w:rsidR="00660EBB">
        <w:fldChar w:fldCharType="begin" w:fldLock="1"/>
      </w:r>
      <w:r w:rsidR="006D7B9C">
        <w:instrText>ADDIN CSL_CITATION { "citationItems" : [ { "id" : "ITEM-1", "itemData" : { "DOI" : "10.1038/NMETH.1226", "ISSN" : "1548-7091", "PMID" : "18516045", "abstract" : "We have mapped and quantified mouse transcriptomes by deeply sequencing them and recording how frequently each gene is represented in the sequence sample (RNA-Seq). This provides a digital measure of the presence and prevalence of transcripts from known and previously unknown genes. We report reference measurements composed of 41-52 million mapped 25-base-pair reads for poly(A)-selected RNA from adult mouse brain, liver and skeletal muscle tissues. We used RNA standards to quantify transcript prevalence and to test the linear range of transcript detection, which spanned five orders of magnitude. Although &gt;90% of uniquely mapped reads fell within known exons, the remaining data suggest new and revised gene models, including changed or additional promoters, exons and 3' untranscribed regions, as well as new candidate microRNA precursors. RNA splice events, which are not readily measured by standard gene expression microarray or serial analysis of gene expression methods, were detected directly by mapping splice-crossing sequence reads. We observed 1.45 x 10(5) distinct splices, and alternative splices were prominent, with 3,500 different genes expressing one or more alternate internal splices.", "author" : [ { "dropping-particle" : "", "family" : "Mortazavi", "given" : "Ali", "non-dropping-particle" : "", "parse-names" : false, "suffix" : "" }, { "dropping-particle" : "", "family" : "Williams", "given" : "Brian A", "non-dropping-particle" : "", "parse-names" : false, "suffix" : "" }, { "dropping-particle" : "", "family" : "McCue", "given" : "Kenneth", "non-dropping-particle" : "", "parse-names" : false, "suffix" : "" }, { "dropping-particle" : "", "family" : "Schaeffer", "given" : "Lorian", "non-dropping-particle" : "", "parse-names" : false, "suffix" : "" }, { "dropping-particle" : "", "family" : "Wold", "given" : "Barbara", "non-dropping-particle" : "", "parse-names" : false, "suffix" : "" } ], "container-title" : "Nat Meth", "id" : "ITEM-1", "issue" : "7", "issued" : { "date-parts" : [ [ "2008", "7" ] ] }, "note" : "\n        From Duplicate 2 ( \n        \n        \n          Mapping and quantifying mammalian transcriptomes by RNA-Seq\n        \n        \n         - Mortazavi, Ali; Williams, Brian A; McCue, Kenneth; Schaeffer, Lorian; Wold, Barbara )\n\n        \n        \n\n        From Duplicate 1 ( \n        \n        \n          Mapping and quantifying mammalian transcriptomes by RNA-Seq\n        \n        \n         - Mortazavi, Ali; Williams, Brian A; McCue, Kenneth; Schaeffer, Lorian; Wold, Barbara )\n\n        \n        \n\n        From Duplicate 2 ( \n        \n        \n          Mapping and quantifying mammalian transcriptomes by RNA-Seq\n        \n        \n         - Mortazavi, Ali; Williams, Brian A; Mccue, Kenneth; Schaeffer, Lorian; Wold, Barbara )\n\n        \n        \nPaper used RNA standards to aid in quantification\n\n        \nTheoretical required depth of RNA-Seq to discover all 'biologically relevent classes' is &gt;40 million\n\n        \nRange of tyucal observed transcipts is 0.5~50K per cell\n\n        \nSecond, long-range contiguity of splice choices cannot be extracted from our data, and for this reason we explicityly did not attempt to quantify splice forms.\"!!!\n\n        \n\n        \n\n        \n\n        From Duplicate 2 ( \n        \n        \n          Mapping and quantifying mammalian transcriptomes by RNA-Seq\n        \n        \n         - Mortazavi, Ali; Williams, Brian A; Mccue, Kenneth; Schaeffer, Lorian; Wold, Barbara )\n\n        \n        \nPaper used RNA standards to aid in quantification\n\n        \nTheoretical required depth of RNA-Seq to discover all 'biologically relevent classes' is &gt;40 million\n\n        \nRange of tyucal observed transcipts is 0.5~50K per cell\n\n        \nSecond, long-range contiguity of splice choices cannot be extracted from our data, and for this reason we explicityly did not attempt to quantify splice forms.\"!!!\n\n        \n\n        \n\n        \n\n        From Duplicate 3 ( \n        \n        \n          Mapping and quantifying mammalian transcriptomes by RNA-Seq\n        \n        \n         - Mortazavi, Ali; Williams, Brian A; McCue, Kenneth; Schaeffer, Lorian; Wold, Barbara )\n\n        \n        \n\n        From Duplicate 2 ( \n        \n        \n          Mapping and quantifying mammalian transcriptomes by RNA-Seq\n        \n        \n         - Mortazavi, Ali; Williams, Brian A; McCue, Kenneth; Schaeffer, Lorian; Wold, Barbara )\n\n        \n        \n\n        From Duplicate 1 ( \n        \n        \n          Mapping and quantifying mammalian transcriptomes by RNA-Seq\n        \n        \n         - Mortazavi, Ali; Williams, Brian A; McCue, Kenneth; Schaeffer, Lorian; Wold, Barbara )\n\n        \n        \n\n        From Duplicate 2 ( \n        \n        \n          Mapping and quantifying mammalian transcriptomes by RNA-Seq\n        \n        \n         - Mortazavi, Ali; Williams, Brian A; Mccue, Kenneth; Schaeffer, Lorian; Wold, Barbara )\n\n        \n        \nPaper used RNA standards to aid in quantification\n\n        \nTheoretical required depth of RNA-Seq to discover all 'biologically relevent classes' is &gt;40 million\n\n        \nRange of tyucal observed transcipts is 0.5~50K per cell\n\n        \nSecond, long-range contiguity of splice choices cannot be extracted from our data, and for this reason we explicityly did not attempt to quantify splice forms.\"!!!\n\n        \n\n        \n\n        \n\n        From Duplicate 2 ( \n        \n        \n          Mapping and quantifying mammalian transcriptomes by RNA-Seq\n        \n        \n         - Mortazavi, Ali; Williams, Brian A; Mccue, Kenneth; Schaeffer, Lorian; Wold, Barbara )\n\n        \n        \nPaper used RNA standards to aid in quantification\n\n        \nTheoretical required depth of RNA-Seq to discover all 'biologically relevent classes' is &gt;40 million\n\n        \nRange of tyucal observed transcipts is 0.5~50K per cell\n\n        \nSecond, long-range contiguity of splice choices cannot be extracted from our data, and for this reason we explicityly did not attempt to quantify splice forms.\"!!!\n\n        \n\n        \n\n        \n\n        \n\n        \n\n      ", "page" : "621-628", "title" : "Mapping and quantifying mammalian transcriptomes by RNA-Seq", "type" : "article-journal", "volume" : "5" }, "uris" : [ "http://www.mendeley.com/documents/?uuid=37f3d6e1-1f90-4f6f-8593-880165b77685" ] }, { "id" : "ITEM-2", "itemData" : { "DOI" : "10.1126/science.1158441", "ISSN" : "1095-9203", "abstract" : "The identification of untranslated regions, introns, and coding regions within an organism remains challenging. We developed a quantitative sequencing-based method called RNA-Seq for mapping transcribed regions, in which complementary DNA fragments are subjected to high-throughput sequencing and mapped to the genome. We applied RNA-Seq to generate a high-resolution transcriptome map of the yeast genome and demonstrated that most (74.5%) of the nonrepetitive sequence of the yeast genome is transcribed. We confirmed many known and predicted introns and demonstrated that others are not actively used. Alternative initiation codons and upstream open reading frames also were identified for many yeast genes. We also found unexpected 3'-end heterogeneity and the presence of many overlapping genes. These results indicate that the yeast transcriptome is more complex than previously appreciated.", "author" : [ { "dropping-particle" : "", "family" : "Nagalakshmi", "given" : "Ugrappa", "non-dropping-particle" : "", "parse-names" : false, "suffix" : "" }, { "dropping-particle" : "", "family" : "Wang", "given" : "Zhong", "non-dropping-particle" : "", "parse-names" : false, "suffix" : "" }, { "dropping-particle" : "", "family" : "Waern", "given" : "Karl", "non-dropping-particle" : "", "parse-names" : false, "suffix" : "" }, { "dropping-particle" : "", "family" : "Shou", "given" : "Chong", "non-dropping-particle" : "", "parse-names" : false, "suffix" : "" }, { "dropping-particle" : "", "family" : "Raha", "given" : "Debasish", "non-dropping-particle" : "", "parse-names" : false, "suffix" : "" }, { "dropping-particle" : "", "family" : "Gerstein", "given" : "Mark", "non-dropping-particle" : "", "parse-names" : false, "suffix" : "" }, { "dropping-particle" : "", "family" : "Snyder", "given" : "Michael", "non-dropping-particle" : "", "parse-names" : false, "suffix" : "" } ], "container-title" : "Science (New York, N.Y.)", "id" : "ITEM-2", "issue" : "5881", "issued" : { "date-parts" : [ [ "2008", "6" ] ] }, "page" : "1344-9", "title" : "The transcriptional landscape of the yeast genome defined by RNA sequencing", "type" : "article-journal", "volume" : "320" }, "uris" : [ "http://www.mendeley.com/documents/?uuid=7e6cb28d-584a-41f5-ad33-2481dfebf9b4" ] }, { "id" : "ITEM-3", "itemData" : { "DOI" : "10.1016/j.cell.2008.03.029", "ISSN" : "1097-4172", "abstract" : "Deciphering the multiple layers of epigenetic regulation that control transcription is critical to understanding how plants develop and respond to their environment. Using sequencing-by-synthesis technology we directly sequenced the cytosine methylome (methylC-seq), transcriptome (mRNA-seq), and small RNA transcriptome (smRNA-seq) to generate highly integrated epigenome maps for wild-type Arabidopsis thaliana and mutants defective in DNA methyltransferase or demethylase activity. At single-base resolution we discovered extensive, previously undetected DNA methylation, identified the context and level of methylation at each site, and observed local sequence effects upon methylation state. Deep sequencing of smRNAs revealed a direct relationship between the location of smRNAs and DNA methylation, perturbation of smRNA biogenesis upon loss of CpG DNA methylation, and a tendency for smRNAs to direct strand-specific DNA methylation in regions of RNA-DNA homology. Finally, strand-specific mRNA-seq revealed altered transcript abundance of hundreds of genes, transposons, and unannotated intergenic transcripts upon modification of the DNA methylation state.", "author" : [ { "dropping-particle" : "", "family" : "Lister", "given" : "Ryan", "non-dropping-particle" : "", "parse-names" : false, "suffix" : "" }, { "dropping-particle" : "", "family" : "O'Malley", "given" : "Ronan C", "non-dropping-particle" : "", "parse-names" : false, "suffix" : "" }, { "dropping-particle" : "", "family" : "Tonti-Filippini", "given" : "Julian", "non-dropping-particle" : "", "parse-names" : false, "suffix" : "" }, { "dropping-particle" : "", "family" : "Gregory", "given" : "Brian D", "non-dropping-particle" : "", "parse-names" : false, "suffix" : "" }, { "dropping-particle" : "", "family" : "Berry", "given" : "Charles C", "non-dropping-particle" : "", "parse-names" : false, "suffix" : "" }, { "dropping-particle" : "", "family" : "Millar", "given" : "A Harvey", "non-dropping-particle" : "", "parse-names" : false, "suffix" : "" }, { "dropping-particle" : "", "family" : "Ecker", "given" : "Joseph R", "non-dropping-particle" : "", "parse-names" : false, "suffix" : "" } ], "container-title" : "Cell", "id" : "ITEM-3", "issue" : "3", "issued" : { "date-parts" : [ [ "2008", "5" ] ] }, "page" : "523-36", "title" : "Highly integrated single-base resolution maps of the epigenome in Arabidopsis", "type" : "article-journal", "volume" : "133" }, "uris" : [ "http://www.mendeley.com/documents/?uuid=2780b9aa-051e-47c6-9559-590772549485" ] } ], "mendeley" : { "previouslyFormattedCitation" : "(Lister et al., 2008; Mortazavi, Williams, McCue, Schaeffer, &amp; Wold, 2008; Nagalakshmi et al., 2008)" }, "properties" : { "noteIndex" : 0 }, "schema" : "https://github.com/citation-style-language/schema/raw/master/csl-citation.json" }</w:instrText>
      </w:r>
      <w:r w:rsidR="00660EBB">
        <w:fldChar w:fldCharType="separate"/>
      </w:r>
      <w:r w:rsidR="00660EBB" w:rsidRPr="00660EBB">
        <w:rPr>
          <w:noProof/>
        </w:rPr>
        <w:t>(Lister et al., 2008; Mortazavi, Williams, McCue, Schaeffer, &amp; Wold, 2008; Nagalakshmi et al., 2008)</w:t>
      </w:r>
      <w:r w:rsidR="00660EBB">
        <w:fldChar w:fldCharType="end"/>
      </w:r>
      <w:r>
        <w:t>.  These papers gave a power</w:t>
      </w:r>
      <w:r w:rsidR="00660EBB">
        <w:t>ful</w:t>
      </w:r>
      <w:r>
        <w:t xml:space="preserve"> glimpse into the feature of molecular biology. Indeed, in the years since, </w:t>
      </w:r>
      <w:r w:rsidR="00392CB4">
        <w:t xml:space="preserve">analysis by </w:t>
      </w:r>
      <w:r>
        <w:t xml:space="preserve">RNA-Seq </w:t>
      </w:r>
      <w:r w:rsidR="00392CB4">
        <w:t xml:space="preserve">is quickly overtaking </w:t>
      </w:r>
      <w:r>
        <w:t xml:space="preserve">other forms of gene expression analysis, as demonstrated by the number of accessions deposited in GEO </w:t>
      </w:r>
      <w:r w:rsidR="00392CB4">
        <w:t xml:space="preserve">per year </w:t>
      </w:r>
      <w:r w:rsidR="00392CB4">
        <w:fldChar w:fldCharType="begin" w:fldLock="1"/>
      </w:r>
      <w:r w:rsidR="006D7B9C">
        <w:instrText>ADDIN CSL_CITATION { "citationItems" : [ { "id" : "ITEM-1", "itemData" : { "DOI" : "10.1093/nar/gks1193", "ISSN" : "1362-4962", "PMID" : "23193258", "abstract" : "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 "author" : [ { "dropping-particle" : "", "family" : "Barrett", "given" : "Tanya", "non-dropping-particle" : "", "parse-names" : false, "suffix" : "" }, { "dropping-particle" : "", "family" : "Wilhite", "given" : "Stephen E", "non-dropping-particle" : "", "parse-names" : false, "suffix" : "" }, { "dropping-particle" : "", "family" : "Ledoux", "given" : "Pierre", "non-dropping-particle" : "", "parse-names" : false, "suffix" : "" }, { "dropping-particle" : "", "family" : "Evangelista", "given" : "Carlos", "non-dropping-particle" : "", "parse-names" : false, "suffix" : "" }, { "dropping-particle" : "", "family" : "Kim", "given" : "Irene F", "non-dropping-particle" : "", "parse-names" : false, "suffix" : "" }, { "dropping-particle" : "", "family" : "Tomashevsky", "given" : "Maxim", "non-dropping-particle" : "", "parse-names" : false, "suffix" : "" }, { "dropping-particle" : "", "family" : "Marshall", "given" : "Kimberly a", "non-dropping-particle" : "", "parse-names" : false, "suffix" : "" }, { "dropping-particle" : "", "family" : "Phillippy", "given" : "Katherine H", "non-dropping-particle" : "", "parse-names" : false, "suffix" : "" }, { "dropping-particle" : "", "family" : "Sherman", "given" : "Patti M", "non-dropping-particle" : "", "parse-names" : false, "suffix" : "" }, { "dropping-particle" : "", "family" : "Holko", "given" : "Michelle", "non-dropping-particle" : "", "parse-names" : false, "suffix" : "" }, { "dropping-particle" : "", "family" : "Yefanov", "given" : "Andrey", "non-dropping-particle" : "", "parse-names" : false, "suffix" : "" }, { "dropping-particle" : "", "family" : "Lee", "given" : "Hyeseung", "non-dropping-particle" : "", "parse-names" : false, "suffix" : "" }, { "dropping-particle" : "", "family" : "Zhang", "given" : "Naigong", "non-dropping-particle" : "", "parse-names" : false, "suffix" : "" }, { "dropping-particle" : "", "family" : "Robertson", "given" : "Cynthia L", "non-dropping-particle" : "", "parse-names" : false, "suffix" : "" }, { "dropping-particle" : "", "family" : "Serova", "given" : "Nadezhda", "non-dropping-particle" : "", "parse-names" : false, "suffix" : "" }, { "dropping-particle" : "", "family" : "Davis", "given" : "Sean", "non-dropping-particle" : "", "parse-names" : false, "suffix" : "" }, { "dropping-particle" : "", "family" : "Soboleva", "given" : "Alexandra", "non-dropping-particle" : "", "parse-names" : false, "suffix" : "" } ], "container-title" : "Nucleic acids research", "id" : "ITEM-1", "issue" : "Database issue", "issued" : { "date-parts" : [ [ "2013", "1" ] ] }, "page" : "D991-5", "title" : "NCBI GEO: archive for functional genomics data sets--update.", "type" : "article-journal", "volume" : "41" }, "uris" : [ "http://www.mendeley.com/documents/?uuid=2f177b37-1bfa-4642-8111-569a7ecb1911" ] } ], "mendeley" : { "previouslyFormattedCitation" : "(Barrett et al., 2013)" }, "properties" : { "noteIndex" : 0 }, "schema" : "https://github.com/citation-style-language/schema/raw/master/csl-citation.json" }</w:instrText>
      </w:r>
      <w:r w:rsidR="00392CB4">
        <w:fldChar w:fldCharType="separate"/>
      </w:r>
      <w:r w:rsidR="00392CB4" w:rsidRPr="00392CB4">
        <w:rPr>
          <w:noProof/>
        </w:rPr>
        <w:t>(Barrett et al., 2013)</w:t>
      </w:r>
      <w:r w:rsidR="00392CB4">
        <w:fldChar w:fldCharType="end"/>
      </w:r>
      <w:r>
        <w:t xml:space="preserve">. RNA-Seq allows for quantitative, digital measurement of RNA expression across a physiologically-relevant range </w:t>
      </w:r>
      <w:r w:rsidR="00BD20CC">
        <w:fldChar w:fldCharType="begin" w:fldLock="1"/>
      </w:r>
      <w:r w:rsidR="006D7B9C">
        <w:instrText>ADDIN CSL_CITATION { "citationItems" : [ { "id" : "ITEM-1", "itemData" : { "DOI" : "10.1101/gad.1788009", "ISSN" : "1549-5477", "PMID" : "19528315", "abstract" : "Recent papers have described the first application of high-throughput sequencing (HTS) technologies to the characterization of transcriptomes. These studies emphasize the tremendous power of this new technology, in terms of both profiling coverage and quantitative accuracy. Initial discoveries include the detection of substantial new transcript complexity, the elucidation of binding maps and regulatory properties of RNA-binding proteins, and new insights into the links between different steps in pre-mRNA processing. We review these findings, focusing on results from profiling mammalian transcriptomes. The strengths and limitations of HTS relative to microarray profiling are discussed. We also consider how future advances in HTS technology are likely to transform our understanding of integrated cellular networks operating at the RNA level.", "author" : [ { "dropping-particle" : "", "family" : "Blencowe", "given" : "Benjamin J", "non-dropping-particle" : "", "parse-names" : false, "suffix" : "" }, { "dropping-particle" : "", "family" : "Ahmad", "given" : "Sidrah", "non-dropping-particle" : "", "parse-names" : false, "suffix" : "" }, { "dropping-particle" : "", "family" : "Lee", "given" : "Leo J", "non-dropping-particle" : "", "parse-names" : false, "suffix" : "" } ], "container-title" : "Genes &amp; development", "id" : "ITEM-1", "issue" : "12", "issued" : { "date-parts" : [ [ "2009", "6", "15" ] ] }, "page" : "1379-86", "title" : "Current-generation high-throughput sequencing: deepening insights into mammalian transcriptomes.", "type" : "article-journal", "volume" : "23" }, "uris" : [ "http://www.mendeley.com/documents/?uuid=2e410bac-9a00-49ff-8cdd-0c74ee69a9bd" ] } ], "mendeley" : { "previouslyFormattedCitation" : "(Blencowe, Ahmad, &amp; Lee, 2009)" }, "properties" : { "noteIndex" : 0 }, "schema" : "https://github.com/citation-style-language/schema/raw/master/csl-citation.json" }</w:instrText>
      </w:r>
      <w:r w:rsidR="00BD20CC">
        <w:fldChar w:fldCharType="separate"/>
      </w:r>
      <w:r w:rsidR="00BD20CC" w:rsidRPr="00BD20CC">
        <w:rPr>
          <w:noProof/>
        </w:rPr>
        <w:t>(Blencowe, Ahmad, &amp; Lee, 2009)</w:t>
      </w:r>
      <w:r w:rsidR="00BD20CC">
        <w:fldChar w:fldCharType="end"/>
      </w:r>
      <w:r w:rsidR="00BD20CC">
        <w:t xml:space="preserve">. </w:t>
      </w:r>
      <w:r>
        <w:t>While simultaneously measuring gene expression, the data can be used for novel sequence discovery, measuring RNA-</w:t>
      </w:r>
      <w:r w:rsidR="00392CB4">
        <w:t xml:space="preserve">editing </w:t>
      </w:r>
      <w:r w:rsidR="00700EEA">
        <w:fldChar w:fldCharType="begin" w:fldLock="1"/>
      </w:r>
      <w:r w:rsidR="006D7B9C">
        <w:instrText>ADDIN CSL_CITATION { "citationItems" : [ { "id" : "ITEM-1", "itemData" : { "DOI" : "10.1126/science.1207018", "ISSN" : "10959203", "PMID" : "21596952", "abstract" : "The transmission of information from DNA to RNA is a critical process. We compared RNA sequences from human B cells of 27 individuals to the corresponding DNA sequences from the same individuals and uncovered more than 10,000 exonic sites where the RNA sequences do not match that of the DNA. All 12 possible categories of discordances were observed. These differences were nonrandom as many sites were found in multiple individuals and in different cell types, including primary skin cells and brain tissues. Using mass spectrometry, we detected peptides that are translated from the discordant RNA sequences and thus do not correspond exactly to the DNA sequences. These widespread RNA-DNA differences in the human transcriptome provide a yet unexplored aspect of genome variation.", "author" : [ { "dropping-particle" : "", "family" : "Li", "given" : "M", "non-dropping-particle" : "", "parse-names" : false, "suffix" : "" }, { "dropping-particle" : "", "family" : "Wang", "given" : "I X", "non-dropping-particle" : "", "parse-names" : false, "suffix" : "" }, { "dropping-particle" : "", "family" : "Li", "given" : "Y", "non-dropping-particle" : "", "parse-names" : false, "suffix" : "" }, { "dropping-particle" : "", "family" : "Bruzel", "given" : "A", "non-dropping-particle" : "", "parse-names" : false, "suffix" : "" }, { "dropping-particle" : "", "family" : "Richards", "given" : "A L", "non-dropping-particle" : "", "parse-names" : false, "suffix" : "" }, { "dropping-particle" : "", "family" : "Toung", "given" : "J M", "non-dropping-particle" : "", "parse-names" : false, "suffix" : "" }, { "dropping-particle" : "", "family" : "Cheung", "given" : "V G", "non-dropping-particle" : "", "parse-names" : false, "suffix" : "" } ], "container-title" : "Science", "id" : "ITEM-1", "issued" : { "date-parts" : [ [ "2011" ] ] }, "page" : "53-8", "title" : "Widespread RNA and DNA sequence differences in the human transcriptome.", "type" : "article-journal", "volume" : "333" }, "uris" : [ "http://www.mendeley.com/documents/?uuid=d92cf7ed-bdfa-46dd-ba76-6a8b6d969d6f" ] } ], "mendeley" : { "previouslyFormattedCitation" : "(Li et al., 2011)" }, "properties" : { "noteIndex" : 0 }, "schema" : "https://github.com/citation-style-language/schema/raw/master/csl-citation.json" }</w:instrText>
      </w:r>
      <w:r w:rsidR="00700EEA">
        <w:fldChar w:fldCharType="separate"/>
      </w:r>
      <w:r w:rsidR="00700EEA" w:rsidRPr="00700EEA">
        <w:rPr>
          <w:noProof/>
        </w:rPr>
        <w:t>(Li et al., 2011)</w:t>
      </w:r>
      <w:r w:rsidR="00700EEA">
        <w:fldChar w:fldCharType="end"/>
      </w:r>
      <w:r>
        <w:t>, transcript assembly</w:t>
      </w:r>
      <w:r w:rsidR="00E46D77">
        <w:t xml:space="preserve"> </w:t>
      </w:r>
      <w:r w:rsidR="00E46D77">
        <w:fldChar w:fldCharType="begin" w:fldLock="1"/>
      </w:r>
      <w:r w:rsidR="006D7B9C">
        <w:instrText>ADDIN CSL_CITATION { "citationItems" : [ { "id" : "ITEM-1", "itemData" : { "DOI" : "10.1038/nbt.1621", "ISSN" : "1087-0156", "author" : [ { "dropping-particle" : "", "family" : "Trapnell", "given" : "Cole", "non-dropping-particle" : "", "parse-names" : false, "suffix" : "" }, { "dropping-particle" : "", "family" : "Williams", "given" : "Brian A", "non-dropping-particle" : "", "parse-names" : false, "suffix" : "" }, { "dropping-particle" : "", "family" : "Pertea", "given" : "Geo", "non-dropping-particle" : "", "parse-names" : false, "suffix" : "" }, { "dropping-particle" : "", "family" : "Mortazavi", "given" : "Ali", "non-dropping-particle" : "", "parse-names" : false, "suffix" : "" }, { "dropping-particle" : "", "family" : "Kwan", "given" : "Gordon", "non-dropping-particle" : "", "parse-names" : false, "suffix" : "" }, { "dropping-particle" : "", "family" : "Baren", "given" : "Marijke J", "non-dropping-particle" : "van", "parse-names" : false, "suffix" : "" }, { "dropping-particle" : "", "family" : "Salzberg", "given" : "Steven L", "non-dropping-particle" : "", "parse-names" : false, "suffix" : "" }, { "dropping-particle" : "", "family" : "Wold", "given" : "Barbara J", "non-dropping-particle" : "", "parse-names" : false, "suffix" : "" }, { "dropping-particle" : "", "family" : "Pachter", "given" : "Lior", "non-dropping-particle" : "", "parse-names" : false, "suffix" : "" } ], "container-title" : "Nat Biotech", "id" : "ITEM-1", "issue" : "5", "issued" : { "date-parts" : [ [ "2010", "5" ] ] }, "page" : "511-515", "title" : "Transcript assembly and quantification by RNA-Seq reveals unannotated transcripts and isoform switching during cell differentiation", "type" : "article-journal", "volume" : "28" }, "uris" : [ "http://www.mendeley.com/documents/?uuid=cefd3c0d-bbd6-4626-9476-f819df0f4f69" ] } ], "mendeley" : { "previouslyFormattedCitation" : "(Trapnell et al., 2010)" }, "properties" : { "noteIndex" : 0 }, "schema" : "https://github.com/citation-style-language/schema/raw/master/csl-citation.json" }</w:instrText>
      </w:r>
      <w:r w:rsidR="00E46D77">
        <w:fldChar w:fldCharType="separate"/>
      </w:r>
      <w:r w:rsidR="00E46D77" w:rsidRPr="00E46D77">
        <w:rPr>
          <w:noProof/>
        </w:rPr>
        <w:t>(Trapnell et al., 2010)</w:t>
      </w:r>
      <w:r w:rsidR="00E46D77">
        <w:fldChar w:fldCharType="end"/>
      </w:r>
      <w:r>
        <w:t>, and by modifying the protocol or performing additional biochemical steps, can be used to investigate many aspects of RNA biology</w:t>
      </w:r>
      <w:r w:rsidR="005F2022">
        <w:t>; Also #Figure of my own design</w:t>
      </w:r>
      <w:r>
        <w:t xml:space="preserve">). </w:t>
      </w:r>
    </w:p>
    <w:p w14:paraId="4FB330C0" w14:textId="0853EFC9" w:rsidR="00B424FC" w:rsidRDefault="00B424FC" w:rsidP="00B473B9">
      <w:pPr>
        <w:pStyle w:val="ThesisNormalCompressed"/>
      </w:pPr>
      <w:r>
        <w:t xml:space="preserve">Starting from the moment the RNA leaves the exit channel of the </w:t>
      </w:r>
      <w:proofErr w:type="gramStart"/>
      <w:r>
        <w:t>polymerase,</w:t>
      </w:r>
      <w:proofErr w:type="gramEnd"/>
      <w:r>
        <w:t xml:space="preserve"> the biology of RNA processing begins to occur. </w:t>
      </w:r>
      <w:r w:rsidR="00484ED7">
        <w:t>Many methodologies have been developed that enrich RNA-Seq libraries for a specific type of RNA molecule. For example,</w:t>
      </w:r>
      <w:r>
        <w:t xml:space="preserve"> measurement of nascent RNA </w:t>
      </w:r>
      <w:r w:rsidR="00484ED7">
        <w:t>can be performed via</w:t>
      </w:r>
      <w:r w:rsidR="00B610A7">
        <w:t xml:space="preserve"> GRO-Seq </w:t>
      </w:r>
      <w:r w:rsidR="00B610A7">
        <w:fldChar w:fldCharType="begin" w:fldLock="1"/>
      </w:r>
      <w:r w:rsidR="006D7B9C">
        <w:instrText>ADDIN CSL_CITATION { "citationItems" : [ { "id" : "ITEM-1", "itemData" : { "PMID" : "19056941", "abstract" : "RNA polymerases are highly regulated molecular machines. We present a method (global run-on sequencing, GRO-seq) that maps the position, amount, and orientation of transcriptionally engaged RNA polymerases genome-wide. In this method, nuclear run-on RNA molecules are subjected to large-scale parallel sequencing and mapped to the genome. We show that peaks of promoter-proximal polymerase reside on approximately 30% of human genes, transcription extends beyond pre-messenger RNA 3' cleavage, and antisense transcription is prevalent. Additionally, most promoters have an engaged polymerase upstream and in an orientation opposite to the annotated gene. This divergent polymerase is associated with active genes but does not elongate effectively beyond the promoter. These results imply that the interplay between polymerases and regulators over broad promoter regions dictates the orientation and efficiency of productive transcription.", "author" : [ { "dropping-particle" : "", "family" : "Core", "given" : "Leighton J", "non-dropping-particle" : "", "parse-names" : false, "suffix" : "" }, { "dropping-particle" : "", "family" : "Waterfall", "given" : "Joshua J", "non-dropping-particle" : "", "parse-names" : false, "suffix" : "" }, { "dropping-particle" : "", "family" : "Lis", "given" : "John T", "non-dropping-particle" : "", "parse-names" : false, "suffix" : "" } ], "container-title" : "Science", "id" : "ITEM-1", "issued" : { "date-parts" : [ [ "2008" ] ] }, "page" : "1845-1848", "title" : "Nascent RNA sequencing reveals widespread pausing and divergent initiation at human promoters.", "type" : "article-journal", "volume" : "322" }, "uris" : [ "http://www.mendeley.com/documents/?uuid=37ea42a4-f516-43fb-940c-5a747faa7570" ] } ], "mendeley" : { "previouslyFormattedCitation" : "(Core, Waterfall, &amp; Lis, 2008)" }, "properties" : { "noteIndex" : 0 }, "schema" : "https://github.com/citation-style-language/schema/raw/master/csl-citation.json" }</w:instrText>
      </w:r>
      <w:r w:rsidR="00B610A7">
        <w:fldChar w:fldCharType="separate"/>
      </w:r>
      <w:r w:rsidR="00B610A7" w:rsidRPr="00B610A7">
        <w:rPr>
          <w:noProof/>
        </w:rPr>
        <w:t>(Core, Waterfall, &amp; Lis, 2008)</w:t>
      </w:r>
      <w:r w:rsidR="00B610A7">
        <w:fldChar w:fldCharType="end"/>
      </w:r>
      <w:r>
        <w:t xml:space="preserve">.  Measuring the extremely complicated process of RNA turnover (referring to the </w:t>
      </w:r>
      <w:r w:rsidR="005F2022">
        <w:t>rate at which given RNAs are produced and degraded)</w:t>
      </w:r>
      <w:r w:rsidR="00626778">
        <w:t xml:space="preserve"> </w:t>
      </w:r>
      <w:r w:rsidR="00626778">
        <w:fldChar w:fldCharType="begin" w:fldLock="1"/>
      </w:r>
      <w:r w:rsidR="006D7B9C">
        <w:instrText>ADDIN CSL_CITATION { "citationItems" : [ { "id" : "ITEM-1", "itemData" : { "DOI" : "10.1002/wrna.25", "ISSN" : "17577012", "PMID" : "21132108", "abstract" : "Maintenance of cellular function relies on the expression of genetic information with high fidelity, a process in which RNA molecules form an important link. mRNAs are intermediates that define the proteome, rRNAs and tRNAs are effector molecules that act together to decode mRNA sequence information, and small noncoding RNAs can regulate mRNA half-life and translatability. The steady-state levels of these RNAs occur through transcriptional and post-transcriptional regulatory mechanisms, of which RNA decay pathways are integral components. RNA decay can initiate from the ends of a transcript or through endonucleolytic cleavage, and numerous factors that catalyze or promote these reactions have been identified and characterized. The rate at which decay occurs depends on RNA sequence or structural elements and usually requires the RNA to be modified in a way that allows recruitment of the decay machinery to the transcript through the binding of accessory factors or small RNAs. The major RNA decay pathways also play important roles in the quality control of gene expression. Acting in both the nucleus and cytoplasm, multiple quality control factors monitor newly synthesized transcripts, or mRNAs undergoing translation, for properties essential to function, including structural integrity or the presence of complete open reading frames. Transcripts targeted by these surveillance mechanisms are rapidly shunted into conventional decay pathways where they are degraded rapidly to ensure that they do not interfere with the normal course of gene expression. Collectively, degradative mechanisms are important determinants of the extent of gene expression and play key roles in maintaining its accuracy.", "author" : [ { "dropping-particle" : "", "family" : "Ghosh", "given" : "Shubhendu", "non-dropping-particle" : "", "parse-names" : false, "suffix" : "" }, { "dropping-particle" : "", "family" : "Jacobson", "given" : "Allan", "non-dropping-particle" : "", "parse-names" : false, "suffix" : "" } ], "container-title" : "WIREs RNA", "id" : "ITEM-1", "issued" : { "date-parts" : [ [ "2010" ] ] }, "page" : "351-361", "title" : "RNA decay modulates gene expression and controls its fidelity.", "type" : "article-journal", "volume" : "1" }, "uris" : [ "http://www.mendeley.com/documents/?uuid=a1c4bc11-434e-43d8-8f84-3d3834ce8df3" ] } ], "mendeley" : { "previouslyFormattedCitation" : "(Ghosh &amp; Jacobson, 2010)" }, "properties" : { "noteIndex" : 0 }, "schema" : "https://github.com/citation-style-language/schema/raw/master/csl-citation.json" }</w:instrText>
      </w:r>
      <w:r w:rsidR="00626778">
        <w:fldChar w:fldCharType="separate"/>
      </w:r>
      <w:r w:rsidR="00626778" w:rsidRPr="00626778">
        <w:rPr>
          <w:noProof/>
        </w:rPr>
        <w:t>(Ghosh &amp; Jacobson, 2010)</w:t>
      </w:r>
      <w:r w:rsidR="00626778">
        <w:fldChar w:fldCharType="end"/>
      </w:r>
      <w:r w:rsidR="005F2022">
        <w:t xml:space="preserve">, can be done using XXX-Seq after incorporation of XX nucleotides or a biochemical handle such as biotin.  </w:t>
      </w:r>
      <w:proofErr w:type="spellStart"/>
      <w:r w:rsidR="005F2022">
        <w:t>RNA</w:t>
      </w:r>
      <w:proofErr w:type="gramStart"/>
      <w:r w:rsidR="005F2022">
        <w:t>:protein</w:t>
      </w:r>
      <w:proofErr w:type="spellEnd"/>
      <w:proofErr w:type="gramEnd"/>
      <w:r w:rsidR="005F2022">
        <w:t xml:space="preserve"> interactions can be measured with or without crosslinking the protein to the RNA, via CLIP or RIP, respectively. Once an RNA has been fully transcribed, known processing steps such as Cap formation and </w:t>
      </w:r>
      <w:proofErr w:type="gramStart"/>
      <w:r w:rsidR="005F2022">
        <w:t>poly(</w:t>
      </w:r>
      <w:proofErr w:type="gramEnd"/>
      <w:r w:rsidR="005F2022">
        <w:t>A) tail formation can be measured using any of t</w:t>
      </w:r>
      <w:r w:rsidR="00700EEA">
        <w:t xml:space="preserve">he Cap-Seq/CAGE methodologies </w:t>
      </w:r>
      <w:r w:rsidR="00700EEA">
        <w:fldChar w:fldCharType="begin" w:fldLock="1"/>
      </w:r>
      <w:r w:rsidR="006D7B9C">
        <w:instrText>ADDIN CSL_CITATION { "citationItems" : [ { "id" : "ITEM-1", "itemData" : { "abstract" : "We introduce cap analysis gene expression (CAGE), which is based on preparation and sequencing of concatamers of DNA tags deriving from the initial 20 nucleotides from 5' end mRNAs. CAGE allows high-throughout gene expression analysis and the profiling of transcriptional start points (TSP), including promoter usage analysis. By analyzing four libraries (brain, cortex, hippocampus, and cerebellum), we redefined more accurately the TSPs of 11-27% of the analyzed transcriptional units that were hit. The frequency of CAGE tags correlates well with results from other analyses, such as serial analysis of gene expression, and furthermore maps the TSPs more accurately, including in tissue-specific cases. The high-throughput nature of this technology paves the way for understanding gene networks via correlation of promoter usage and gene transcriptional factor expression.", "author" : [ { "dropping-particle" : "", "family" : "Shiraki", "given" : "Toshiyuki", "non-dropping-particle" : "", "parse-names" : false, "suffix" : "" }, { "dropping-particle" : "", "family" : "Kondo", "given" : "Shinji", "non-dropping-particle" : "", "parse-names" : false, "suffix" : "" }, { "dropping-particle" : "", "family" : "Katayama", "given" : "Shintaro", "non-dropping-particle" : "", "parse-names" : false, "suffix" : "" }, { "dropping-particle" : "", "family" : "Waki", "given" : "Kazunori", "non-dropping-particle" : "", "parse-names" : false, "suffix" : "" }, { "dropping-particle" : "", "family" : "Kasukawa", "given" : "Takeya", "non-dropping-particle" : "", "parse-names" : false, "suffix" : "" }, { "dropping-particle" : "", "family" : "Kawaji", "given" : "Hideya", "non-dropping-particle" : "", "parse-names" : false, "suffix" : "" }, { "dropping-particle" : "", "family" : "Kodzius", "given" : "Rimantas", "non-dropping-particle" : "", "parse-names" : false, "suffix" : "" }, { "dropping-particle" : "", "family" : "Watahiki", "given" : "Akira", "non-dropping-particle" : "", "parse-names" : false, "suffix" : "" }, { "dropping-particle" : "", "family" : "Nakamura", "given" : "Mari", "non-dropping-particle" : "", "parse-names" : false, "suffix" : "" }, { "dropping-particle" : "", "family" : "Arakawa", "given" : "Takahiro", "non-dropping-particle" : "", "parse-names" : false, "suffix" : "" }, { "dropping-particle" : "", "family" : "Fukuda", "given" : "Shiro", "non-dropping-particle" : "", "parse-names" : false, "suffix" : "" }, { "dropping-particle" : "", "family" : "Sasaki", "given" : "Daisuke", "non-dropping-particle" : "", "parse-names" : false, "suffix" : "" }, { "dropping-particle" : "", "family" : "Podhajska", "given" : "Anna", "non-dropping-particle" : "", "parse-names" : false, "suffix" : "" }, { "dropping-particle" : "", "family" : "Harbers", "given" : "Matthias", "non-dropping-particle" : "", "parse-names" : false, "suffix" : "" }, { "dropping-particle" : "", "family" : "Kawai", "given" : "Jun", "non-dropping-particle" : "", "parse-names" : false, "suffix" : "" }, { "dropping-particle" : "", "family" : "Carninci", "given" : "Piero", "non-dropping-particle" : "", "parse-names" : false, "suffix" : "" }, { "dropping-particle" : "", "family" : "Hayashizaki", "given" : "Yoshihide", "non-dropping-particle" : "", "parse-names" : false, "suffix" : "" } ], "container-title" : "Proceedings of the National Academy of Sciences of the United States of America", "id" : "ITEM-1", "issued" : { "date-parts" : [ [ "2003" ] ] }, "page" : "15776-15781", "title" : "Cap analysis gene expression for high-throughput analysis of transcriptional starting point and identification of promoter usage", "type" : "article-journal", "volume" : "100" }, "uris" : [ "http://www.mendeley.com/documents/?uuid=b22dbcee-01af-43f4-81be-1c4999ceb990" ] } ], "mendeley" : { "previouslyFormattedCitation" : "(Shiraki et al., 2003)" }, "properties" : { "noteIndex" : 0 }, "schema" : "https://github.com/citation-style-language/schema/raw/master/csl-citation.json" }</w:instrText>
      </w:r>
      <w:r w:rsidR="00700EEA">
        <w:fldChar w:fldCharType="separate"/>
      </w:r>
      <w:r w:rsidR="00700EEA" w:rsidRPr="00700EEA">
        <w:rPr>
          <w:noProof/>
        </w:rPr>
        <w:t>(Shiraki et al., 2003)</w:t>
      </w:r>
      <w:r w:rsidR="00700EEA">
        <w:fldChar w:fldCharType="end"/>
      </w:r>
      <w:r w:rsidR="005F2022">
        <w:t xml:space="preserve">, or PAS-Seq </w:t>
      </w:r>
      <w:r w:rsidR="0082276A">
        <w:fldChar w:fldCharType="begin" w:fldLock="1"/>
      </w:r>
      <w:r w:rsidR="006D7B9C">
        <w:instrText>ADDIN CSL_CITATION { "citationItems" : [ { "id" : "ITEM-1", "itemData" : { "DOI" : "10.1261/rna.2581711", "abstract" : "Alternative polyadenylation (APA) of mRNAs has emerged as an important mechanism for post-transcriptional gene regulation in higher eukaryotes. Although microarrays have recently been used to characterize APA globally, they have a number of serious limitations that prevents comprehensive and highly quantitative analysis. To better characterize APA and its regulation, we have developed a deep sequencing-based method called Poly(A) Site Sequencing (PAS-Seq) for quantitatively profiling RNA polyadenylation at the transcriptome level. PAS-Seq not only accurately and comprehensively identifies poly(A) junctions in mRNAs and noncoding RNAs, but also provides quantitative information on the relative abundance of polyadenylated RNAs. PAS-Seq analyses of human and mouse transcriptomes showed that 40%\u201350% of all expressed genes produce alternatively polyadenylated mRNAs. Furthermore, our study detected evolutionarily conserved polyadenylation of histone mRNAs and revealed novel features of mitochondrial RNA polyadenylation. Finally, PAS-Seq analyses of mouse embryonic stem (ES) cells, neural stem/progenitor (NSP) cells, and neurons not only identified more poly(A) sites than what was found in the entire mouse EST database, but also detected significant changes in the global APA profile that lead to lengthening of 3\u2032 untranslated regions (UTR) in many mRNAs during stem cell differentiation. Together, our PAS-Seq analyses revealed a complex landscape of RNA polyadenylation in mammalian cells and the dynamic regulation of APA during stem cell differentiation.", "author" : [ { "dropping-particle" : "", "family" : "Shepard", "given" : "Peter J.", "non-dropping-particle" : "", "parse-names" : false, "suffix" : "" }, { "dropping-particle" : "", "family" : "Choi", "given" : "Eun-A", "non-dropping-particle" : "", "parse-names" : false, "suffix" : "" }, { "dropping-particle" : "", "family" : "Lu", "given" : "Jente", "non-dropping-particle" : "", "parse-names" : false, "suffix" : "" }, { "dropping-particle" : "", "family" : "Flanagan", "given" : "Lisa A.", "non-dropping-particle" : "", "parse-names" : false, "suffix" : "" }, { "dropping-particle" : "", "family" : "Hertel", "given" : "Klemens J.", "non-dropping-particle" : "", "parse-names" : false, "suffix" : "" }, { "dropping-particle" : "", "family" : "Shi", "given" : "Yongsheng", "non-dropping-particle" : "", "parse-names" : false, "suffix" : "" } ], "container-title" : "RNA", "id" : "ITEM-1", "issue" : "4", "issued" : { "date-parts" : [ [ "2011", "4" ] ] }, "page" : "761 -772", "title" : "Complex and dynamic landscape of RNA polyadenylation revealed by PAS-Seq", "type" : "article-journal", "volume" : "17" }, "uris" : [ "http://www.mendeley.com/documents/?uuid=7318c018-46f3-4f34-86d4-f9b7b0db684c" ] } ], "mendeley" : { "previouslyFormattedCitation" : "(Shepard et al., 2011)" }, "properties" : { "noteIndex" : 0 }, "schema" : "https://github.com/citation-style-language/schema/raw/master/csl-citation.json" }</w:instrText>
      </w:r>
      <w:r w:rsidR="0082276A">
        <w:fldChar w:fldCharType="separate"/>
      </w:r>
      <w:r w:rsidR="0082276A" w:rsidRPr="0082276A">
        <w:rPr>
          <w:noProof/>
        </w:rPr>
        <w:t>(Shepard et al., 2011)</w:t>
      </w:r>
      <w:r w:rsidR="0082276A">
        <w:fldChar w:fldCharType="end"/>
      </w:r>
      <w:r w:rsidR="0082276A">
        <w:t xml:space="preserve">. </w:t>
      </w:r>
      <w:r w:rsidR="005F2022">
        <w:t xml:space="preserve">With appropriate size-selection steps, small RNAs </w:t>
      </w:r>
      <w:r w:rsidR="00B610A7">
        <w:fldChar w:fldCharType="begin" w:fldLock="1"/>
      </w:r>
      <w:r w:rsidR="006D7B9C">
        <w:instrText>ADDIN CSL_CITATION { "citationItems" : [ { "id" : "ITEM-1", "itemData" : { "DOI" : "10.1126/science.1157396", "ISSN" : "0036-8075, 1095-9203", "abstract" : "Small interfering RNAs (siRNAs) direct RNA interference (RNAi) in eukaryotes. In flies, somatic cells produce siRNAs from exogenous double-stranded RNA (dsRNA) as a defense against viral infection. We identified endogenous siRNAs (endo-siRNAs), 21 nucleotides in length, that correspond to transposons and heterochromatic sequences in the somatic cells of Drosophila melanogaster. We also detected endo-siRNAs complementary to messenger RNAs (mRNAs); these siRNAs disproportionately mapped to the complementary regions of overlapping mRNAs predicted to form double-stranded RNA in vivo. Normal accumulation of somatic endo-siRNAs requires the siRNA-generating ribonuclease Dicer-2 and the RNAi effector protein Argonaute2 (Ago2). We propose that endo-siRNAs generated by the fly RNAi pathway silence selfish genetic elements in the soma, much as Piwi-interacting RNAs do in the germ line.", "author" : [ { "dropping-particle" : "", "family" : "Ghildiyal", "given" : "Megha", "non-dropping-particle" : "", "parse-names" : false, "suffix" : "" }, { "dropping-particle" : "", "family" : "Seitz", "given" : "Herv\u00e9", "non-dropping-particle" : "", "parse-names" : false, "suffix" : "" }, { "dropping-particle" : "", "family" : "Horwich", "given" : "Michael D", "non-dropping-particle" : "", "parse-names" : false, "suffix" : "" }, { "dropping-particle" : "", "family" : "Li", "given" : "Chengjian", "non-dropping-particle" : "", "parse-names" : false, "suffix" : "" }, { "dropping-particle" : "", "family" : "Du", "given" : "Tingting", "non-dropping-particle" : "", "parse-names" : false, "suffix" : "" }, { "dropping-particle" : "", "family" : "Lee", "given" : "Soohyun", "non-dropping-particle" : "", "parse-names" : false, "suffix" : "" }, { "dropping-particle" : "", "family" : "Xu", "given" : "Jia", "non-dropping-particle" : "", "parse-names" : false, "suffix" : "" }, { "dropping-particle" : "", "family" : "Kittler", "given" : "Ellen L. W", "non-dropping-particle" : "", "parse-names" : false, "suffix" : "" }, { "dropping-particle" : "", "family" : "Zapp", "given" : "Maria L", "non-dropping-particle" : "", "parse-names" : false, "suffix" : "" }, { "dropping-particle" : "", "family" : "Weng", "given" : "Zhiping", "non-dropping-particle" : "", "parse-names" : false, "suffix" : "" }, { "dropping-particle" : "", "family" : "Zamore", "given" : "Phillip D", "non-dropping-particle" : "", "parse-names" : false, "suffix" : "" } ], "container-title" : "Science", "id" : "ITEM-1", "issue" : "5879", "issued" : { "date-parts" : [ [ "2008", "5" ] ] }, "page" : "1077-1081", "title" : "Endogenous siRNAs Derived from Transposons and mRNAs in Drosophila Somatic Cells", "type" : "article-journal", "volume" : "320" }, "uris" : [ "http://www.mendeley.com/documents/?uuid=80319667-fc05-4edd-8269-1b221c985342" ] } ], "mendeley" : { "previouslyFormattedCitation" : "(Ghildiyal et al., 2008)" }, "properties" : { "noteIndex" : 0 }, "schema" : "https://github.com/citation-style-language/schema/raw/master/csl-citation.json" }</w:instrText>
      </w:r>
      <w:r w:rsidR="00B610A7">
        <w:fldChar w:fldCharType="separate"/>
      </w:r>
      <w:r w:rsidR="00B610A7" w:rsidRPr="00B610A7">
        <w:rPr>
          <w:noProof/>
        </w:rPr>
        <w:t>(Ghildiyal et al., 2008)</w:t>
      </w:r>
      <w:r w:rsidR="00B610A7">
        <w:fldChar w:fldCharType="end"/>
      </w:r>
      <w:r w:rsidR="005F2022">
        <w:t xml:space="preserve"> can also be captured into a sequencing library.  Finally, traditional RNA-</w:t>
      </w:r>
      <w:proofErr w:type="gramStart"/>
      <w:r w:rsidR="005F2022">
        <w:t>Seq,</w:t>
      </w:r>
      <w:proofErr w:type="gramEnd"/>
      <w:r w:rsidR="005F2022">
        <w:t xml:space="preserve"> can effectively capture fragments of all of the above mentioned libraries, even though it is mainly associated with measurement or analysis of traditional mRNAs</w:t>
      </w:r>
      <w:r w:rsidR="00484ED7">
        <w:t>.</w:t>
      </w:r>
    </w:p>
    <w:p w14:paraId="3B39D057" w14:textId="25091E6E" w:rsidR="009539D4" w:rsidRDefault="009539D4" w:rsidP="00B473B9">
      <w:pPr>
        <w:pStyle w:val="ThesisNormalCompressed"/>
      </w:pPr>
      <w:r>
        <w:t xml:space="preserve">RNA-Seq and its associated </w:t>
      </w:r>
      <w:r w:rsidR="007A4289">
        <w:t>flavors</w:t>
      </w:r>
      <w:r>
        <w:t xml:space="preserve"> are also traditionally associated with measuring gene expression in tissue culture cells, or RNA extracted from particular tissues.</w:t>
      </w:r>
      <w:r w:rsidR="00100771">
        <w:t xml:space="preserve"> Recently, efforts to measure the RNA expression occurring in individual cells has gained attention</w:t>
      </w:r>
      <w:r w:rsidR="0082276A">
        <w:t xml:space="preserve"> </w:t>
      </w:r>
      <w:r w:rsidR="0082276A">
        <w:fldChar w:fldCharType="begin" w:fldLock="1"/>
      </w:r>
      <w:r w:rsidR="006D7B9C">
        <w:instrText>ADDIN CSL_CITATION { "citationItems" : [ { "id" : "ITEM-1", "itemData" : { "DOI" : "10.1038/nrg3542", "ISSN" : "1471-0064", "PMID" : "23897237", "abstract" : "The unabated progress in next-generation sequencing technologies is fostering a wave of new genomics, epigenomics, transcriptomics and proteomics technologies. These sequencing-based technologies are increasingly being targeted to individual cells, which will allow many new and longstanding questions to be addressed. For example, single-cell genomics will help to uncover cell lineage relationships; single-cell transcriptomics will supplant the coarse notion of marker-based cell types; and single-cell epigenomics and proteomics will allow the functional states of individual cells to be analysed. These technologies will become integrated within a decade or so, enabling high-throughput, multi-dimensional analyses of individual cells that will produce detailed knowledge of the cell lineage trees of higher organisms, including humans. Such studies will have important implications for both basic biological research and medicine.", "author" : [ { "dropping-particle" : "", "family" : "Shapiro", "given" : "Ehud", "non-dropping-particle" : "", "parse-names" : false, "suffix" : "" }, { "dropping-particle" : "", "family" : "Biezuner", "given" : "Tamir", "non-dropping-particle" : "", "parse-names" : false, "suffix" : "" }, { "dropping-particle" : "", "family" : "Linnarsson", "given" : "Sten", "non-dropping-particle" : "", "parse-names" : false, "suffix" : "" } ], "container-title" : "Nature reviews. Genetics", "id" : "ITEM-1", "issue" : "9", "issued" : { "date-parts" : [ [ "2013", "7", "30" ] ] }, "page" : "618-630", "publisher" : "Nature Publishing Group", "title" : "Single-cell sequencing-based technologies will revolutionize whole-organism science.", "type" : "article-journal", "volume" : "14" }, "uris" : [ "http://www.mendeley.com/documents/?uuid=2b4b4281-4063-4c68-a47d-679711df3a96" ] } ], "mendeley" : { "previouslyFormattedCitation" : "(Shapiro, Biezuner, &amp; Linnarsson, 2013)" }, "properties" : { "noteIndex" : 0 }, "schema" : "https://github.com/citation-style-language/schema/raw/master/csl-citation.json" }</w:instrText>
      </w:r>
      <w:r w:rsidR="0082276A">
        <w:fldChar w:fldCharType="separate"/>
      </w:r>
      <w:r w:rsidR="0082276A" w:rsidRPr="0082276A">
        <w:rPr>
          <w:noProof/>
        </w:rPr>
        <w:t>(Shapiro, Biezuner, &amp; Linnarsson, 2013)</w:t>
      </w:r>
      <w:r w:rsidR="0082276A">
        <w:fldChar w:fldCharType="end"/>
      </w:r>
      <w:r w:rsidR="00100771">
        <w:t xml:space="preserve">. Perhaps the most interesting concept when thinking about measurement of gene expression in a single cell is the ‘biological uncertainty principle,’ wherein it is possible to either know, or change (but not both) the RNA composition of a single cell. The name borrows from </w:t>
      </w:r>
      <w:r w:rsidR="0091479D">
        <w:t>Heisenberg's</w:t>
      </w:r>
      <w:r w:rsidR="00100771">
        <w:t xml:space="preserve"> uncertainty principle </w:t>
      </w:r>
      <w:r w:rsidR="00895411">
        <w:fldChar w:fldCharType="begin" w:fldLock="1"/>
      </w:r>
      <w:r w:rsidR="006D7B9C">
        <w:instrText>ADDIN CSL_CITATION { "citationItems" : [ { "id" : "ITEM-1", "itemData" : { "DOI" : "10.1007/BF01391200", "ISSN" : "1434-6001", "author" : [ { "dropping-particle" : "", "family" : "Kennard", "given" : "E. H.", "non-dropping-particle" : "", "parse-names" : false, "suffix" : "" } ], "container-title" : "Zeitschrift f\ufffdr Physik", "id" : "ITEM-1", "issue" : "4-5", "issued" : { "date-parts" : [ [ "1927", "4" ] ] }, "page" : "326-352", "title" : "Zur Quantenmechanik einfacher Bewegungstypen", "type" : "article-journal", "volume" : "44" }, "uris" : [ "http://www.mendeley.com/documents/?uuid=4d054d6f-dca6-4d98-a19e-1695c016acb6" ] } ], "mendeley" : { "previouslyFormattedCitation" : "(Kennard, 1927)" }, "properties" : { "noteIndex" : 0 }, "schema" : "https://github.com/citation-style-language/schema/raw/master/csl-citation.json" }</w:instrText>
      </w:r>
      <w:r w:rsidR="00895411">
        <w:fldChar w:fldCharType="separate"/>
      </w:r>
      <w:r w:rsidR="00895411" w:rsidRPr="00895411">
        <w:rPr>
          <w:noProof/>
        </w:rPr>
        <w:t>(Kennard, 1927)</w:t>
      </w:r>
      <w:r w:rsidR="00895411">
        <w:fldChar w:fldCharType="end"/>
      </w:r>
      <w:r w:rsidR="00BB147D">
        <w:t xml:space="preserve"> and is often confused with the more appropriate ‘observed effect’ </w:t>
      </w:r>
      <w:r w:rsidR="00BB147D">
        <w:fldChar w:fldCharType="begin" w:fldLock="1"/>
      </w:r>
      <w:r w:rsidR="006D7B9C">
        <w:instrText>ADDIN CSL_CITATION { "citationItems" : [ { "id" : "ITEM-1", "itemData" : { "author" : [ { "dropping-particle" : "", "family" : "Riley", "given" : "Kasandra J", "non-dropping-particle" : "", "parse-names" : false, "suffix" : "" }, { "dropping-particle" : "", "family" : "Steitz", "given" : "Joan A", "non-dropping-particle" : "", "parse-names" : false, "suffix" : "" } ], "id" : "ITEM-1", "issued" : { "date-parts" : [ [ "2013" ] ] }, "note" : "What is Chart?\n        \n```through the stages of its exis-tence\u2014from transcription to decay. Perhaps some variant of\nthe capture hybridization analysis of RNA targets (CHART) pro-cedure (Simon et al., 2011),```", "page" : "2011-2014", "title" : "Minireview The \u2018\u2018 Observer Effect \u2019\u2019 in Genome-wide Surveys of Protein-RNA Interactions Minireview", "type" : "article-journal" }, "uris" : [ "http://www.mendeley.com/documents/?uuid=cb2cc5ee-0c3c-4573-92d0-493fcc453dac" ] } ], "mendeley" : { "previouslyFormattedCitation" : "(Riley &amp; Steitz, 2013)" }, "properties" : { "noteIndex" : 0 }, "schema" : "https://github.com/citation-style-language/schema/raw/master/csl-citation.json" }</w:instrText>
      </w:r>
      <w:r w:rsidR="00BB147D">
        <w:fldChar w:fldCharType="separate"/>
      </w:r>
      <w:r w:rsidR="00BB147D" w:rsidRPr="00BB147D">
        <w:rPr>
          <w:noProof/>
        </w:rPr>
        <w:t>(Riley &amp; Steitz, 2013)</w:t>
      </w:r>
      <w:r w:rsidR="00BB147D">
        <w:fldChar w:fldCharType="end"/>
      </w:r>
      <w:r w:rsidR="00895411">
        <w:t xml:space="preserve">.  </w:t>
      </w:r>
      <w:r w:rsidR="00100771">
        <w:t xml:space="preserve">Leaving that issue aside, measuring how unique a given cell, within a tissue of similar, but obviously unique cells, is an exciting and informative </w:t>
      </w:r>
      <w:r w:rsidR="00895411">
        <w:t>endeavor</w:t>
      </w:r>
      <w:r w:rsidR="00E46D77">
        <w:t xml:space="preserve"> </w:t>
      </w:r>
      <w:r w:rsidR="00E46D77">
        <w:fldChar w:fldCharType="begin" w:fldLock="1"/>
      </w:r>
      <w:r w:rsidR="006D7B9C">
        <w:instrText>ADDIN CSL_CITATION { "citationItems" : [ { "id" : "ITEM-1", "itemData" : { "DOI" : "10.1038/nature12172", "ISSN" : "1476-4687", "PMID" : "23685454", "abstract" : "Recent molecular studies have shown that, even when derived from a seemingly homogenous population, individual cells can exhibit substantial differences in gene expression, protein levels and phenotypic output, with important functional consequences. Existing studies of cellular heterogeneity, however, have typically measured only a few pre-selected RNAs or proteins simultaneously, because genomic profiling methods could not be applied to single cells until very recently. Here we use single-cell RNA sequencing to investigate heterogeneity in the response of mouse bone-marrow-derived dendritic cells (BMDCs) to lipopolysaccharide. We find extensive, and previously unobserved, bimodal variation in messenger RNA abundance and splicing patterns, which we validate by RNA-fluorescence in situ hybridization for select transcripts. In particular, hundreds of key immune genes are bimodally expressed across cells, surprisingly even for genes that are very highly expressed at the population average. Moreover, splicing patterns demonstrate previously unobserved levels of heterogeneity between cells. Some of the observed bimodality can be attributed to closely related, yet distinct, known maturity states of BMDCs; other portions reflect differences in the usage of key regulatory circuits. For example, we identify a module of 137 highly variable, yet co-regulated, antiviral response genes. Using cells from knockout mice, we show that variability in this module may be propagated through an interferon feedback circuit, involving the transcriptional regulators Stat2 and Irf7. Our study demonstrates the power and promise of single-cell genomics in uncovering functional diversity between cells and in deciphering cell states and circuits.", "author" : [ { "dropping-particle" : "", "family" : "Shalek", "given" : "Alex K", "non-dropping-particle" : "", "parse-names" : false, "suffix" : "" }, { "dropping-particle" : "", "family" : "Satija", "given" : "Rahul", "non-dropping-particle" : "", "parse-names" : false, "suffix" : "" }, { "dropping-particle" : "", "family" : "Adiconis", "given" : "Xian", "non-dropping-particle" : "", "parse-names" : false, "suffix" : "" }, { "dropping-particle" : "", "family" : "Gertner", "given" : "Rona S", "non-dropping-particle" : "", "parse-names" : false, "suffix" : "" }, { "dropping-particle" : "", "family" : "Gaublomme", "given" : "Jellert T", "non-dropping-particle" : "", "parse-names" : false, "suffix" : "" }, { "dropping-particle" : "", "family" : "Raychowdhury", "given" : "Raktima", "non-dropping-particle" : "", "parse-names" : false, "suffix" : "" }, { "dropping-particle" : "", "family" : "Schwartz", "given" : "Schragi", "non-dropping-particle" : "", "parse-names" : false, "suffix" : "" }, { "dropping-particle" : "", "family" : "Yosef", "given" : "Nir", "non-dropping-particle" : "", "parse-names" : false, "suffix" : "" }, { "dropping-particle" : "", "family" : "Malboeuf", "given" : "Christine", "non-dropping-particle" : "", "parse-names" : false, "suffix" : "" }, { "dropping-particle" : "", "family" : "Lu", "given" : "Diana", "non-dropping-particle" : "", "parse-names" : false, "suffix" : "" }, { "dropping-particle" : "", "family" : "Trombetta", "given" : "John T", "non-dropping-particle" : "", "parse-names" : false, "suffix" : "" }, { "dropping-particle" : "", "family" : "Gennert", "given" : "Dave", "non-dropping-particle" : "", "parse-names" : false, "suffix" : "" }, { "dropping-particle" : "", "family" : "Gnirke", "given" : "Andreas", "non-dropping-particle" : "", "parse-names" : false, "suffix" : "" }, { "dropping-particle" : "", "family" : "Goren", "given" : "Alon", "non-dropping-particle" : "", "parse-names" : false, "suffix" : "" }, { "dropping-particle" : "", "family" : "Hacohen", "given" : "Nir", "non-dropping-particle" : "", "parse-names" : false, "suffix" : "" }, { "dropping-particle" : "", "family" : "Levin", "given" : "Joshua Z", "non-dropping-particle" : "", "parse-names" : false, "suffix" : "" }, { "dropping-particle" : "", "family" : "Park", "given" : "Hongkun", "non-dropping-particle" : "", "parse-names" : false, "suffix" : "" }, { "dropping-particle" : "", "family" : "Regev", "given" : "Aviv", "non-dropping-particle" : "", "parse-names" : false, "suffix" : "" } ], "container-title" : "Nature", "id" : "ITEM-1", "issued" : { "date-parts" : [ [ "2013", "5", "19" ] ] }, "page" : "1-5", "publisher" : "Nature Publishing Group", "title" : "Single-cell transcriptomics reveals bimodality in expression and splicing in immune cells.", "type" : "article-journal" }, "uris" : [ "http://www.mendeley.com/documents/?uuid=bf2df648-76ad-4e7b-b201-1a1dacbca63f" ] }, { "id" : "ITEM-2", "itemData" : { "DOI" : "10.1038/nbt.2642", "ISSN" : "1546-1696", "PMID" : "23873083", "abstract" : "Gene expression in multiple individual cells from a tissue or culture sample varies according to cell-cycle, genetic, epigenetic and stochastic differences between the cells. However, single-cell differences have been largely neglected in the analysis of the functional consequences of genetic variation. Here we measure the expression of 92 genes affected by Wnt signaling in 1,440 single cells from 15 individuals to associate single-nucleotide polymorphisms (SNPs) with gene-expression phenotypes, while accounting for stochastic and cell-cycle differences between cells. We provide evidence that many heritable variations in gene function-such as burst size, burst frequency, cell cycle-specific expression and expression correlation/noise between cells-are masked when expression is averaged over many cells. Our results demonstrate how single-cell analyses provide insights into the mechanistic and network effects of genetic variability, with improved statistical power to model these effects on gene expression.", "author" : [ { "dropping-particle" : "", "family" : "Wills", "given" : "Quin F", "non-dropping-particle" : "", "parse-names" : false, "suffix" : "" }, { "dropping-particle" : "", "family" : "Livak", "given" : "Kenneth J", "non-dropping-particle" : "", "parse-names" : false, "suffix" : "" }, { "dropping-particle" : "", "family" : "Tipping", "given" : "Alex J", "non-dropping-particle" : "", "parse-names" : false, "suffix" : "" }, { "dropping-particle" : "", "family" : "Enver", "given" : "Tariq", "non-dropping-particle" : "", "parse-names" : false, "suffix" : "" }, { "dropping-particle" : "", "family" : "Goldson", "given" : "Andrew J", "non-dropping-particle" : "", "parse-names" : false, "suffix" : "" }, { "dropping-particle" : "", "family" : "Sexton", "given" : "Darren W", "non-dropping-particle" : "", "parse-names" : false, "suffix" : "" }, { "dropping-particle" : "", "family" : "Holmes", "given" : "Chris", "non-dropping-particle" : "", "parse-names" : false, "suffix" : "" } ], "container-title" : "Nature biotechnology", "id" : "ITEM-2", "issue" : "8", "issued" : { "date-parts" : [ [ "2013", "7", "21" ] ] }, "page" : "748-752", "publisher" : "Nature Publishing Group", "title" : "Single-cell gene expression analysis reveals genetic associations masked in whole-tissue experiments.", "type" : "article-journal", "volume" : "31" }, "uris" : [ "http://www.mendeley.com/documents/?uuid=11551fbb-5df6-443f-bfaf-c21f359e0d9e" ] } ], "mendeley" : { "previouslyFormattedCitation" : "(Shalek et al., 2013; Wills et al., 2013)" }, "properties" : { "noteIndex" : 0 }, "schema" : "https://github.com/citation-style-language/schema/raw/master/csl-citation.json" }</w:instrText>
      </w:r>
      <w:r w:rsidR="00E46D77">
        <w:fldChar w:fldCharType="separate"/>
      </w:r>
      <w:r w:rsidR="00E46D77" w:rsidRPr="00E46D77">
        <w:rPr>
          <w:noProof/>
        </w:rPr>
        <w:t>(Shalek et al., 2013; Wills et al., 2013)</w:t>
      </w:r>
      <w:r w:rsidR="00E46D77">
        <w:fldChar w:fldCharType="end"/>
      </w:r>
      <w:r w:rsidR="00100771">
        <w:t>. Compared to the plastic nature of DNA</w:t>
      </w:r>
      <w:r w:rsidR="0082276A">
        <w:t xml:space="preserve"> </w:t>
      </w:r>
      <w:r w:rsidR="0082276A">
        <w:fldChar w:fldCharType="begin" w:fldLock="1"/>
      </w:r>
      <w:r w:rsidR="006D7B9C">
        <w:instrText>ADDIN CSL_CITATION { "citationItems" : [ { "id" : "ITEM-1", "itemData" : { "DOI" : "10.1038/nbt.2421", "ISSN" : "1087-0156", "abstract" : "In just seven years, next-generation technologies have reduced the cost and increased the speed of DNA sequencing by four orders of magnitude, and experiments requiring many millions of sequencing reads are now routine. In research, sequencing is being applied not only to assemble genomes and to investigate the genetic basis of human disease, but also to explore myriad phenomena in organismic and cellular biology. In the clinic, the utility of sequence data is being intensively evaluated in diverse contexts, including reproductive medicine, oncology and infectious disease. A recurrent theme in the development of new sequencing applications is the creative 'recombination' of existing experimental building blocks. However, there remain many potentially high-impact applications of next-generation DNA sequencing that are not yet fully realized.", "author" : [ { "dropping-particle" : "", "family" : "Shendure", "given" : "Jay", "non-dropping-particle" : "", "parse-names" : false, "suffix" : "" }, { "dropping-particle" : "", "family" : "Aiden", "given" : "Erez Lieberman", "non-dropping-particle" : "", "parse-names" : false, "suffix" : "" } ], "container-title" : "Nature Biotechnology", "id" : "ITEM-1", "issue" : "11", "issued" : { "date-parts" : [ [ "2012" ] ] }, "page" : "1084-1094", "title" : "The expanding scope of DNA sequencing", "type" : "article-journal", "volume" : "30" }, "uris" : [ "http://www.mendeley.com/documents/?uuid=0a13222b-fcc6-40db-96c8-9d5b1b2414bc" ] } ], "mendeley" : { "previouslyFormattedCitation" : "(Shendure &amp; Aiden, 2012)" }, "properties" : { "noteIndex" : 0 }, "schema" : "https://github.com/citation-style-language/schema/raw/master/csl-citation.json" }</w:instrText>
      </w:r>
      <w:r w:rsidR="0082276A">
        <w:fldChar w:fldCharType="separate"/>
      </w:r>
      <w:r w:rsidR="0082276A" w:rsidRPr="0082276A">
        <w:rPr>
          <w:noProof/>
        </w:rPr>
        <w:t>(Shendure &amp; Aiden, 2012)</w:t>
      </w:r>
      <w:r w:rsidR="0082276A">
        <w:fldChar w:fldCharType="end"/>
      </w:r>
      <w:r w:rsidR="00100771">
        <w:t>, the diversity of RNA synthesis within living cells is potentially much more complicated, and the ability to accurately measure RNA dynamics should allow us to make much more informative observations concerning biology then is currently possible</w:t>
      </w:r>
      <w:r w:rsidR="0082276A">
        <w:t xml:space="preserve"> </w:t>
      </w:r>
      <w:r w:rsidR="0082276A">
        <w:fldChar w:fldCharType="begin" w:fldLock="1"/>
      </w:r>
      <w:r w:rsidR="006D7B9C">
        <w:instrText>ADDIN CSL_CITATION { "citationItems" : [ { "id" : "ITEM-1", "itemData" : { "DOI" : "10.1038/nature11233", "ISSN" : "1476-4687", "PMID" : "22955620", "abstract" : "Eukaryotic cells make many types of primary and processed RNAs that are found either in specific subcellular compartments or throughout the cells. A complete catalogue of these RNAs is not yet available and their characteristic subcellular localizations are also poorly understood. Because RNA represents the direct output of the genetic information encoded by genomes and a significant proportion of a cell's regulatory capabilities are focused on its synthesis, processing, transport, modification and translation, the generation of such a catalogue is crucial for understanding genome function. Here we report evidence that three-quarters of the human genome is capable of being transcribed, as well as observations about the range and levels of expression, localization, processing fates, regulatory regions and modifications of almost all currently annotated and thousands of previously unannotated RNAs. These observations, taken together, prompt a redefinition of the concept of a gene.", "author" : [ { "dropping-particle" : "", "family" : "Djebali", "given" : "Sarah", "non-dropping-particle" : "", "parse-names" : false, "suffix" : "" }, { "dropping-particle" : "", "family" : "Davis", "given" : "Carrie a", "non-dropping-particle" : "", "parse-names" : false, "suffix" : "" }, { "dropping-particle" : "", "family" : "Merkel", "given" : "Angelika", "non-dropping-particle" : "", "parse-names" : false, "suffix" : "" }, { "dropping-particle" : "", "family" : "Dobin", "given" : "Alex", "non-dropping-particle" : "", "parse-names" : false, "suffix" : "" }, { "dropping-particle" : "", "family" : "Lassmann", "given" : "Timo", "non-dropping-particle" : "", "parse-names" : false, "suffix" : "" }, { "dropping-particle" : "", "family" : "Mortazavi", "given" : "Ali", "non-dropping-particle" : "", "parse-names" : false, "suffix" : "" }, { "dropping-particle" : "", "family" : "Tanzer", "given" : "Andrea", "non-dropping-particle" : "", "parse-names" : false, "suffix" : "" }, { "dropping-particle" : "", "family" : "Lagarde", "given" : "Julien", "non-dropping-particle" : "", "parse-names" : false, "suffix" : "" }, { "dropping-particle" : "", "family" : "Lin", "given" : "Wei", "non-dropping-particle" : "", "parse-names" : false, "suffix" : "" }, { "dropping-particle" : "", "family" : "Schlesinger", "given" : "Felix", "non-dropping-particle" : "", "parse-names" : false, "suffix" : "" }, { "dropping-particle" : "", "family" : "Xue", "given" : "Chenghai", "non-dropping-particle" : "", "parse-names" : false, "suffix" : "" }, { "dropping-particle" : "", "family" : "Marinov", "given" : "Georgi K", "non-dropping-particle" : "", "parse-names" : false, "suffix" : "" }, { "dropping-particle" : "", "family" : "Khatun", "given" : "Jainab", "non-dropping-particle" : "", "parse-names" : false, "suffix" : "" }, { "dropping-particle" : "", "family" : "Williams", "given" : "Brian a", "non-dropping-particle" : "", "parse-names" : false, "suffix" : "" }, { "dropping-particle" : "", "family" : "Zaleski", "given" : "Chris", "non-dropping-particle" : "", "parse-names" : false, "suffix" : "" }, { "dropping-particle" : "", "family" : "Rozowsky", "given" : "Joel", "non-dropping-particle" : "", "parse-names" : false, "suffix" : "" }, { "dropping-particle" : "", "family" : "R\u00f6der", "given" : "Maik", "non-dropping-particle" : "", "parse-names" : false, "suffix" : "" }, { "dropping-particle" : "", "family" : "Kokocinski", "given" : "Felix", "non-dropping-particle" : "", "parse-names" : false, "suffix" : "" }, { "dropping-particle" : "", "family" : "Abdelhamid", "given" : "Rehab F", "non-dropping-particle" : "", "parse-names" : false, "suffix" : "" }, { "dropping-particle" : "", "family" : "Alioto", "given" : "Tyler", "non-dropping-particle" : "", "parse-names" : false, "suffix" : "" }, { "dropping-particle" : "", "family" : "Antoshechkin", "given" : "Igor", "non-dropping-particle" : "", "parse-names" : false, "suffix" : "" }, { "dropping-particle" : "", "family" : "Baer", "given" : "Michael T", "non-dropping-particle" : "", "parse-names" : false, "suffix" : "" }, { "dropping-particle" : "", "family" : "Bar", "given" : "Nadav S", "non-dropping-particle" : "", "parse-names" : false, "suffix" : "" }, { "dropping-particle" : "", "family" : "Batut", "given" : "Philippe", "non-dropping-particle" : "", "parse-names" : false, "suffix" : "" }, { "dropping-particle" : "", "family" : "Bell", "given" : "Kimberly", "non-dropping-particle" : "", "parse-names" : false, "suffix" : "" }, { "dropping-particle" : "", "family" : "Bell", "given" : "Ian", "non-dropping-particle" : "", "parse-names" : false, "suffix" : "" }, { "dropping-particle" : "", "family" : "Chakrabortty", "given" : "Sudipto", "non-dropping-particle" : "", "parse-names" : false, "suffix" : "" }, { "dropping-particle" : "", "family" : "Chen", "given" : "Xian", "non-dropping-particle" : "", "parse-names" : false, "suffix" : "" }, { "dropping-particle" : "", "family" : "Chrast", "given" : "Jacqueline", "non-dropping-particle" : "", "parse-names" : false, "suffix" : "" }, { "dropping-particle" : "", "family" : "Curado", "given" : "Joao", "non-dropping-particle" : "", "parse-names" : false, "suffix" : "" }, { "dropping-particle" : "", "family" : "Derrien", "given" : "Thomas", "non-dropping-particle" : "", "parse-names" : false, "suffix" : "" }, { "dropping-particle" : "", "family" : "Drenkow", "given" : "Jorg", "non-dropping-particle" : "", "parse-names" : false, "suffix" : "" }, { "dropping-particle" : "", "family" : "Dumais", "given" : "Erica", "non-dropping-particle" : "", "parse-names" : false, "suffix" : "" }, { "dropping-particle" : "", "family" : "Dumais", "given" : "Jacqueline", "non-dropping-particle" : "", "parse-names" : false, "suffix" : "" }, { "dropping-particle" : "", "family" : "Duttagupta", "given" : "Radha", "non-dropping-particle" : "", "parse-names" : false, "suffix" : "" }, { "dropping-particle" : "", "family" : "Falconnet", "given" : "Emilie", "non-dropping-particle" : "", "parse-names" : false, "suffix" : "" }, { "dropping-particle" : "", "family" : "Fastuca", "given" : "Meagan", "non-dropping-particle" : "", "parse-names" : false, "suffix" : "" }, { "dropping-particle" : "", "family" : "Fejes-Toth", "given" : "Kata", "non-dropping-particle" : "", "parse-names" : false, "suffix" : "" }, { "dropping-particle" : "", "family" : "Ferreira", "given" : "Pedro", "non-dropping-particle" : "", "parse-names" : false, "suffix" : "" }, { "dropping-particle" : "", "family" : "Foissac", "given" : "Sylvain", "non-dropping-particle" : "", "parse-names" : false, "suffix" : "" }, { "dropping-particle" : "", "family" : "Fullwood", "given" : "Melissa J", "non-dropping-particle" : "", "parse-names" : false, "suffix" : "" }, { "dropping-particle" : "", "family" : "Gao", "given" : "Hui", "non-dropping-particle" : "", "parse-names" : false, "suffix" : "" }, { "dropping-particle" : "", "family" : "Gonzalez", "given" : "David", "non-dropping-particle" : "", "parse-names" : false, "suffix" : "" }, { "dropping-particle" : "", "family" : "Gordon", "given" : "Assaf", "non-dropping-particle" : "", "parse-names" : false, "suffix" : "" }, { "dropping-particle" : "", "family" : "Gunawardena", "given" : "Harsha", "non-dropping-particle" : "", "parse-names" : false, "suffix" : "" }, { "dropping-particle" : "", "family" : "Howald", "given" : "Cedric", "non-dropping-particle" : "", "parse-names" : false, "suffix" : "" }, { "dropping-particle" : "", "family" : "Jha", "given" : "Sonali", "non-dropping-particle" : "", "parse-names" : false, "suffix" : "" }, { "dropping-particle" : "", "family" : "Johnson", "given" : "Rory", "non-dropping-particle" : "", "parse-names" : false, "suffix" : "" }, { "dropping-particle" : "", "family" : "Kapranov", "given" : "Philipp", "non-dropping-particle" : "", "parse-names" : false, "suffix" : "" }, { "dropping-particle" : "", "family" : "King", "given" : "Brandon", "non-dropping-particle" : "", "parse-names" : false, "suffix" : "" }, { "dropping-particle" : "", "family" : "Kingswood", "given" : "Colin", "non-dropping-particle" : "", "parse-names" : false, "suffix" : "" }, { "dropping-particle" : "", "family" : "Luo", "given" : "Oscar J", "non-dropping-particle" : "", "parse-names" : false, "suffix" : "" }, { "dropping-particle" : "", "family" : "Park", "given" : "Eddie", "non-dropping-particle" : "", "parse-names" : false, "suffix" : "" }, { "dropping-particle" : "", "family" : "Persaud", "given" : "Kimberly", "non-dropping-particle" : "", "parse-names" : false, "suffix" : "" }, { "dropping-particle" : "", "family" : "Preall", "given" : "Jonathan B", "non-dropping-particle" : "", "parse-names" : false, "suffix" : "" }, { "dropping-particle" : "", "family" : "Ribeca", "given" : "Paolo", "non-dropping-particle" : "", "parse-names" : false, "suffix" : "" }, { "dropping-particle" : "", "family" : "Risk", "given" : "Brian", "non-dropping-particle" : "", "parse-names" : false, "suffix" : "" }, { "dropping-particle" : "", "family" : "Robyr", "given" : "Daniel", "non-dropping-particle" : "", "parse-names" : false, "suffix" : "" }, { "dropping-particle" : "", "family" : "Sammeth", "given" : "Michael", "non-dropping-particle" : "", "parse-names" : false, "suffix" : "" }, { "dropping-particle" : "", "family" : "Schaffer", "given" : "Lorian", "non-dropping-particle" : "", "parse-names" : false, "suffix" : "" }, { "dropping-particle" : "", "family" : "See", "given" : "Lei-Hoon", "non-dropping-particle" : "", "parse-names" : false, "suffix" : "" }, { "dropping-particle" : "", "family" : "Shahab", "given" : "Atif", "non-dropping-particle" : "", "parse-names" : false, "suffix" : "" }, { "dropping-particle" : "", "family" : "Skancke", "given" : "Jorgen", "non-dropping-particle" : "", "parse-names" : false, "suffix" : "" }, { "dropping-particle" : "", "family" : "Suzuki", "given" : "Ana Maria", "non-dropping-particle" : "", "parse-names" : false, "suffix" : "" }, { "dropping-particle" : "", "family" : "Takahashi", "given" : "Hazuki", "non-dropping-particle" : "", "parse-names" : false, "suffix" : "" }, { "dropping-particle" : "", "family" : "Tilgner", "given" : "Hagen", "non-dropping-particle" : "", "parse-names" : false, "suffix" : "" }, { "dropping-particle" : "", "family" : "Trout", "given" : "Diane", "non-dropping-particle" : "", "parse-names" : false, "suffix" : "" }, { "dropping-particle" : "", "family" : "Walters", "given" : "Nathalie", "non-dropping-particle" : "", "parse-names" : false, "suffix" : "" }, { "dropping-particle" : "", "family" : "Wang", "given" : "Huaien", "non-dropping-particle" : "", "parse-names" : false, "suffix" : "" }, { "dropping-particle" : "", "family" : "Wrobel", "given" : "John", "non-dropping-particle" : "", "parse-names" : false, "suffix" : "" }, { "dropping-particle" : "", "family" : "Yu", "given" : "Yanbao", "non-dropping-particle" : "", "parse-names" : false, "suffix" : "" }, { "dropping-particle" : "", "family" : "Ruan", "given" : "Xiaoan", "non-dropping-particle" : "", "parse-names" : false, "suffix" : "" }, { "dropping-particle" : "", "family" : "Hayashizaki", "given" : "Yoshihide", "non-dropping-particle" : "", "parse-names" : false, "suffix" : "" }, { "dropping-particle" : "", "family" : "Harrow", "given" : "Jennifer", "non-dropping-particle" : "", "parse-names" : false, "suffix" : "" }, { "dropping-particle" : "", "family" : "Gerstein", "given" : "Mark", "non-dropping-particle" : "", "parse-names" : false, "suffix" : "" }, { "dropping-particle" : "", "family" : "Hubbard", "given" : "Tim", "non-dropping-particle" : "", "parse-names" : false, "suffix" : "" }, { "dropping-particle" : "", "family" : "Reymond", "given" : "Alexandre", "non-dropping-particle" : "", "parse-names" : false, "suffix" : "" }, { "dropping-particle" : "", "family" : "Antonarakis", "given" : "Stylianos E", "non-dropping-particle" : "", "parse-names" : false, "suffix" : "" }, { "dropping-particle" : "", "family" : "Hannon", "given" : "Gregory", "non-dropping-particle" : "", "parse-names" : false, "suffix" : "" }, { "dropping-particle" : "", "family" : "Giddings", "given" : "Morgan C", "non-dropping-particle" : "", "parse-names" : false, "suffix" : "" }, { "dropping-particle" : "", "family" : "Ruan", "given" : "Yijun", "non-dropping-particle" : "", "parse-names" : false, "suffix" : "" }, { "dropping-particle" : "", "family" : "Wold", "given" : "Barbara", "non-dropping-particle" : "", "parse-names" : false, "suffix" : "" }, { "dropping-particle" : "", "family" : "Carninci", "given" : "Piero", "non-dropping-particle" : "", "parse-names" : false, "suffix" : "" }, { "dropping-particle" : "", "family" : "Guig\u00f3", "given" : "Roderic", "non-dropping-particle" : "", "parse-names" : false, "suffix" : "" }, { "dropping-particle" : "", "family" : "Gingeras", "given" : "Thomas R", "non-dropping-particle" : "", "parse-names" : false, "suffix" : "" } ], "container-title" : "Nature", "id" : "ITEM-1", "issue" : "7414", "issued" : { "date-parts" : [ [ "2012", "9", "6" ] ] }, "note" : "Long RNA &gt; 200 nt in this article\n\n        \nImportant and usefule quotes are reproduced and shown in line notes below.\n\n        \n\"\"The Cumulative overage of transcribed regions in the 15 cell lines across the human genome is 62.1 an 74.7% processed and primary transcripts.\"\"", "page" : "101-8", "title" : "Landscape of transcription in human cells.", "type" : "article-journal", "volume" : "489" }, "uris" : [ "http://www.mendeley.com/documents/?uuid=e28aec57-8e79-46c9-90db-054e5b20dcc9" ] } ], "mendeley" : { "previouslyFormattedCitation" : "(Djebali et al., 2012)" }, "properties" : { "noteIndex" : 0 }, "schema" : "https://github.com/citation-style-language/schema/raw/master/csl-citation.json" }</w:instrText>
      </w:r>
      <w:r w:rsidR="0082276A">
        <w:fldChar w:fldCharType="separate"/>
      </w:r>
      <w:r w:rsidR="0082276A" w:rsidRPr="0082276A">
        <w:rPr>
          <w:noProof/>
        </w:rPr>
        <w:t>(Djebali et al., 2012)</w:t>
      </w:r>
      <w:r w:rsidR="0082276A">
        <w:fldChar w:fldCharType="end"/>
      </w:r>
      <w:r w:rsidR="00100771">
        <w:t>.</w:t>
      </w:r>
    </w:p>
    <w:p w14:paraId="6370B606" w14:textId="77777777" w:rsidR="00B424FC" w:rsidRPr="00081109" w:rsidRDefault="00B424FC" w:rsidP="00B473B9">
      <w:pPr>
        <w:pStyle w:val="ThesisNormalCompressed"/>
      </w:pPr>
    </w:p>
    <w:p w14:paraId="33DE0FB4" w14:textId="690D2F86" w:rsidR="001E6179" w:rsidRDefault="001E6179" w:rsidP="0086624B">
      <w:pPr>
        <w:pStyle w:val="Heading4"/>
      </w:pPr>
      <w:r>
        <w:t>RNA Biology</w:t>
      </w:r>
    </w:p>
    <w:p w14:paraId="4155D599" w14:textId="1D7937D9" w:rsidR="001E6179" w:rsidRDefault="001E6179" w:rsidP="0086624B">
      <w:pPr>
        <w:pStyle w:val="Heading5"/>
      </w:pPr>
      <w:r w:rsidRPr="001E6179">
        <w:t>RNA Expression</w:t>
      </w:r>
    </w:p>
    <w:p w14:paraId="3057C694" w14:textId="77777777" w:rsidR="000B3CE2" w:rsidRDefault="000B3CE2" w:rsidP="000B3CE2">
      <w:pPr>
        <w:pStyle w:val="ListParagraph"/>
        <w:numPr>
          <w:ilvl w:val="0"/>
          <w:numId w:val="21"/>
        </w:numPr>
      </w:pPr>
      <w:r>
        <w:t>ENCODE</w:t>
      </w:r>
    </w:p>
    <w:p w14:paraId="2140346C" w14:textId="4939ED2C" w:rsidR="00302521" w:rsidRDefault="00302521" w:rsidP="00302521">
      <w:pPr>
        <w:spacing w:line="240" w:lineRule="auto"/>
      </w:pPr>
      <w:r w:rsidRPr="00302521">
        <w:t xml:space="preserve">The encode project revealed that most of the genome is transcribed into RNA.  This was done in cancerous cell lines, and while it revealed the potential for transcription, it did not reveal much biology </w:t>
      </w:r>
      <w:proofErr w:type="gramStart"/>
      <w:r w:rsidRPr="00302521">
        <w:t>beyond a cells</w:t>
      </w:r>
      <w:proofErr w:type="gramEnd"/>
      <w:r w:rsidRPr="00302521">
        <w:t xml:space="preserve"> in culture simply perpetuating their existence.  </w:t>
      </w:r>
    </w:p>
    <w:p w14:paraId="2E5D8346" w14:textId="77777777" w:rsidR="00302521" w:rsidRDefault="00302521" w:rsidP="00302521">
      <w:pPr>
        <w:spacing w:line="240" w:lineRule="auto"/>
      </w:pPr>
    </w:p>
    <w:p w14:paraId="213F0719" w14:textId="24F798E1" w:rsidR="000B3CE2" w:rsidRPr="000B3CE2" w:rsidRDefault="000B3CE2" w:rsidP="000B3CE2">
      <w:pPr>
        <w:pStyle w:val="ListParagraph"/>
        <w:numPr>
          <w:ilvl w:val="0"/>
          <w:numId w:val="21"/>
        </w:numPr>
      </w:pPr>
      <w:r>
        <w:t>Integration of different datasets for a more complete transcriptional picture</w:t>
      </w:r>
    </w:p>
    <w:p w14:paraId="0D26B15F" w14:textId="6704E1C3" w:rsidR="001E6179" w:rsidRDefault="001E6179" w:rsidP="0086624B">
      <w:pPr>
        <w:pStyle w:val="Heading5"/>
      </w:pPr>
      <w:r>
        <w:t>Alternative Splicing</w:t>
      </w:r>
    </w:p>
    <w:p w14:paraId="78731063" w14:textId="7148B0E1" w:rsidR="009539D4" w:rsidRPr="009539D4" w:rsidRDefault="009539D4" w:rsidP="009539D4">
      <w:r>
        <w:t xml:space="preserve">Mention the pair of papers in science, </w:t>
      </w:r>
      <w:proofErr w:type="spellStart"/>
      <w:proofErr w:type="gramStart"/>
      <w:r>
        <w:t>dec</w:t>
      </w:r>
      <w:proofErr w:type="spellEnd"/>
      <w:proofErr w:type="gramEnd"/>
      <w:r>
        <w:t xml:space="preserve"> 2012 that discuss evolution using RNA-Seq</w:t>
      </w:r>
    </w:p>
    <w:p w14:paraId="25CA159A" w14:textId="54AB74B5" w:rsidR="00691863" w:rsidRDefault="00691863" w:rsidP="00691863">
      <w:r>
        <w:t>===From QE===</w:t>
      </w:r>
    </w:p>
    <w:p w14:paraId="73F1F057" w14:textId="239E2C9F" w:rsidR="007A4289" w:rsidRPr="00691863" w:rsidRDefault="007A4289" w:rsidP="00691863">
      <w:r>
        <w:t>## Updated references and this is a very good and useful section of language</w:t>
      </w:r>
    </w:p>
    <w:p w14:paraId="0AEDF854" w14:textId="742318AC" w:rsidR="00691863" w:rsidRDefault="00691863" w:rsidP="00B473B9">
      <w:pPr>
        <w:pStyle w:val="ThesisNormalCompressed"/>
      </w:pPr>
      <w:r>
        <w:t>Soon after the discovery of introns, it was reasoned that genes could be arranged in different combinations, greatly increasing the coding potential of a genome</w:t>
      </w:r>
      <w:r w:rsidR="007A4289">
        <w:t xml:space="preserve"> </w:t>
      </w:r>
      <w:r w:rsidR="007A4289">
        <w:fldChar w:fldCharType="begin" w:fldLock="1"/>
      </w:r>
      <w:r w:rsidR="006D7B9C">
        <w:instrText>ADDIN CSL_CITATION { "citationItems" : [ { "id" : "ITEM-1", "itemData" : { "ISSN" : "0028-0836", "author" : [ { "dropping-particle" : "", "family" : "Gilbert", "given" : "W", "non-dropping-particle" : "", "parse-names" : false, "suffix" : "" } ], "container-title" : "Nature", "id" : "ITEM-1", "issue" : "5645", "issued" : { "date-parts" : [ [ "1978", "2" ] ] }, "page" : "501", "title" : "Why genes in pieces?", "type" : "article-journal", "volume" : "271" }, "uris" : [ "http://www.mendeley.com/documents/?uuid=b93d05f5-aa58-4848-b5bd-a909d393d928" ] } ], "mendeley" : { "previouslyFormattedCitation" : "(Gilbert, 1978)" }, "properties" : { "noteIndex" : 0 }, "schema" : "https://github.com/citation-style-language/schema/raw/master/csl-citation.json" }</w:instrText>
      </w:r>
      <w:r w:rsidR="007A4289">
        <w:fldChar w:fldCharType="separate"/>
      </w:r>
      <w:r w:rsidR="007A4289" w:rsidRPr="007A4289">
        <w:rPr>
          <w:noProof/>
        </w:rPr>
        <w:t>(Gilbert, 1978)</w:t>
      </w:r>
      <w:r w:rsidR="007A4289">
        <w:fldChar w:fldCharType="end"/>
      </w:r>
      <w:r>
        <w:t>.  The process of rearranging genes, now known as alternative splicing (AS), has proven to be an integral phase of gene expression in most eukaryotes.  In just 15 years, the number of genes estimated to be alternatively spliced has grown considerably.  In his Nobel lecture, Phil Sharp stated that: “Approximately, one of every twenty genes is expressed by alternative pathways of RNA splicing in different cell types or growth states</w:t>
      </w:r>
      <w:r w:rsidR="007A4289">
        <w:t xml:space="preserve">” </w:t>
      </w:r>
      <w:r w:rsidR="007A4289">
        <w:fldChar w:fldCharType="begin" w:fldLock="1"/>
      </w:r>
      <w:r w:rsidR="006D7B9C">
        <w:instrText>ADDIN CSL_CITATION { "citationItems" : [ { "id" : "ITEM-1", "itemData" : { "ISSN" : "0092-8674", "author" : [ { "dropping-particle" : "", "family" : "Sharp", "given" : "P A", "non-dropping-particle" : "", "parse-names" : false, "suffix" : "" } ], "container-title" : "Cell", "id" : "ITEM-1", "issue" : "6", "issued" : { "date-parts" : [ [ "1994", "6" ] ] }, "page" : "805-15", "title" : "Split genes and RNA splicing", "type" : "article-journal", "volume" : "77" }, "uris" : [ "http://www.mendeley.com/documents/?uuid=47533b6e-4862-44d5-ab62-437d513aabf9" ] } ], "mendeley" : { "previouslyFormattedCitation" : "(Sharp, 1994)" }, "properties" : { "noteIndex" : 0 }, "schema" : "https://github.com/citation-style-language/schema/raw/master/csl-citation.json" }</w:instrText>
      </w:r>
      <w:r w:rsidR="007A4289">
        <w:fldChar w:fldCharType="separate"/>
      </w:r>
      <w:r w:rsidR="007A4289" w:rsidRPr="007A4289">
        <w:rPr>
          <w:noProof/>
        </w:rPr>
        <w:t>(Sharp, 1994)</w:t>
      </w:r>
      <w:r w:rsidR="007A4289">
        <w:fldChar w:fldCharType="end"/>
      </w:r>
      <w:r>
        <w:t>.  Not long after the assembly of the first human genome, a number of groups combed through Expressed Sequence Tag (EST) databases to increase that estimate to 35%-59%</w:t>
      </w:r>
      <w:r w:rsidR="007A4289">
        <w:t xml:space="preserve"> </w:t>
      </w:r>
      <w:r w:rsidR="007A4289">
        <w:fldChar w:fldCharType="begin" w:fldLock="1"/>
      </w:r>
      <w:r w:rsidR="006D7B9C">
        <w:instrText>ADDIN CSL_CITATION { "citationItems" : [ { "id" : "ITEM-1", "itemData" : { "DOI" : "10.1038/ng0102-13", "ISSN" : "1061-4036", "abstract" : "Recent genome-wide analyses of alternative splicing indicate that 40-60% of human genes have alternative splice forms, suggesting that alternative splicing is one of the most significant components of the functional complexity of the human genome. Here we review these recent results from bioinformatics studies, assess their reliability and consider the impact of alternative splicing on biological functions. Although the 'big picture' of alternative splicing that is emerging from genomics is exciting, there are many challenges. High-throughput experimental verification of alternative splice forms, functional characterization, and regulation of alternative splicing are key directions for research. We recommend a community-based effort to discover and characterize alternative splice forms comprehensively throughout the human genome.", "author" : [ { "dropping-particle" : "", "family" : "Modrek", "given" : "Barmak", "non-dropping-particle" : "", "parse-names" : false, "suffix" : "" }, { "dropping-particle" : "", "family" : "Lee", "given" : "Christopher", "non-dropping-particle" : "", "parse-names" : false, "suffix" : "" } ], "container-title" : "Nature Genetics", "id" : "ITEM-1", "issue" : "1", "issued" : { "date-parts" : [ [ "2002", "1" ] ] }, "page" : "13-9", "title" : "A genomic view of alternative splicing", "type" : "article-journal", "volume" : "30" }, "uris" : [ "http://www.mendeley.com/documents/?uuid=5c53cf31-84c3-4e53-9739-6c051bbb4057" ] } ], "mendeley" : { "previouslyFormattedCitation" : "(Modrek &amp; Lee, 2002)" }, "properties" : { "noteIndex" : 0 }, "schema" : "https://github.com/citation-style-language/schema/raw/master/csl-citation.json" }</w:instrText>
      </w:r>
      <w:r w:rsidR="007A4289">
        <w:fldChar w:fldCharType="separate"/>
      </w:r>
      <w:r w:rsidR="007A4289" w:rsidRPr="007A4289">
        <w:rPr>
          <w:noProof/>
        </w:rPr>
        <w:t>(Modrek &amp; Lee, 2002)</w:t>
      </w:r>
      <w:r w:rsidR="007A4289">
        <w:fldChar w:fldCharType="end"/>
      </w:r>
      <w:r>
        <w:t>.  Soon after, analysis using specially designed microarrays resulted in an increased estimate of 74%</w:t>
      </w:r>
      <w:r w:rsidR="007A4289">
        <w:t xml:space="preserve"> </w:t>
      </w:r>
      <w:r w:rsidR="007A4289">
        <w:fldChar w:fldCharType="begin" w:fldLock="1"/>
      </w:r>
      <w:r w:rsidR="006D7B9C">
        <w:instrText>ADDIN CSL_CITATION { "citationItems" : [ { "id" : "ITEM-1", "itemData" : { "abstract" : "Alternative pre-messenger RNA (pre-mRNA) splicing plays important roles in development, physiology, and disease, and more than half of human genes are alternatively spliced. To understand the biological roles and regulation of alternative splicing across different tissues and stages of development, systematic methods are needed. Here, we demonstrate the use of microarrays to monitor splicing at every exon-exon junction in more than 10,000 multi-exon human genes in 52 tissues and cell lines. These genome-wide data provide experimental evidence and tissue distributions for thousands of known and novel alternative splicing events. Adding to previous studies, the results indicate that at least 74% of human multi-exon genes are alternatively spliced.", "author" : [ { "dropping-particle" : "", "family" : "Johnson", "given" : "Jason M", "non-dropping-particle" : "", "parse-names" : false, "suffix" : "" }, { "dropping-particle" : "", "family" : "Castle", "given" : "John", "non-dropping-particle" : "", "parse-names" : false, "suffix" : "" }, { "dropping-particle" : "", "family" : "Garrett-Engele", "given" : "Philip", "non-dropping-particle" : "", "parse-names" : false, "suffix" : "" }, { "dropping-particle" : "", "family" : "Kan", "given" : "Zhengyan", "non-dropping-particle" : "", "parse-names" : false, "suffix" : "" }, { "dropping-particle" : "", "family" : "Loerch", "given" : "Patrick M", "non-dropping-particle" : "", "parse-names" : false, "suffix" : "" }, { "dropping-particle" : "", "family" : "Armour", "given" : "Christopher D", "non-dropping-particle" : "", "parse-names" : false, "suffix" : "" }, { "dropping-particle" : "", "family" : "Santos", "given" : "Ralph", "non-dropping-particle" : "", "parse-names" : false, "suffix" : "" }, { "dropping-particle" : "", "family" : "Schadt", "given" : "Eric E", "non-dropping-particle" : "", "parse-names" : false, "suffix" : "" }, { "dropping-particle" : "", "family" : "Stoughton", "given" : "Roland", "non-dropping-particle" : "", "parse-names" : false, "suffix" : "" }, { "dropping-particle" : "", "family" : "Shoemaker", "given" : "Daniel D", "non-dropping-particle" : "", "parse-names" : false, "suffix" : "" } ], "container-title" : "Science", "id" : "ITEM-1", "issue" : "5653", "issued" : { "date-parts" : [ [ "2003" ] ] }, "page" : "2141-2144", "title" : "Genome-Wide Survey of Human Alternative Pre-mRNA Splicing with Exon Junction Microarrays", "type" : "article-journal", "volume" : "302" }, "uris" : [ "http://www.mendeley.com/documents/?uuid=fd85c19a-b6c7-4ab3-ada0-bbb9ee68e5e9" ] } ], "mendeley" : { "previouslyFormattedCitation" : "(Johnson et al., 2003)" }, "properties" : { "noteIndex" : 0 }, "schema" : "https://github.com/citation-style-language/schema/raw/master/csl-citation.json" }</w:instrText>
      </w:r>
      <w:r w:rsidR="007A4289">
        <w:fldChar w:fldCharType="separate"/>
      </w:r>
      <w:r w:rsidR="007A4289" w:rsidRPr="007A4289">
        <w:rPr>
          <w:noProof/>
        </w:rPr>
        <w:t>(Johnson et al., 2003)</w:t>
      </w:r>
      <w:r w:rsidR="007A4289">
        <w:fldChar w:fldCharType="end"/>
      </w:r>
      <w:r>
        <w:t>.  However, in late 2008, three groups utilizing high-throughput sequencing (HTS) of cDNA (referred to as RNA-Seq) demonstrated that between 86% and 95% of human multi-exon genes are subject to AS</w:t>
      </w:r>
      <w:r w:rsidR="007A4289">
        <w:t xml:space="preserve"> </w:t>
      </w:r>
      <w:r w:rsidR="007A4289">
        <w:fldChar w:fldCharType="begin" w:fldLock="1"/>
      </w:r>
      <w:r w:rsidR="006D7B9C">
        <w:instrText>ADDIN CSL_CITATION { "citationItems" : [ { "id" : "ITEM-1", "itemData" : { "abstract" : "Sequence-based analyses have predicted that \u00e2\u0088\u00bc35% of mammalian alternative splicing (AS) events produce premature termination codon (PTC)-containing splice variants that are targeted by the process of nonsense-mediated mRNA decay (NMD). This led to speculation that AS may often regulate gene expression by activating NMD. Using AS microarrays, we show that PTC-containing splice variants are generally produced at uniformly low levels across diverse mammalian cells and tissues, independently of the action of NMD. Our results suggest that most PTC-introducing AS events are not under positive selection pressure and therefore may not contribute important functional roles.", "author" : [ { "dropping-particle" : "", "family" : "Pan", "given" : "Qun", "non-dropping-particle" : "", "parse-names" : false, "suffix" : "" }, { "dropping-particle" : "", "family" : "Saltzman", "given" : "Arneet L", "non-dropping-particle" : "", "parse-names" : false, "suffix" : "" }, { "dropping-particle" : "", "family" : "Kim", "given" : "Yoon Ki", "non-dropping-particle" : "", "parse-names" : false, "suffix" : "" }, { "dropping-particle" : "", "family" : "Misquitta", "given" : "Christine", "non-dropping-particle" : "", "parse-names" : false, "suffix" : "" }, { "dropping-particle" : "", "family" : "Shai", "given" : "Ofer", "non-dropping-particle" : "", "parse-names" : false, "suffix" : "" }, { "dropping-particle" : "", "family" : "Maquat", "given" : "Lynne E", "non-dropping-particle" : "", "parse-names" : false, "suffix" : "" }, { "dropping-particle" : "", "family" : "Frey", "given" : "Brendan J", "non-dropping-particle" : "", "parse-names" : false, "suffix" : "" }, { "dropping-particle" : "", "family" : "Blencowe", "given" : "Benjamin J", "non-dropping-particle" : "", "parse-names" : false, "suffix" : "" } ], "container-title" : "Genes &amp; Development", "id" : "ITEM-1", "issue" : "2", "issued" : { "date-parts" : [ [ "2006" ] ] }, "page" : "153-158", "title" : "Quantitative microarray profiling provides evidence against widespread coupling of alternative splicing with nonsense-mediated mRNA decay to control gene expression", "type" : "article-journal", "volume" : "20" }, "uris" : [ "http://www.mendeley.com/documents/?uuid=edfbef25-c796-43a9-b576-c6f492a67cc3" ] }, { "id" : "ITEM-2", "itemData" : { "DOI" : "10.1038/nature07509", "ISSN" : "1476-4687", "PMID" : "18978772", "abstract" : "Through alternative processing of pre-messenger RNAs, individual mammalian genes often produce multiple mRNA and protein isoforms that may have related, distinct or even opposing functions. Here we report an in-depth analysis of 15 diverse human tissue and cell line transcriptomes on the basis of deep sequencing of complementary DNA fragments, yielding a digital inventory of gene and mRNA isoform expression. Analyses in which sequence reads are mapped to exon-exon junctions indicated that 92-94% of human genes undergo alternative splicing, 86% with a minor isoform frequency of 15% or more. Differences in isoform-specific read densities indicated that most alternative splicing and alternative cleavage and polyadenylation events vary between tissues, whereas variation between individuals was approximately twofold to threefold less common. Extreme or 'switch-like' regulation of splicing between tissues was associated with increased sequence conservation in regulatory regions and with generation of full-length open reading frames. Patterns of alternative splicing and alternative cleavage and polyadenylation were strongly correlated across tissues, suggesting coordinated regulation of these processes, and sequence conservation of a subset of known regulatory motifs in both alternative introns and 3' untranslated regions suggested common involvement of specific factors in tissue-level regulation of both splicing and polyadenylation.", "author" : [ { "dropping-particle" : "", "family" : "Wang", "given" : "Eric T", "non-dropping-particle" : "", "parse-names" : false, "suffix" : "" }, { "dropping-particle" : "", "family" : "Sandberg", "given" : "Rickard", "non-dropping-particle" : "", "parse-names" : false, "suffix" : "" }, { "dropping-particle" : "", "family" : "Luo", "given" : "Shujun", "non-dropping-particle" : "", "parse-names" : false, "suffix" : "" }, { "dropping-particle" : "", "family" : "Khrebtukova", "given" : "Irina", "non-dropping-particle" : "", "parse-names" : false, "suffix" : "" }, { "dropping-particle" : "", "family" : "Zhang", "given" : "Lu", "non-dropping-particle" : "", "parse-names" : false, "suffix" : "" }, { "dropping-particle" : "", "family" : "Mayr", "given" : "Christine", "non-dropping-particle" : "", "parse-names" : false, "suffix" : "" }, { "dropping-particle" : "", "family" : "Kingsmore", "given" : "Stephen F", "non-dropping-particle" : "", "parse-names" : false, "suffix" : "" }, { "dropping-particle" : "", "family" : "Schroth", "given" : "Gary P", "non-dropping-particle" : "", "parse-names" : false, "suffix" : "" }, { "dropping-particle" : "", "family" : "Burge", "given" : "Christopher B", "non-dropping-particle" : "", "parse-names" : false, "suffix" : "" } ], "container-title" : "Nature", "id" : "ITEM-2", "issue" : "7221", "issued" : { "date-parts" : [ [ "2008", "11" ] ] }, "note" : "        From Duplicate 1 (                           Alternative isoform regulation in human tissue transcriptomes.                         - Wang, Eric T; Sandberg, Rickard; Luo, Shujun; Khrebtukova, Irina; Zhang, Lu; Mayr, Christine; Kingsmore, Stephen F; Schroth, Gary P; Burge, Christopher B )\n                \n        \n        \n      ", "page" : "470-6", "publisher" : "Macmillan Publishers Limited. All rights reserved", "title" : "Alternative isoform regulation in human tissue transcriptomes", "type" : "article-journal", "volume" : "456" }, "uris" : [ "http://www.mendeley.com/documents/?uuid=629443a7-2a09-4f38-ae94-ef36919e514f" ] }, { "id" : "ITEM-3", "itemData" : { "DOI" : "10.1126/science.1160342", "abstract" : "The functional complexity of the human transcriptome is not yet fully elucidated. We report a high-throughput sequence of the human transcriptome from a human embryonic kidney and a B cell line. We used shotgun sequencing of transcripts to generate randomly distributed reads. Of these, 50% mapped to unique genomic locations, of which 80% corresponded to known exons. We found that 66% of the polyadenylated transcriptome mapped to known genes and 34% to nonannotated genomic regions. On the basis of known transcripts, RNA-Seq can detect 25% more genes than can microarrays. A global survey of messenger RNA splicing events identified 94,241 splice junctions (4096 of which were previously unidentified) and showed that exon skipping is the most prevalent form of alternative splicing.", "author" : [ { "dropping-particle" : "", "family" : "Sultan", "given" : "Marc", "non-dropping-particle" : "", "parse-names" : false, "suffix" : "" }, { "dropping-particle" : "", "family" : "Schulz", "given" : "Marcel H.", "non-dropping-particle" : "", "parse-names" : false, "suffix" : "" }, { "dropping-particle" : "", "family" : "Richard", "given" : "Hugues", "non-dropping-particle" : "", "parse-names" : false, "suffix" : "" }, { "dropping-particle" : "", "family" : "Magen", "given" : "Alon", "non-dropping-particle" : "", "parse-names" : false, "suffix" : "" }, { "dropping-particle" : "", "family" : "Klingenhoff", "given" : "Andreas", "non-dropping-particle" : "", "parse-names" : false, "suffix" : "" }, { "dropping-particle" : "", "family" : "Scherf", "given" : "Matthias", "non-dropping-particle" : "", "parse-names" : false, "suffix" : "" }, { "dropping-particle" : "", "family" : "Seifert", "given" : "Martin", "non-dropping-particle" : "", "parse-names" : false, "suffix" : "" }, { "dropping-particle" : "", "family" : "Borodina", "given" : "Tatjana", "non-dropping-particle" : "", "parse-names" : false, "suffix" : "" }, { "dropping-particle" : "", "family" : "Soldatov", "given" : "Aleksey", "non-dropping-particle" : "", "parse-names" : false, "suffix" : "" }, { "dropping-particle" : "", "family" : "Parkhomchuk", "given" : "Dmitri", "non-dropping-particle" : "", "parse-names" : false, "suffix" : "" }, { "dropping-particle" : "", "family" : "Schmidt", "given" : "Dominic", "non-dropping-particle" : "", "parse-names" : false, "suffix" : "" }, { "dropping-particle" : "", "family" : "O'Keeffe", "given" : "Sean", "non-dropping-particle" : "", "parse-names" : false, "suffix" : "" }, { "dropping-particle" : "", "family" : "Haas", "given" : "Stefan", "non-dropping-particle" : "", "parse-names" : false, "suffix" : "" }, { "dropping-particle" : "", "family" : "Vingron", "given" : "Martin", "non-dropping-particle" : "", "parse-names" : false, "suffix" : "" }, { "dropping-particle" : "", "family" : "Lehrach", "given" : "Hans", "non-dropping-particle" : "", "parse-names" : false, "suffix" : "" }, { "dropping-particle" : "", "family" : "Yaspo", "given" : "Marie-Laure", "non-dropping-particle" : "", "parse-names" : false, "suffix" : "" } ], "container-title" : "Science", "id" : "ITEM-3", "issue" : "5891", "issued" : { "date-parts" : [ [ "2008", "8" ] ] }, "page" : "956-960", "title" : "A Global View of Gene Activity and Alternative Splicing by Deep Sequencing of the Human Transcriptome", "type" : "article-journal", "volume" : "321" }, "uris" : [ "http://www.mendeley.com/documents/?uuid=aa179135-4b69-4132-acb2-9ce6e7ad17a6" ] } ], "mendeley" : { "previouslyFormattedCitation" : "(Pan et al., 2006; Sultan et al., 2008; E. T. Wang et al., 2008)" }, "properties" : { "noteIndex" : 0 }, "schema" : "https://github.com/citation-style-language/schema/raw/master/csl-citation.json" }</w:instrText>
      </w:r>
      <w:r w:rsidR="007A4289">
        <w:fldChar w:fldCharType="separate"/>
      </w:r>
      <w:r w:rsidR="007A4289" w:rsidRPr="007A4289">
        <w:rPr>
          <w:noProof/>
        </w:rPr>
        <w:t>(Pan et al., 2006; Sultan et al., 2008; E. T. Wang et al., 2008)</w:t>
      </w:r>
      <w:r w:rsidR="007A4289">
        <w:fldChar w:fldCharType="end"/>
      </w:r>
      <w:r w:rsidR="007A4289">
        <w:t xml:space="preserve">. </w:t>
      </w:r>
      <w:r>
        <w:t>Not only did they demonstrate that almost all genes are alternatively spliced, they also showed that AS often occurs in a tissue- and cell type-specific manner.  In combination with regulation of transcription itself, the study of AS is critical to our understanding of the connections between the comparably static genomic DNA sequence and the highly flexible and adaptive abilities of organisms.</w:t>
      </w:r>
    </w:p>
    <w:p w14:paraId="665C5627" w14:textId="0E3BF283" w:rsidR="00691863" w:rsidRDefault="00691863" w:rsidP="00B330A6">
      <w:pPr>
        <w:pStyle w:val="Heading5"/>
      </w:pPr>
      <w:r>
        <w:t xml:space="preserve">Deciphering a </w:t>
      </w:r>
      <w:r w:rsidR="00B330A6">
        <w:t>splicing</w:t>
      </w:r>
      <w:r>
        <w:t xml:space="preserve"> c</w:t>
      </w:r>
      <w:r w:rsidR="00B330A6">
        <w:t>ode</w:t>
      </w:r>
    </w:p>
    <w:p w14:paraId="7F61F360" w14:textId="68C208C8" w:rsidR="00691863" w:rsidRDefault="00691863" w:rsidP="00B473B9">
      <w:pPr>
        <w:pStyle w:val="ThesisNormalCompressed"/>
      </w:pPr>
      <w:r>
        <w:t>A gene is alternatively spliced when, as a result of transcription and processing, there are at least two unique transcripts produced from one genomic sequence.  Beyond counting observ</w:t>
      </w:r>
      <w:r w:rsidR="007A4289">
        <w:t xml:space="preserve">ed isoforms, one major area of </w:t>
      </w:r>
      <w:r>
        <w:t>effort is to decode sequence regulatory elements (SREs) contained in pre-mRNA that define AS site selection</w:t>
      </w:r>
      <w:r w:rsidR="007A4289">
        <w:t xml:space="preserve"> </w:t>
      </w:r>
      <w:r w:rsidR="007A4289">
        <w:fldChar w:fldCharType="begin" w:fldLock="1"/>
      </w:r>
      <w:r w:rsidR="006D7B9C">
        <w:instrText>ADDIN CSL_CITATION { "citationItems" : [ { "id" : "ITEM-1", "itemData" : { "DOI" : "10.1261/rna.876308", "ISSN" : "1469-9001", "abstract" : "Alternative splicing of pre-mRNAs is a major contributor to both proteomic diversity and control of gene expression levels. Splicing is tightly regulated in different tissues and developmental stages, and its disruption can lead to a wide range of human diseases. An important long-term goal in the splicing field is to determine a set of rules or \"code\" for splicing that will enable prediction of the splicing pattern of any primary transcript from its sequence. Outside of the core splice site motifs, the bulk of the information required for splicing is thought to be contained in exonic and intronic cis-regulatory elements that function by recruitment of sequence-specific RNA-binding protein factors that either activate or repress the use of adjacent splice sites. Here, we summarize the current state of knowledge of splicing cis-regulatory elements and their context-dependent effects on splicing, emphasizing recent global/genome-wide studies and open questions.", "author" : [ { "dropping-particle" : "", "family" : "Wang", "given" : "Zefeng", "non-dropping-particle" : "", "parse-names" : false, "suffix" : "" }, { "dropping-particle" : "", "family" : "Burge", "given" : "Christopher B", "non-dropping-particle" : "", "parse-names" : false, "suffix" : "" } ], "container-title" : "RNA (New York, N.Y.)", "id" : "ITEM-1", "issue" : "5", "issued" : { "date-parts" : [ [ "2008", "5" ] ] }, "page" : "802-13", "shortTitle" : "Splicing regulation", "title" : "Splicing regulation: from a parts list of regulatory elements to an integrated splicing code", "type" : "article-journal", "volume" : "14" }, "uris" : [ "http://www.mendeley.com/documents/?uuid=5218fdf5-87e7-4d1e-a2fa-d99316c5dbe5" ] } ], "mendeley" : { "previouslyFormattedCitation" : "(Z. Wang &amp; Burge, 2008)" }, "properties" : { "noteIndex" : 0 }, "schema" : "https://github.com/citation-style-language/schema/raw/master/csl-citation.json" }</w:instrText>
      </w:r>
      <w:r w:rsidR="007A4289">
        <w:fldChar w:fldCharType="separate"/>
      </w:r>
      <w:r w:rsidR="007A4289" w:rsidRPr="007A4289">
        <w:rPr>
          <w:noProof/>
        </w:rPr>
        <w:t>(Z. Wang &amp; Burge, 2008)</w:t>
      </w:r>
      <w:r w:rsidR="007A4289">
        <w:fldChar w:fldCharType="end"/>
      </w:r>
      <w:r>
        <w:t>.  In contrast to the core splicing signals, we have limited knowledge of the SREs that serve to increase or decrease the strength of a particular splice site, often within a sea of other potential sit</w:t>
      </w:r>
      <w:r w:rsidR="007A4289">
        <w:t>es</w:t>
      </w:r>
      <w:r>
        <w:t>.  Through a variety of mechanisms, these elements serve as cis-acting sequences and binding sites for trans-acting factors.  Some of the best-studied SREs include Exon Splicing Enhancers and Silencers (ESEs and ESSs).  Members of the Serine-Arginine (SR) protein family typically bind to ESEs located in an exon, promoting its definition and thereby increasing the probability that the exon will be in</w:t>
      </w:r>
      <w:r w:rsidR="007A4289">
        <w:t xml:space="preserve">cluded in the final transcript </w:t>
      </w:r>
      <w:r w:rsidR="007A4289">
        <w:fldChar w:fldCharType="begin" w:fldLock="1"/>
      </w:r>
      <w:r w:rsidR="006D7B9C">
        <w:instrText>ADDIN CSL_CITATION { "citationItems" : [ { "id" : "ITEM-1", "itemData" : { "ISSN" : "1355-8382", "author" : [ { "dropping-particle" : "", "family" : "Graveley", "given" : "B R", "non-dropping-particle" : "", "parse-names" : false, "suffix" : "" } ], "container-title" : "RNA (New York, N.Y.)", "id" : "ITEM-1", "issue" : "9", "issued" : { "date-parts" : [ [ "2000", "9" ] ] }, "page" : "1197-211", "title" : "Sorting out the complexity of SR protein functions", "type" : "article-journal", "volume" : "6" }, "uris" : [ "http://www.mendeley.com/documents/?uuid=8dd8c586-908e-4ad1-96e5-ffecbd172dde" ] }, { "id" : "ITEM-2", "itemData" : { "PMID" : "19061484", "abstract" : "The SR protein family comprises a number of phylogenetically conserved and structurally related proteins with a characteristic domain rich in arginine and serine residues, known as the RS domain. They play significant roles in constitutive pre-mRNA splicing and are also important regulators of alternative splicing. In addition they participate in post-splicing activities, such as mRNA nuclear export, nonsense-mediated mRNA decay and mRNA translation. These wide-ranging roles of SR proteins highlight their importance as pivotal regulators of mRNA metabolism, and if these functions are disrupted, developmental defects or disease may result. Furthermore, animal models have shown a highly specific, non-redundant role for individual SR proteins in the regulation of developmental processes. Here, we will review the current literature to demonstrate how SR proteins are emerging as one of the master regulators of gene expression.", "author" : [ { "dropping-particle" : "", "family" : "Long", "given" : "Jennifer C", "non-dropping-particle" : "", "parse-names" : false, "suffix" : "" }, { "dropping-particle" : "", "family" : "Caceres", "given" : "Javier F", "non-dropping-particle" : "", "parse-names" : false, "suffix" : "" } ], "container-title" : "The Biochemical journal", "id" : "ITEM-2", "issue" : "1", "issued" : { "date-parts" : [ [ "2009" ] ] }, "page" : "15-27", "publisher" : "Portland Press Ltd.", "title" : "The SR protein family of splicing factors: master regulators of gene expression.", "type" : "article-journal", "volume" : "417" }, "uris" : [ "http://www.mendeley.com/documents/?uuid=b699fbde-c4a9-466b-afd9-7fe1310e679d" ] } ], "mendeley" : { "previouslyFormattedCitation" : "(Graveley, 2000; Long &amp; Caceres, 2009)" }, "properties" : { "noteIndex" : 0 }, "schema" : "https://github.com/citation-style-language/schema/raw/master/csl-citation.json" }</w:instrText>
      </w:r>
      <w:r w:rsidR="007A4289">
        <w:fldChar w:fldCharType="separate"/>
      </w:r>
      <w:r w:rsidR="007A4289" w:rsidRPr="007A4289">
        <w:rPr>
          <w:noProof/>
        </w:rPr>
        <w:t>(Graveley, 2000; Long &amp; Caceres, 2009)</w:t>
      </w:r>
      <w:r w:rsidR="007A4289">
        <w:fldChar w:fldCharType="end"/>
      </w:r>
      <w:r>
        <w:t>.  Meanwhile, ESSs serve to squelch inclusion, often through binding trans-acting heterogeneous ribonucleoprotein particles (hnRNPs)</w:t>
      </w:r>
      <w:r w:rsidR="007A4289">
        <w:t xml:space="preserve"> </w:t>
      </w:r>
      <w:r w:rsidR="007A4289">
        <w:fldChar w:fldCharType="begin" w:fldLock="1"/>
      </w:r>
      <w:r w:rsidR="006D7B9C">
        <w:instrText>ADDIN CSL_CITATION { "citationItems" : [ { "id" : "ITEM-1", "itemData" : { "PMID" : "18380344", "abstract" : "Proteins of the heterogeneous nuclear ribonucleoparticles (hnRNP) family form a structurally diverse group of RNA binding proteins implicated in various functions in metazoans. Here we discuss recent advances supporting a role for these proteins in precursor-messenger RNA (pre-mRNA) splicing. Heterogeneous nuclear RNP proteins can repress splicing by directly antagonizing the recognition of splice sites, or can interfere with the binding of proteins bound to enhancers. Recently, hnRNP proteins have been shown to hinder communication between factors bound to different splice sites. Conversely, several reports have described a positive role for some hnRNP proteins in pre-mRNA splicing. Moreover, cooperative interactions between bound hnRNP proteins may encourage splicing between specific pairs of splice sites while simultaneously hampering other combinations. Thus, hnRNP proteins utilize a variety of strategies to control splice site selection in a manner that is important for both alternative and constitutive pre-mRNA splicing.", "author" : [ { "dropping-particle" : "", "family" : "Martinez-Contreras", "given" : "Rebeca", "non-dropping-particle" : "", "parse-names" : false, "suffix" : "" }, { "dropping-particle" : "", "family" : "Cloutier", "given" : "Philippe", "non-dropping-particle" : "", "parse-names" : false, "suffix" : "" }, { "dropping-particle" : "", "family" : "Shkreta", "given" : "Lulzim", "non-dropping-particle" : "", "parse-names" : false, "suffix" : "" }, { "dropping-particle" : "", "family" : "Fisette", "given" : "Jean-Fran\u00e7ois", "non-dropping-particle" : "", "parse-names" : false, "suffix" : "" }, { "dropping-particle" : "", "family" : "Revil", "given" : "Timoth\u00e9e", "non-dropping-particle" : "", "parse-names" : false, "suffix" : "" }, { "dropping-particle" : "", "family" : "Chabot", "given" : "Benoit", "non-dropping-particle" : "", "parse-names" : false, "suffix" : "" } ], "container-title" : "Advances in experimental medicine and biology", "id" : "ITEM-1", "issued" : { "date-parts" : [ [ "2007" ] ] }, "page" : "123-147", "title" : "hnRNP proteins and splicing control.", "type" : "article-journal", "volume" : "623" }, "uris" : [ "http://www.mendeley.com/documents/?uuid=b72baa23-2af4-4eb3-9836-618173e2851f" ] } ], "mendeley" : { "previouslyFormattedCitation" : "(Martinez-Contreras et al., 2007)" }, "properties" : { "noteIndex" : 0 }, "schema" : "https://github.com/citation-style-language/schema/raw/master/csl-citation.json" }</w:instrText>
      </w:r>
      <w:r w:rsidR="007A4289">
        <w:fldChar w:fldCharType="separate"/>
      </w:r>
      <w:r w:rsidR="007A4289" w:rsidRPr="007A4289">
        <w:rPr>
          <w:noProof/>
        </w:rPr>
        <w:t>(Martinez-Contreras et al., 2007)</w:t>
      </w:r>
      <w:r w:rsidR="007A4289">
        <w:fldChar w:fldCharType="end"/>
      </w:r>
      <w:r>
        <w:t>.  Therefore, binding of these trans-acting factors to their appropriate SREs can either promote or inhibit interactions between the splicing machinery and the pre-mRNA.  The current working hypothesis is that a finely tuned combination of these binding events determines the fina</w:t>
      </w:r>
      <w:r w:rsidR="007A4289">
        <w:t xml:space="preserve">l exon content of each isoform </w:t>
      </w:r>
      <w:r w:rsidR="007A4289">
        <w:fldChar w:fldCharType="begin" w:fldLock="1"/>
      </w:r>
      <w:r w:rsidR="006D7B9C">
        <w:instrText>ADDIN CSL_CITATION { "citationItems" : [ { "id" : "ITEM-1", "itemData" : { "DOI" : "10.1074/jbc.R700031200", "ISSN" : "0021-9258", "abstract" : "Alternative pre-mRNA splicing, the differential inclusion or exclusion of portions of a nascent transcript into the final protein-coding mRNA, is widely recognized to be a ubiquitous mechanism for controlling protein expression. Thus, understanding the molecular basis of alternative splicing is essential for deciphering post-transcriptional control of the genome. Pre-mRNA splicing in general is catalyzed by a large dynamic macromolecular machine known as the spliceosome. Notably, the recognition of the intron substrate by spliceosomal components and the assembly of these components to form a catalytic spliceosome occur through a network of highly combinatorial molecular interactions. Many, if not all, of these interactions are subject to regulation, forming the basis of alternative splicing. This minireview focuses on recent advances in our understanding of the diversity of mechanisms by which the spliceosome can be regulated so as to achieve precise control of alternative splicing under a range of cellular conditions.", "author" : [ { "dropping-particle" : "", "family" : "House", "given" : "Amy E", "non-dropping-particle" : "", "parse-names" : false, "suffix" : "" }, { "dropping-particle" : "", "family" : "Lynch", "given" : "Kristen W", "non-dropping-particle" : "", "parse-names" : false, "suffix" : "" } ], "container-title" : "The Journal of Biological Chemistry", "id" : "ITEM-1", "issue" : "3", "issued" : { "date-parts" : [ [ "2008", "1" ] ] }, "page" : "1217-21", "shortTitle" : "Regulation of alternative splicing", "title" : "Regulation of alternative splicing: more than just the ABCs", "type" : "article-journal", "volume" : "283" }, "uris" : [ "http://www.mendeley.com/documents/?uuid=65cb8a99-a9da-4b7c-9f42-8c866c2d8341" ] } ], "mendeley" : { "previouslyFormattedCitation" : "(House &amp; Lynch, 2008)" }, "properties" : { "noteIndex" : 0 }, "schema" : "https://github.com/citation-style-language/schema/raw/master/csl-citation.json" }</w:instrText>
      </w:r>
      <w:r w:rsidR="007A4289">
        <w:fldChar w:fldCharType="separate"/>
      </w:r>
      <w:r w:rsidR="007A4289" w:rsidRPr="007A4289">
        <w:rPr>
          <w:noProof/>
        </w:rPr>
        <w:t>(House &amp; Lynch, 2008)</w:t>
      </w:r>
      <w:r w:rsidR="007A4289">
        <w:fldChar w:fldCharType="end"/>
      </w:r>
      <w:r w:rsidR="007A4289">
        <w:t>.</w:t>
      </w:r>
      <w:r>
        <w:t xml:space="preserve"> </w:t>
      </w:r>
    </w:p>
    <w:p w14:paraId="4C09FA51" w14:textId="365B9EA9" w:rsidR="00691863" w:rsidRPr="00691863" w:rsidRDefault="00691863" w:rsidP="00B473B9">
      <w:pPr>
        <w:pStyle w:val="ThesisNormalCompressed"/>
      </w:pPr>
      <w:r>
        <w:t>Sequence motifs that compose the AS code have been teased out</w:t>
      </w:r>
      <w:r w:rsidR="007A4289">
        <w:t xml:space="preserve"> </w:t>
      </w:r>
      <w:r w:rsidR="007A4289">
        <w:fldChar w:fldCharType="begin" w:fldLock="1"/>
      </w:r>
      <w:r w:rsidR="006D7B9C">
        <w:instrText>ADDIN CSL_CITATION { "citationItems" : [ { "id" : "ITEM-1", "itemData" : { "ISSN" : "1465-6914", "abstract" : "Alternative splicing of pre-mRNAs is central to the generation of diversity from the relatively small number of genes in metazoan genomes. Auxiliary cis elements and trans-acting factors are required for the recognition of constitutive and alternatively spliced exons and their inclusion in pre-mRNA. Here, we discuss the regulatory elements that direct alternative splicing and how genome-wide analyses can aid in their identification.", "author" : [ { "dropping-particle" : "", "family" : "Ladd", "given" : "Andrea N", "non-dropping-particle" : "", "parse-names" : false, "suffix" : "" }, { "dropping-particle" : "", "family" : "Cooper", "given" : "Thomas A", "non-dropping-particle" : "", "parse-names" : false, "suffix" : "" } ], "container-title" : "Genome Biology", "id" : "ITEM-1", "issue" : "11", "issued" : { "date-parts" : [ [ "2002", "10" ] ] }, "page" : "reviews0008", "title" : "Finding signals that regulate alternative splicing in the post-genomic era", "type" : "article-journal", "volume" : "3" }, "uris" : [ "http://www.mendeley.com/documents/?uuid=087b8958-3a5d-4b46-b507-b04ee1a143c1" ] }, { "id" : "ITEM-2", "itemData" : { "DOI" : "10.1038/nature09000", "ISSN" : "0028-0836", "PMID" : "20445623", "abstract" : "Alternative splicing has a crucial role in the generation of biological complexity, and its misregulation is often involved in human disease. Here we describe the assembly of a 'splicing code', which uses combinations of hundreds of RNA features to predict tissue-dependent changes in alternative splicing for thousands of exons. The code determines new classes of splicing patterns, identifies distinct regulatory programs in different tissues, and identifies mutation-verified regulatory sequences. Widespread regulatory strategies are revealed, including the use of unexpectedly large combinations of features, the establishment of low exon inclusion levels that are overcome by features in specific tissues, the appearance of features deeper into introns than previously appreciated, and the modulation of splice variant levels by transcript structure characteristics. The code detected a class of exons whose inclusion silences expression in adult tissues by activating nonsense-mediated messenger RNA decay, but whose exclusion promotes expression during embryogenesis. The code facilitates the discovery and detailed characterization of regulated alternative splicing events on a genome-wide scale.", "author" : [ { "dropping-particle" : "", "family" : "Barash", "given" : "Yoseph", "non-dropping-particle" : "", "parse-names" : false, "suffix" : "" }, { "dropping-particle" : "", "family" : "Calarco", "given" : "John A.", "non-dropping-particle" : "", "parse-names" : false, "suffix" : "" }, { "dropping-particle" : "", "family" : "Gao", "given" : "Weijun", "non-dropping-particle" : "", "parse-names" : false, "suffix" : "" }, { "dropping-particle" : "", "family" : "Pan", "given" : "Qun", "non-dropping-particle" : "", "parse-names" : false, "suffix" : "" }, { "dropping-particle" : "", "family" : "Wang", "given" : "Xinchen", "non-dropping-particle" : "", "parse-names" : false, "suffix" : "" }, { "dropping-particle" : "", "family" : "Shai", "given" : "Ofer", "non-dropping-particle" : "", "parse-names" : false, "suffix" : "" }, { "dropping-particle" : "", "family" : "Blencowe", "given" : "Benjamin J.", "non-dropping-particle" : "", "parse-names" : false, "suffix" : "" }, { "dropping-particle" : "", "family" : "Frey", "given" : "Brendan J.", "non-dropping-particle" : "", "parse-names" : false, "suffix" : "" } ], "container-title" : "Nature", "id" : "ITEM-2", "issue" : "7294", "issued" : { "date-parts" : [ [ "2010", "5" ] ] }, "page" : "53-59", "publisher" : "Nature Publishing Group", "title" : "Deciphering the splicing code", "type" : "article-journal", "volume" : "465" }, "uris" : [ "http://www.mendeley.com/documents/?uuid=51f76a2d-490f-491b-a7a8-53d961a1397b" ] } ], "mendeley" : { "previouslyFormattedCitation" : "(Barash et al., 2010; Ladd &amp; Cooper, 2002)" }, "properties" : { "noteIndex" : 0 }, "schema" : "https://github.com/citation-style-language/schema/raw/master/csl-citation.json" }</w:instrText>
      </w:r>
      <w:r w:rsidR="007A4289">
        <w:fldChar w:fldCharType="separate"/>
      </w:r>
      <w:r w:rsidR="007A4289" w:rsidRPr="007A4289">
        <w:rPr>
          <w:noProof/>
        </w:rPr>
        <w:t>(Barash et al., 2010; Ladd &amp; Cooper, 2002)</w:t>
      </w:r>
      <w:r w:rsidR="007A4289">
        <w:fldChar w:fldCharType="end"/>
      </w:r>
      <w:r>
        <w:t>.  Additionally, assignment of the binding motifs to tissue-specific trans-acting factors has also progressed</w:t>
      </w:r>
      <w:r w:rsidR="007A4289">
        <w:t xml:space="preserve"> </w:t>
      </w:r>
      <w:r w:rsidR="007A4289">
        <w:fldChar w:fldCharType="begin" w:fldLock="1"/>
      </w:r>
      <w:r w:rsidR="006D7B9C">
        <w:instrText>ADDIN CSL_CITATION { "citationItems" : [ { "id" : "ITEM-1", "itemData" : { "DOI" : "10.1093/emboj/cdg089", "ISSN" : "0261-4189", "abstract" : "Alternative splicing is one of the central mechanisms that regulate eukaryotic gene expression. Here we report a tissue-specific RNA-binding protein, Fox-1, which regulates alternative splicing in vertebrates. Fox-1 bound specifically to a pentanucleotide GCAUG in vitro. In zebrafish and mouse, fox-1 is expressed in heart and skeletal muscles. As candidates for muscle-specific targets of Fox-1, we considered two genes, the human mitochondrial ATP synthase gamma-subunit gene (F1gamma) and the rat alpha-actinin gene, because their primary transcripts contain several copies of GCAUG. In transfection experiments, Fox-1 induced muscle-specific exon skipping of the F1gamma gene via binding to GCAUG sequences upstream of the regulated exon. Fox-1 also regulated mutually exclusive splicing of the alpha-actinin gene, antagonizing the repressive effect of polypyrimidine tract-binding protein (PTB). It has been reported that GCAUG is essential for the alternative splicing regulation of several genes including fibronectin. We found that Fox-1 promoted inclusion of the fibronectin EIIIB exon. Thus, we conclude that Fox-1 plays key roles in both positive and negative regulation of tissue-specific splicing via GCAUG.", "author" : [ { "dropping-particle" : "", "family" : "Jin", "given" : "Yui", "non-dropping-particle" : "", "parse-names" : false, "suffix" : "" }, { "dropping-particle" : "", "family" : "Suzuki", "given" : "Hitoshi", "non-dropping-particle" : "", "parse-names" : false, "suffix" : "" }, { "dropping-particle" : "", "family" : "Maegawa", "given" : "Shingo", "non-dropping-particle" : "", "parse-names" : false, "suffix" : "" }, { "dropping-particle" : "", "family" : "Endo", "given" : "Hitoshi", "non-dropping-particle" : "", "parse-names" : false, "suffix" : "" }, { "dropping-particle" : "", "family" : "Sugano", "given" : "Sumio", "non-dropping-particle" : "", "parse-names" : false, "suffix" : "" }, { "dropping-particle" : "", "family" : "Hashimoto", "given" : "Katsuyuki", "non-dropping-particle" : "", "parse-names" : false, "suffix" : "" }, { "dropping-particle" : "", "family" : "Yasuda", "given" : "Kunio", "non-dropping-particle" : "", "parse-names" : false, "suffix" : "" }, { "dropping-particle" : "", "family" : "Inoue", "given" : "Kunio", "non-dropping-particle" : "", "parse-names" : false, "suffix" : "" } ], "container-title" : "The EMBO Journal", "id" : "ITEM-1", "issue" : "4", "issued" : { "date-parts" : [ [ "2003", "2" ] ] }, "page" : "905-12", "title" : "A vertebrate RNA-binding protein Fox-1 regulates tissue-specific splicing via the pentanucleotide GCAUG", "type" : "article-journal", "volume" : "22" }, "uris" : [ "http://www.mendeley.com/documents/?uuid=ac712515-7d6d-4834-a6d2-ba85b06a6f73" ] }, { "id" : "ITEM-2", "itemData" : { "DOI" : "10.1016/j.ymeth.2005.07.018", "ISSN" : "1046-2023", "abstract" : "Nucleic-acid binding proteins constitute nearly one-fourth of all functionally annotated human genes. Genome-wide analysis of protein-nucleic acid contacts has not yet been performed for most of these proteins, restricting attempts to establish a comprehensive understanding of protein function. UV cross-linking is a method typically used to determine the position of direct interactions between proteins and nucleic acids. We have developed the cross-linking and immunoprecipitation assay, which exploits the covalent protein-nucleic acid cross-linking to stringently purify a specific protein-RNA complex using immunoprecipitation followed by SDS-PAGE separation. In this way, the vast majority of non-specific contaminating RNA, which can bind to co-immunoprecipitated proteins or beads, can be removed. Here, we present an improved protocol that performs RNA linker ligation before the SDS-PAGE step, and describe its application to the specific purification and amplification of RNA ligands of Nova in neurons.", "author" : [ { "dropping-particle" : "", "family" : "Ule", "given" : "Jernej", "non-dropping-particle" : "", "parse-names" : false, "suffix" : "" }, { "dropping-particle" : "", "family" : "Jensen", "given" : "Kirk", "non-dropping-particle" : "", "parse-names" : false, "suffix" : "" }, { "dropping-particle" : "", "family" : "Mele", "given" : "Aldo", "non-dropping-particle" : "", "parse-names" : false, "suffix" : "" }, { "dropping-particle" : "", "family" : "Darnell", "given" : "Robert B.", "non-dropping-particle" : "", "parse-names" : false, "suffix" : "" } ], "container-title" : "Methods", "id" : "ITEM-2", "issue" : "4", "issued" : { "date-parts" : [ [ "2005", "12" ] ] }, "page" : "376-386", "shortTitle" : "CLIP", "title" : "CLIP: A method for identifying protein-RNA interaction sites in living cells", "type" : "article-journal", "volume" : "37" }, "uris" : [ "http://www.mendeley.com/documents/?uuid=8f83cf6e-965f-4b09-9c99-4ed6cf539be3" ] }, { "id" : "ITEM-3", "itemData" : { "DOI" : "10.1038/nature07488", "ISSN" : "0028-0836", "author" : [ { "dropping-particle" : "", "family" : "Licatalosi", "given" : "Donny D.", "non-dropping-particle" : "", "parse-names" : false, "suffix" : "" }, { "dropping-particle" : "", "family" : "Mele", "given" : "Aldo", "non-dropping-particle" : "", "parse-names" : false, "suffix" : "" }, { "dropping-particle" : "", "family" : "Fak", "given" : "John J.", "non-dropping-particle" : "", "parse-names" : false, "suffix" : "" }, { "dropping-particle" : "", "family" : "Ule", "given" : "Jernej", "non-dropping-particle" : "", "parse-names" : false, "suffix" : "" }, { "dropping-particle" : "", "family" : "Kayikci", "given" : "Melis", "non-dropping-particle" : "", "parse-names" : false, "suffix" : "" }, { "dropping-particle" : "", "family" : "Chi", "given" : "Sung Wook", "non-dropping-particle" : "", "parse-names" : false, "suffix" : "" }, { "dropping-particle" : "", "family" : "Clark", "given" : "Tyson A.", "non-dropping-particle" : "", "parse-names" : false, "suffix" : "" }, { "dropping-particle" : "", "family" : "Schweitzer", "given" : "Anthony C.", "non-dropping-particle" : "", "parse-names" : false, "suffix" : "" }, { "dropping-particle" : "", "family" : "Blume", "given" : "John E.", "non-dropping-particle" : "", "parse-names" : false, "suffix" : "" }, { "dropping-particle" : "", "family" : "Wang", "given" : "Xuning", "non-dropping-particle" : "", "parse-names" : false, "suffix" : "" }, { "dropping-particle" : "", "family" : "Darnell", "given" : "Jennifer C.", "non-dropping-particle" : "", "parse-names" : false, "suffix" : "" }, { "dropping-particle" : "", "family" : "Darnell", "given" : "Robert B.", "non-dropping-particle" : "", "parse-names" : false, "suffix" : "" } ], "container-title" : "Nature", "id" : "ITEM-3", "issue" : "7221", "issued" : { "date-parts" : [ [ "2008", "11" ] ] }, "page" : "464-469", "title" : "HITS-CLIP yields genome-wide insights into brain alternative RNA processing", "type" : "article-journal", "volume" : "456" }, "uris" : [ "http://www.mendeley.com/documents/?uuid=b1ce451c-c500-4197-83f3-b02ae8a19405" ] } ], "mendeley" : { "previouslyFormattedCitation" : "(Jin et al., 2003; Licatalosi et al., 2008; Ule, Jensen, Mele, &amp; Darnell, 2005)" }, "properties" : { "noteIndex" : 0 }, "schema" : "https://github.com/citation-style-language/schema/raw/master/csl-citation.json" }</w:instrText>
      </w:r>
      <w:r w:rsidR="007A4289">
        <w:fldChar w:fldCharType="separate"/>
      </w:r>
      <w:r w:rsidR="007A4289" w:rsidRPr="007A4289">
        <w:rPr>
          <w:noProof/>
        </w:rPr>
        <w:t>(Jin et al., 2003; Licatalosi et al., 2008; Ule, Jensen, Mele, &amp; Darnell, 2005)</w:t>
      </w:r>
      <w:r w:rsidR="007A4289">
        <w:fldChar w:fldCharType="end"/>
      </w:r>
      <w:r>
        <w:t xml:space="preserve">.  Many of these binding motifs were identified using combined computational and biochemical approaches.  Computational approaches usually involve searching for a comparative enrichment of sequences near splice sites.  Biochemical approaches typically include gel shift, SELEX, and </w:t>
      </w:r>
      <w:proofErr w:type="gramStart"/>
      <w:r>
        <w:t>cross linking</w:t>
      </w:r>
      <w:proofErr w:type="gramEnd"/>
      <w:r>
        <w:t>.  Many of these approaches are performed in vitro and disregard the importance of cellular context on binding affinities.  However, with the increasing accessibility of deep sequencing, many groups are extracting physiologically relevant, high-resolution data from traditional biochemical techniques</w:t>
      </w:r>
      <w:r w:rsidR="00B330A6">
        <w:fldChar w:fldCharType="begin" w:fldLock="1"/>
      </w:r>
      <w:r w:rsidR="006D7B9C">
        <w:instrText>ADDIN CSL_CITATION { "citationItems" : [ { "id" : "ITEM-1", "itemData" : { "PMID" : "19213877", "abstract" : "Techniques for systematically monitoring protein translation have lagged far behind methods for measuring messenger RNA (mRNA) levels. Here, we present a ribosome-profiling strategy that is based on the deep sequencing of ribosome-protected mRNA fragments and enables genome-wide investigation of translation with subcodon resolution. We used this technique to monitor translation in budding yeast under both rich and starvation conditions. These studies defined the protein sequences being translated and found extensive translational control in both determining absolute protein abundance and responding to environmental stress. We also observed distinct phases during translation that involve a large decrease in ribosome density going from early to late peptide elongation as well as widespread regulated initiation at non-adenine-uracil-guanine (AUG) codons. Ribosome profiling is readily adaptable to other organisms, making high-precision investigation of protein translation experimentally accessible.", "author" : [ { "dropping-particle" : "", "family" : "Ingolia", "given" : "Nicholas T", "non-dropping-particle" : "", "parse-names" : false, "suffix" : "" }, { "dropping-particle" : "", "family" : "Ghaemmaghami", "given" : "Sina", "non-dropping-particle" : "", "parse-names" : false, "suffix" : "" }, { "dropping-particle" : "", "family" : "Newman", "given" : "John R S", "non-dropping-particle" : "", "parse-names" : false, "suffix" : "" }, { "dropping-particle" : "", "family" : "Weissman", "given" : "Jonathan S", "non-dropping-particle" : "", "parse-names" : false, "suffix" : "" } ], "container-title" : "Science", "id" : "ITEM-1", "issued" : { "date-parts" : [ [ "2009" ] ] }, "page" : "218-223", "title" : "Genome-wide analysis in vivo of translation with nucleotide resolution using ribosome profiling.", "type" : "article-journal", "volume" : "324" }, "uris" : [ "http://www.mendeley.com/documents/?uuid=9c666edc-fbc1-4814-a504-3d28e461a040" ] }, { "id" : "ITEM-2", "itemData" : { "DOI" : "10.1016/j.cell.2011.10.002", "ISSN" : "1097-4172", "PMID" : "22056041", "abstract" : "The ability to sequence genomes has far outstripped approaches for deciphering the information they encode. Here we present a suite of techniques, based on ribosome profiling (the deep sequencing of ribosome-protected mRNA fragments), to provide genome-wide maps of protein synthesis as well as a pulse-chase strategy for determining rates of translation elongation. We exploit the propensity of harringtonine to cause ribosomes to accumulate at sites of translation initiation together with a machine learning algorithm to define protein products systematically. Analysis of translation in mouse embryonic stem cells reveals thousands of strong pause sites and unannotated translation products. These include amino-terminal extensions and truncations and upstream open reading frames with regulatory potential, initiated at both AUG and non-AUG codons, whose translation changes after differentiation. We also define a class of short, polycistronic ribosome-associated coding RNAs (sprcRNAs) that encode small proteins. Our studies reveal an unanticipated complexity to mammalian proteomes.", "author" : [ { "dropping-particle" : "", "family" : "Ingolia", "given" : "Nicholas T", "non-dropping-particle" : "", "parse-names" : false, "suffix" : "" }, { "dropping-particle" : "", "family" : "Lareau", "given" : "Liana F", "non-dropping-particle" : "", "parse-names" : false, "suffix" : "" }, { "dropping-particle" : "", "family" : "Weissman", "given" : "Jonathan S", "non-dropping-particle" : "", "parse-names" : false, "suffix" : "" } ], "container-title" : "Cell", "id" : "ITEM-2", "issue" : "4", "issued" : { "date-parts" : [ [ "2011", "11", "11" ] ] }, "page" : "789-802", "publisher" : "Elsevier Inc.", "title" : "Ribosome profiling of mouse embryonic stem cells reveals the complexity and dynamics of mammalian proteomes.", "type" : "article-journal", "volume" : "147" }, "uris" : [ "http://www.mendeley.com/documents/?uuid=8e72fc6d-048a-420c-b675-d1c21264d90a" ] } ], "mendeley" : { "previouslyFormattedCitation" : "(Ingolia, Ghaemmaghami, Newman, &amp; Weissman, 2009; Ingolia, Lareau, &amp; Weissman, 2011)" }, "properties" : { "noteIndex" : 0 }, "schema" : "https://github.com/citation-style-language/schema/raw/master/csl-citation.json" }</w:instrText>
      </w:r>
      <w:r w:rsidR="00B330A6">
        <w:fldChar w:fldCharType="separate"/>
      </w:r>
      <w:r w:rsidR="00B330A6" w:rsidRPr="00B330A6">
        <w:rPr>
          <w:noProof/>
        </w:rPr>
        <w:t>(Ingolia, Ghaemmaghami, Newman, &amp; Weissman, 2009; Ingolia, Lareau, &amp; Weissman, 2011)</w:t>
      </w:r>
      <w:r w:rsidR="00B330A6">
        <w:fldChar w:fldCharType="end"/>
      </w:r>
      <w:r>
        <w:t>.  Deep-sequencing approaches are also being applied to questions involving mechanisms of AS.  In addition to the RNA-Seq experiments, High-Throughput Sequencing [following] Cross-Linking Immunoprecipitation (HTS-CLIP) has confirmed SRE motif data predicted from computational and microarray experiments</w:t>
      </w:r>
      <w:r w:rsidR="00B330A6">
        <w:t xml:space="preserve"> </w:t>
      </w:r>
      <w:r w:rsidR="00B330A6">
        <w:fldChar w:fldCharType="begin" w:fldLock="1"/>
      </w:r>
      <w:r w:rsidR="006D7B9C">
        <w:instrText>ADDIN CSL_CITATION { "citationItems" : [ { "id" : "ITEM-1", "itemData" : { "DOI" : "10.1038/nature07488", "ISSN" : "0028-0836", "author" : [ { "dropping-particle" : "", "family" : "Licatalosi", "given" : "Donny D.", "non-dropping-particle" : "", "parse-names" : false, "suffix" : "" }, { "dropping-particle" : "", "family" : "Mele", "given" : "Aldo", "non-dropping-particle" : "", "parse-names" : false, "suffix" : "" }, { "dropping-particle" : "", "family" : "Fak", "given" : "John J.", "non-dropping-particle" : "", "parse-names" : false, "suffix" : "" }, { "dropping-particle" : "", "family" : "Ule", "given" : "Jernej", "non-dropping-particle" : "", "parse-names" : false, "suffix" : "" }, { "dropping-particle" : "", "family" : "Kayikci", "given" : "Melis", "non-dropping-particle" : "", "parse-names" : false, "suffix" : "" }, { "dropping-particle" : "", "family" : "Chi", "given" : "Sung Wook", "non-dropping-particle" : "", "parse-names" : false, "suffix" : "" }, { "dropping-particle" : "", "family" : "Clark", "given" : "Tyson A.", "non-dropping-particle" : "", "parse-names" : false, "suffix" : "" }, { "dropping-particle" : "", "family" : "Schweitzer", "given" : "Anthony C.", "non-dropping-particle" : "", "parse-names" : false, "suffix" : "" }, { "dropping-particle" : "", "family" : "Blume", "given" : "John E.", "non-dropping-particle" : "", "parse-names" : false, "suffix" : "" }, { "dropping-particle" : "", "family" : "Wang", "given" : "Xuning", "non-dropping-particle" : "", "parse-names" : false, "suffix" : "" }, { "dropping-particle" : "", "family" : "Darnell", "given" : "Jennifer C.", "non-dropping-particle" : "", "parse-names" : false, "suffix" : "" }, { "dropping-particle" : "", "family" : "Darnell", "given" : "Robert B.", "non-dropping-particle" : "", "parse-names" : false, "suffix" : "" } ], "container-title" : "Nature", "id" : "ITEM-1", "issue" : "7221", "issued" : { "date-parts" : [ [ "2008", "11" ] ] }, "page" : "464-469", "title" : "HITS-CLIP yields genome-wide insights into brain alternative RNA processing", "type" : "article-journal", "volume" : "456" }, "uris" : [ "http://www.mendeley.com/documents/?uuid=b1ce451c-c500-4197-83f3-b02ae8a19405" ] }, { "id" : "ITEM-2", "itemData" : { "DOI" : "10.1016/j.cell.2010.03.009", "ISSN" : "0092-8674", "abstract" : "&lt;p&gt;Summary&lt;br/&gt;RNA transcripts are subject to posttranscriptional gene regulation involving hundreds of RNA-binding proteins (RBPs) and microRNA-containing ribonucleoprotein complexes (miRNPs) expressed in\u00a0a cell-type dependent fashion. We developed a cell-based crosslinking approach to determine at high resolution and transcriptome-wide the binding sites of cellular RBPs and miRNPs. The crosslinked sites are revealed by thymidine to cytidine transitions in\u00a0the cDNAs prepared from immunopurified RNPs of 4-thiouridine-treated cells. We determined the binding sites and regulatory consequences for several intensely studied RBPs and miRNPs, including\u00a0PUM2, QKI, IGF2BP1-3, AGO/EIF2C1-4 and TNRC6A-C. Our study revealed that these factors bind thousands of sites containing defined sequence motifs and have distinct preferences for exonic versus intronic or coding versus untranslated transcript regions. The precise mapping of binding sites across the transcriptome will be critical to the interpretation of the rapidly emerging data on genetic variation between individuals and how these variations contribute to complex genetic diseases.&lt;/p&gt;", "author" : [ { "dropping-particle" : "", "family" : "Hafner", "given" : "Markus", "non-dropping-particle" : "", "parse-names" : false, "suffix" : "" }, { "dropping-particle" : "", "family" : "Landthaler", "given" : "Markus", "non-dropping-particle" : "", "parse-names" : false, "suffix" : "" }, { "dropping-particle" : "", "family" : "Burger", "given" : "Lukas", "non-dropping-particle" : "", "parse-names" : false, "suffix" : "" }, { "dropping-particle" : "", "family" : "Khorshid", "given" : "Mohsen", "non-dropping-particle" : "", "parse-names" : false, "suffix" : "" }, { "dropping-particle" : "", "family" : "Hausser", "given" : "Jean", "non-dropping-particle" : "", "parse-names" : false, "suffix" : "" }, { "dropping-particle" : "", "family" : "Berninger", "given" : "Philipp", "non-dropping-particle" : "", "parse-names" : false, "suffix" : "" }, { "dropping-particle" : "", "family" : "Rothballer", "given" : "Andrea", "non-dropping-particle" : "", "parse-names" : false, "suffix" : "" }, { "dropping-particle" : "", "family" : "Ascano Jr.", "given" : "Manuel", "non-dropping-particle" : "", "parse-names" : false, "suffix" : "" }, { "dropping-particle" : "", "family" : "Jungkamp", "given" : "Anna-Carina", "non-dropping-particle" : "", "parse-names" : false, "suffix" : "" }, { "dropping-particle" : "", "family" : "Munschauer", "given" : "Mathias", "non-dropping-particle" : "", "parse-names" : false, "suffix" : "" }, { "dropping-particle" : "", "family" : "Ulrich", "given" : "Alexander", "non-dropping-particle" : "", "parse-names" : false, "suffix" : "" }, { "dropping-particle" : "", "family" : "Wardle", "given" : "Greg S.", "non-dropping-particle" : "", "parse-names" : false, "suffix" : "" }, { "dropping-particle" : "", "family" : "Dewell", "given" : "Scott", "non-dropping-particle" : "", "parse-names" : false, "suffix" : "" }, { "dropping-particle" : "", "family" : "Zavolan", "given" : "Mihaela", "non-dropping-particle" : "", "parse-names" : false, "suffix" : "" }, { "dropping-particle" : "", "family" : "Tuschl", "given" : "Thomas", "non-dropping-particle" : "", "parse-names" : false, "suffix" : "" } ], "container-title" : "Cell", "id" : "ITEM-2", "issue" : "1", "issued" : { "date-parts" : [ [ "2010", "4" ] ] }, "page" : "129-141", "title" : "Transcriptome-wide Identification of RNA-Binding Protein and MicroRNA Target Sites by PAR-CLIP", "type" : "article-journal", "volume" : "141" }, "uris" : [ "http://www.mendeley.com/documents/?uuid=d36ede18-c582-4623-9b23-1a5e6bf95aca" ] } ], "mendeley" : { "previouslyFormattedCitation" : "(Hafner et al., 2010; Licatalosi et al., 2008)" }, "properties" : { "noteIndex" : 0 }, "schema" : "https://github.com/citation-style-language/schema/raw/master/csl-citation.json" }</w:instrText>
      </w:r>
      <w:r w:rsidR="00B330A6">
        <w:fldChar w:fldCharType="separate"/>
      </w:r>
      <w:r w:rsidR="00B330A6" w:rsidRPr="00B330A6">
        <w:rPr>
          <w:noProof/>
        </w:rPr>
        <w:t>(Hafner et al., 2010; Licatalosi et al., 2008)</w:t>
      </w:r>
      <w:r w:rsidR="00B330A6">
        <w:fldChar w:fldCharType="end"/>
      </w:r>
      <w:r>
        <w:t xml:space="preserve">.  Using this approach, researchers can now enrich their samples for sequences that bind trans-acting factors of interest.  </w:t>
      </w:r>
    </w:p>
    <w:p w14:paraId="25C7EB54" w14:textId="70B96899" w:rsidR="001E6179" w:rsidRDefault="001E6179" w:rsidP="0086624B">
      <w:pPr>
        <w:pStyle w:val="Heading5"/>
      </w:pPr>
      <w:r w:rsidRPr="001E6179">
        <w:t>The Isoform problem</w:t>
      </w:r>
      <w:r w:rsidR="00500D94">
        <w:t xml:space="preserve"> &amp; methods for large-scale analysis of RNA</w:t>
      </w:r>
    </w:p>
    <w:p w14:paraId="2CEEA725" w14:textId="295C7BA0" w:rsidR="00500D94" w:rsidRDefault="00500D94" w:rsidP="00B473B9">
      <w:pPr>
        <w:pStyle w:val="ThesisNormalCompressed"/>
      </w:pPr>
      <w:r>
        <w:t xml:space="preserve">As with many areas of basic research, the field of AS relies on large-scale (aka – global, genome-wide, high-throughput) techniques.  Two of the most widely applied technologies employed for large-scale analysis of gene expression are microarrays and </w:t>
      </w:r>
      <w:proofErr w:type="gramStart"/>
      <w:r>
        <w:t>‘2nd  generation’</w:t>
      </w:r>
      <w:proofErr w:type="gramEnd"/>
      <w:r>
        <w:t xml:space="preserve"> HTS sequencing.  Unfortunately, both of these techniques have fundamental limitations, with the major issues being probe specificity for the former and read length for the latter.  </w:t>
      </w:r>
      <w:r w:rsidR="00645A63">
        <w:t>'</w:t>
      </w:r>
    </w:p>
    <w:p w14:paraId="480600E0" w14:textId="78F2858D" w:rsidR="00645A63" w:rsidRDefault="00645A63" w:rsidP="00645A63">
      <w:pPr>
        <w:pStyle w:val="Figure-02-Figure"/>
      </w:pPr>
      <w:r>
        <w:drawing>
          <wp:inline distT="0" distB="0" distL="0" distR="0" wp14:anchorId="71D1EC1C" wp14:editId="38D9071C">
            <wp:extent cx="5477510" cy="4837430"/>
            <wp:effectExtent l="0" t="0" r="0" b="0"/>
            <wp:docPr id="27" name="Picture 27" descr="Macintosh HD:Users:royc:Dropbox:Thesis:Figures:01-Introduction:Connectivity.and.seq.methodology.limitation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royc:Dropbox:Thesis:Figures:01-Introduction:Connectivity.and.seq.methodology.limitations.ai"/>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77510" cy="4837430"/>
                    </a:xfrm>
                    <a:prstGeom prst="rect">
                      <a:avLst/>
                    </a:prstGeom>
                    <a:noFill/>
                    <a:ln>
                      <a:noFill/>
                    </a:ln>
                  </pic:spPr>
                </pic:pic>
              </a:graphicData>
            </a:graphic>
          </wp:inline>
        </w:drawing>
      </w:r>
    </w:p>
    <w:p w14:paraId="5A8F0BA2" w14:textId="77777777" w:rsidR="00500D94" w:rsidRDefault="00500D94" w:rsidP="00B473B9">
      <w:pPr>
        <w:pStyle w:val="ThesisNormalCompressed"/>
      </w:pPr>
      <w:r>
        <w:t xml:space="preserve">Microarrays rely on hybridization of a target sequence to a known probe averaging 25 to 100 </w:t>
      </w:r>
      <w:proofErr w:type="gramStart"/>
      <w:r>
        <w:t>nt</w:t>
      </w:r>
      <w:proofErr w:type="gramEnd"/>
      <w:r>
        <w:t xml:space="preserve"> in length (Southern, 2001).  Therefore, microarrays indicate only the presence of short sequences in the target sample and do not provide adequate linkage information of these sequences.  A hypothetical scenario can be used to describe it another way.  Say we are investigating a transcript known to display two different regions of AS (Figure 1-A&amp;B).  Probes targeting these two regions demonstrated an increase in signal for both AS events.  Unfortunately, we could not determine if we observed an increase in unique transcripts, each containing only one region of AS, or an increase in production of a single transcript containing both regions (</w:t>
      </w:r>
      <w:proofErr w:type="spellStart"/>
      <w:r>
        <w:t>Calarco</w:t>
      </w:r>
      <w:proofErr w:type="spellEnd"/>
      <w:r>
        <w:t xml:space="preserve"> et al., 2007a).  This binary analysis is the heart of the “connectivity problem.”  Microarrays have proven extremely informative and will likely continue to do so in more targeted applications.  However, this issue, combined with concerns of cross-hybridization, reproducibility, and a comparably small dynamic range, will likely hasten microarray displacement by RNA-Seq as the preferred method for comprehensive analysis of gene expression (</w:t>
      </w:r>
      <w:proofErr w:type="spellStart"/>
      <w:r>
        <w:t>Shendure</w:t>
      </w:r>
      <w:proofErr w:type="spellEnd"/>
      <w:r>
        <w:t xml:space="preserve">, 2008).  </w:t>
      </w:r>
    </w:p>
    <w:p w14:paraId="3CBE33D9" w14:textId="0B91638A" w:rsidR="00500D94" w:rsidRDefault="00500D94" w:rsidP="00B473B9">
      <w:pPr>
        <w:pStyle w:val="ThesisNormalCompressed"/>
      </w:pPr>
      <w:r>
        <w:t>Many researchers are turning toward 2nd generation HTS methodologies for comprehensive transcriptome analysis.  This sequencing approach has significance advantages over microarrays.  Specifically, it allows de novo identification of isoforms, over a larger dynamic range, in a quantitative fashion (</w:t>
      </w:r>
      <w:proofErr w:type="spellStart"/>
      <w:r>
        <w:t>Mortazavi</w:t>
      </w:r>
      <w:proofErr w:type="spellEnd"/>
      <w:r>
        <w:t xml:space="preserve"> et al., 2008).  Additionally, newly developed techniques enrich samples for low-abundance isoforms, making the complete cataloging of AS events a possibility (</w:t>
      </w:r>
      <w:proofErr w:type="spellStart"/>
      <w:r>
        <w:t>Djebali</w:t>
      </w:r>
      <w:proofErr w:type="spellEnd"/>
      <w:r>
        <w:t xml:space="preserve"> et al., 2008; </w:t>
      </w:r>
      <w:proofErr w:type="spellStart"/>
      <w:r>
        <w:t>Salehi-Ashtiani</w:t>
      </w:r>
      <w:proofErr w:type="spellEnd"/>
      <w:r>
        <w:t xml:space="preserve"> et al., 2008).  Unfortunately, the current read-length abilities (depicted in Figure 1-B) of all sequencing platforms do not solve the connectivity problem.  Excluding single-molecule HTS read lengths of sufficient length (</w:t>
      </w:r>
      <w:proofErr w:type="spellStart"/>
      <w:r>
        <w:t>Shendure</w:t>
      </w:r>
      <w:proofErr w:type="spellEnd"/>
      <w:r>
        <w:t xml:space="preserve"> et al., 2004), other approaches proposed to solve the connectivity problem include traditional cloning and sequencing or hybridization of query </w:t>
      </w:r>
      <w:proofErr w:type="spellStart"/>
      <w:r>
        <w:t>oligos</w:t>
      </w:r>
      <w:proofErr w:type="spellEnd"/>
      <w:r>
        <w:t xml:space="preserve"> to single-molecule transcripts (Zhu et al., 2003; </w:t>
      </w:r>
      <w:proofErr w:type="spellStart"/>
      <w:r>
        <w:t>Calarco</w:t>
      </w:r>
      <w:proofErr w:type="spellEnd"/>
      <w:r>
        <w:t xml:space="preserve"> et al., 2007a; </w:t>
      </w:r>
      <w:proofErr w:type="spellStart"/>
      <w:r>
        <w:t>Emerick</w:t>
      </w:r>
      <w:proofErr w:type="spellEnd"/>
      <w:r>
        <w:t xml:space="preserve"> et al., 2007).  While these approaches can determine exon sequence connectivity, they scale poorly and are not feasible for large-scale applications.  </w:t>
      </w:r>
    </w:p>
    <w:p w14:paraId="65BA6A90" w14:textId="58A6A117" w:rsidR="00500D94" w:rsidRDefault="00500D94" w:rsidP="00B473B9">
      <w:pPr>
        <w:pStyle w:val="ThesisNormalCompressed"/>
      </w:pPr>
      <w:r>
        <w:t xml:space="preserve">Clearly, AS </w:t>
      </w:r>
      <w:r w:rsidR="008D3E66">
        <w:t xml:space="preserve">is an essential regulatory mechanism involved in the control of </w:t>
      </w:r>
      <w:r>
        <w:t>human gene expression.  Its combinatorial nature could potentially answer many questions, such as a physical explanation of what separates us from our closest evolutionary ancestor, the chimpanzee (</w:t>
      </w:r>
      <w:proofErr w:type="spellStart"/>
      <w:r>
        <w:t>Calarco</w:t>
      </w:r>
      <w:proofErr w:type="spellEnd"/>
      <w:r>
        <w:t xml:space="preserve"> et al., 2007b).  Additionally, the influence of AS on disease and cancer is slowly coming to light (</w:t>
      </w:r>
      <w:proofErr w:type="spellStart"/>
      <w:r>
        <w:t>Tazi</w:t>
      </w:r>
      <w:proofErr w:type="spellEnd"/>
      <w:r>
        <w:t xml:space="preserve"> et al., 2009).  Unfortunately, because of the limitations of methods currently used for the large-scale analysis of isoform expression we fail to obtain the complete picture of AS.  One specific missing element of that picture is the prevalence of coordination between different regions of AS separated by large spans of sequence.  An efficient, large-scale, single-molecule technique that maintains isoform sequence connectivity is required to complete the complicated picture of AS.</w:t>
      </w:r>
    </w:p>
    <w:p w14:paraId="27290F73" w14:textId="77777777" w:rsidR="00B473B9" w:rsidRDefault="00B473B9" w:rsidP="00B473B9">
      <w:pPr>
        <w:pStyle w:val="ThesisNormalCompressed"/>
      </w:pPr>
    </w:p>
    <w:p w14:paraId="2C40A9EB" w14:textId="20E2B757" w:rsidR="00B473B9" w:rsidRPr="00B473B9" w:rsidRDefault="00B473B9" w:rsidP="00B473B9">
      <w:pPr>
        <w:pStyle w:val="ThesisNormalCompressed"/>
        <w:rPr>
          <w:b/>
        </w:rPr>
      </w:pPr>
      <w:r w:rsidRPr="00B473B9">
        <w:rPr>
          <w:b/>
        </w:rPr>
        <w:t>Need to mention DSCAM – that can be the transition to Coordination in splicing</w:t>
      </w:r>
    </w:p>
    <w:p w14:paraId="6D4286F7" w14:textId="77777777" w:rsidR="00B473B9" w:rsidRPr="00500D94" w:rsidRDefault="00B473B9" w:rsidP="00B473B9">
      <w:pPr>
        <w:pStyle w:val="ThesisNormalCompressed"/>
      </w:pPr>
    </w:p>
    <w:p w14:paraId="20309F2A" w14:textId="77777777" w:rsidR="001E6179" w:rsidRPr="000B3CE2" w:rsidRDefault="001E6179" w:rsidP="000B3CE2">
      <w:pPr>
        <w:pStyle w:val="Heading4"/>
      </w:pPr>
      <w:r w:rsidRPr="000B3CE2">
        <w:t>Coordination in splicing</w:t>
      </w:r>
    </w:p>
    <w:p w14:paraId="1635DBC0" w14:textId="77777777" w:rsidR="00500D94" w:rsidRDefault="00500D94" w:rsidP="00B473B9">
      <w:pPr>
        <w:pStyle w:val="ThesisNormalCompressed"/>
      </w:pPr>
    </w:p>
    <w:p w14:paraId="6C0E59E1" w14:textId="6645936E" w:rsidR="00500D94" w:rsidRDefault="00500D94" w:rsidP="00673D3A">
      <w:pPr>
        <w:pStyle w:val="CompressedNumberedOutline"/>
      </w:pPr>
      <w:r>
        <w:t>==From my qualifying exam==</w:t>
      </w:r>
    </w:p>
    <w:p w14:paraId="250206F7" w14:textId="77777777" w:rsidR="00691863" w:rsidRDefault="00691863" w:rsidP="00B473B9">
      <w:pPr>
        <w:pStyle w:val="ThesisNormalCompressed"/>
      </w:pPr>
      <w:proofErr w:type="spellStart"/>
      <w:r>
        <w:t>Fededa</w:t>
      </w:r>
      <w:proofErr w:type="spellEnd"/>
      <w:r>
        <w:t xml:space="preserve">, </w:t>
      </w:r>
      <w:proofErr w:type="spellStart"/>
      <w:r>
        <w:t>Fagnani</w:t>
      </w:r>
      <w:proofErr w:type="spellEnd"/>
      <w:r>
        <w:t xml:space="preserve">, Parra (Deep intron), </w:t>
      </w:r>
      <w:proofErr w:type="spellStart"/>
      <w:r>
        <w:t>Peng</w:t>
      </w:r>
      <w:proofErr w:type="spellEnd"/>
      <w:r>
        <w:t xml:space="preserve"> (exons)</w:t>
      </w:r>
    </w:p>
    <w:p w14:paraId="7D9AEE84" w14:textId="664738BB" w:rsidR="00500D94" w:rsidRDefault="00500D94" w:rsidP="00B473B9">
      <w:pPr>
        <w:pStyle w:val="ThesisNormalCompressed"/>
      </w:pPr>
      <w:r>
        <w:t xml:space="preserve">Identification of proximally acting SREs is progressing at a rapid pace.  New and traditional biochemical methods, coupled with HTS, will undoubtedly fuel this progress.  Unfortunately, a critical component of AS regulation currently neglected by the field is that of SREs acting across a considerable distance.  One observation that may lead to the identification of long-range SREs is intramolecular coordination between distal splicing decisions.  Figure 1-A shows a model transcript that may exhibit coordinated distal regions of AS.  In this model, the 5’ region of AS contains a cassette exon, which may or may not be included.  This region is separated from the 3’ region of AS by many thousands of nucleotides.  Does the decision to include the cassette exon have an effect on which of the mutually exclusive exons is included?  This type of AS regulation may represent a general and pervasive phenomenon. </w:t>
      </w:r>
    </w:p>
    <w:p w14:paraId="3BBD3FCE" w14:textId="5FEE725E" w:rsidR="00500D94" w:rsidRDefault="00500D94" w:rsidP="00B473B9">
      <w:pPr>
        <w:pStyle w:val="ThesisNormalCompressed"/>
      </w:pPr>
      <w:r>
        <w:t xml:space="preserve">There is precedence in the literature for genes known to display coordinated regions of AS.  One of the clearest examples is mouse </w:t>
      </w:r>
      <w:r w:rsidR="00F32C1D">
        <w:t>Fibronectin</w:t>
      </w:r>
      <w:r>
        <w:t xml:space="preserve"> (see Figure 2).  In this gene, inclusion of the alternatively spliced Extra Domain A (EDI or EDA) region promotes splicing from one of three alternative 3’ Splice Site (3’SS) in the type III homologies connecting segment (IIICS) region, resulting in more frequent production of shorter transcripts (</w:t>
      </w:r>
      <w:proofErr w:type="spellStart"/>
      <w:r>
        <w:t>Fededa</w:t>
      </w:r>
      <w:proofErr w:type="spellEnd"/>
      <w:r>
        <w:t xml:space="preserve"> et al., 2005).  This effect occurs over six constitutively expressed exons and 800 </w:t>
      </w:r>
      <w:proofErr w:type="gramStart"/>
      <w:r>
        <w:t>nt</w:t>
      </w:r>
      <w:proofErr w:type="gramEnd"/>
      <w:r>
        <w:t xml:space="preserve"> of sequence (5400 nt if introns are considered).  The authors of this study also analyzed EST databases, concluding that approximately 25% of human genes contain multiple regions of AS.  How many of these regions could show a coordinated effect, similar to that observed in </w:t>
      </w:r>
      <w:r w:rsidR="00F32C1D">
        <w:t>Fibronectin</w:t>
      </w:r>
      <w:r>
        <w:t xml:space="preserve">?  Providing some insight into this question, </w:t>
      </w:r>
      <w:proofErr w:type="spellStart"/>
      <w:r>
        <w:t>Fagnani</w:t>
      </w:r>
      <w:proofErr w:type="spellEnd"/>
      <w:r>
        <w:t xml:space="preserve"> et al used microarrays designed to report on inclusion levels of cassette exons in mammalian central nervous system tissues (</w:t>
      </w:r>
      <w:proofErr w:type="spellStart"/>
      <w:r>
        <w:t>Fagnani</w:t>
      </w:r>
      <w:proofErr w:type="spellEnd"/>
      <w:r>
        <w:t xml:space="preserve"> et al., 2007).  The results produced a set of 38 pairs of exons mapping to the same gene that showed a coordinated increase or decrease of inclusion levels.  A partial list, focusing on high-confidence events containing potentially coordinated regions of AS separated by more than 1000 </w:t>
      </w:r>
      <w:proofErr w:type="gramStart"/>
      <w:r>
        <w:t>nt</w:t>
      </w:r>
      <w:proofErr w:type="gramEnd"/>
      <w:r>
        <w:t xml:space="preserve"> of final transcript is shown in Table 1.   Unfortunately, this and other large-scale studies preclude the complete determination of intramolecular coordination of AS.</w:t>
      </w:r>
    </w:p>
    <w:p w14:paraId="115C6237" w14:textId="667608DC" w:rsidR="001E6179" w:rsidRDefault="001E6179" w:rsidP="000B3CE2">
      <w:pPr>
        <w:pStyle w:val="Heading4"/>
      </w:pPr>
      <w:proofErr w:type="gramStart"/>
      <w:r>
        <w:t>piRNAs</w:t>
      </w:r>
      <w:proofErr w:type="gramEnd"/>
      <w:r w:rsidR="00D419F5">
        <w:t xml:space="preserve"> </w:t>
      </w:r>
    </w:p>
    <w:p w14:paraId="7E5A7FCF" w14:textId="728A5612" w:rsidR="004C266E" w:rsidRDefault="004C266E" w:rsidP="00B473B9">
      <w:pPr>
        <w:pStyle w:val="ThesisNormalCompressed"/>
      </w:pPr>
      <w:r w:rsidRPr="00901B18">
        <w:rPr>
          <w:highlight w:val="yellow"/>
        </w:rPr>
        <w:t>! Importance of mammalian piRNAs to maintain sterility</w:t>
      </w:r>
    </w:p>
    <w:p w14:paraId="3683542E" w14:textId="14067271" w:rsidR="00302521" w:rsidRDefault="004C266E" w:rsidP="00B473B9">
      <w:pPr>
        <w:pStyle w:val="ThesisNormalCompressed"/>
      </w:pPr>
      <w:r>
        <w:tab/>
      </w:r>
      <w:r w:rsidR="00302521" w:rsidRPr="000B1BC3">
        <w:t xml:space="preserve">Mammalian </w:t>
      </w:r>
      <w:r w:rsidR="008D3E66" w:rsidRPr="000B1BC3">
        <w:t>spermatogenesis</w:t>
      </w:r>
      <w:r w:rsidR="00302521" w:rsidRPr="000B1BC3">
        <w:t xml:space="preserve"> is a critical biological process that ensures the future of a species. Recently the importanc</w:t>
      </w:r>
      <w:r w:rsidR="00AE5C9A">
        <w:t>e a specific kind of small RNA—</w:t>
      </w:r>
      <w:r w:rsidR="00302521" w:rsidRPr="000B1BC3">
        <w:t>piRNAs</w:t>
      </w:r>
      <w:r w:rsidR="00AE5C9A">
        <w:t>—</w:t>
      </w:r>
      <w:r w:rsidR="00302521" w:rsidRPr="000B1BC3">
        <w:t xml:space="preserve">on the proper function of </w:t>
      </w:r>
      <w:r w:rsidR="00AE5C9A" w:rsidRPr="000B1BC3">
        <w:t>spermatogenesis</w:t>
      </w:r>
      <w:r w:rsidR="00302521" w:rsidRPr="000B1BC3">
        <w:t xml:space="preserve"> has become clear</w:t>
      </w:r>
      <w:r w:rsidR="0004430A">
        <w:t xml:space="preserve"> [$Ref to review]</w:t>
      </w:r>
      <w:r w:rsidR="00302521" w:rsidRPr="000B1BC3">
        <w:t>.  </w:t>
      </w:r>
      <w:r w:rsidR="00D7702A">
        <w:t>Even after near a decade since their discovery</w:t>
      </w:r>
      <w:r w:rsidR="00AE5C9A">
        <w:t xml:space="preserve">, the essential mechanisms of </w:t>
      </w:r>
      <w:r w:rsidR="00AE5C9A" w:rsidRPr="000B1BC3">
        <w:t>piRNA</w:t>
      </w:r>
      <w:r w:rsidR="00AE5C9A">
        <w:t xml:space="preserve"> importance to proper </w:t>
      </w:r>
      <w:r w:rsidR="00AE5C9A" w:rsidRPr="000B1BC3">
        <w:t xml:space="preserve">mammalian spermatogenesis </w:t>
      </w:r>
      <w:r w:rsidR="00AE5C9A">
        <w:t>remain</w:t>
      </w:r>
      <w:r w:rsidR="00302521" w:rsidRPr="000B1BC3">
        <w:t xml:space="preserve"> unknown</w:t>
      </w:r>
      <w:r w:rsidR="00AE5C9A">
        <w:t xml:space="preserve">.  These mechanisms include: biogenesis, physiological targets, and terminal </w:t>
      </w:r>
      <w:r w:rsidR="00302521" w:rsidRPr="000B1BC3">
        <w:t>function</w:t>
      </w:r>
      <w:r w:rsidR="00AE5C9A">
        <w:t xml:space="preserve"> of maintain sterility. Even with these extremely important unknowns, the </w:t>
      </w:r>
      <w:r w:rsidR="00302521" w:rsidRPr="000B1BC3">
        <w:t xml:space="preserve">importance </w:t>
      </w:r>
      <w:r w:rsidR="00AE5C9A">
        <w:t>of piRNAs on mammalian spermatogenesis is c</w:t>
      </w:r>
      <w:r w:rsidR="00302521" w:rsidRPr="000B1BC3">
        <w:t>lear</w:t>
      </w:r>
      <w:r w:rsidR="00AE5C9A">
        <w:t>—w</w:t>
      </w:r>
      <w:r w:rsidR="00302521" w:rsidRPr="000B1BC3">
        <w:t>ithout a functioning pi</w:t>
      </w:r>
      <w:r w:rsidR="00AE5C9A">
        <w:t>RNA pathway</w:t>
      </w:r>
      <w:r w:rsidR="00D7702A">
        <w:t>—</w:t>
      </w:r>
      <w:r w:rsidR="00AE5C9A">
        <w:t>males are sterile.</w:t>
      </w:r>
      <w:r w:rsidR="0004430A">
        <w:t xml:space="preserve"> Studies in humans have also linked SNPs in the </w:t>
      </w:r>
      <w:r w:rsidR="00D7702A">
        <w:t>Argonaute</w:t>
      </w:r>
      <w:r w:rsidR="0004430A">
        <w:t xml:space="preserve"> proteins that bind piRNAs, PIWI, to decreased fertility </w:t>
      </w:r>
      <w:r w:rsidR="00165309">
        <w:fldChar w:fldCharType="begin" w:fldLock="1"/>
      </w:r>
      <w:r w:rsidR="006D7B9C">
        <w:instrText>ADDIN CSL_CITATION { "citationItems" : [ { "id" : "ITEM-1", "itemData" : { "DOI" : "10.1093/humrep/deq274", "ISSN" : "0268-1161, 1460-2350", "PMID" : "20940137", "abstract" : "BACKGROUND The Piwi subfamily of genes is involved in spermatogenesis for the maintenance and meiosis of germline stem cells. Mice bearing targeted mutations in Piwi genes (Miwi, Mili and Miwi2) are sterile with distinct defects in spermatogenesis. We hypothesized that Piwi gene polymorphisms could be a risk factor for spermatogenic failure.\nMETHODS For this study, 490 patients with idiopathic azoospermia or oligozoospermia and 468 fertile controls were recruited from an infertility clinic. Nine single nucleotide polymorphisms (SNPs) of four Piwi genes (PIWIL1/HIWI, PIWIL2/HILI, PIWIL3/HIWI3 and PIWIL4/HIWI2) were genotyped using the SNPstream\u00ae 12-plex platform and the Taqman method.\nRESULTS An SNP in the 3\u2032untranslated region of HIWI2 and a non-synonymous SNP in HIWI3 were significantly associated with an altered risk of oligozoospermia. The variant-containing genotypes of HIWI2 rs508485 exhibited a significantly increased risk, with an odds ratios (OR) of 1.49 [95% confidence interval (CI), 1.02\u20132.18], and individuals with HIWI3 non-synonymous rs11703684 variant genotypes exhibited a significantly reduced oligozoospermia risk (OR = 0.70; 95% CI, 0.49\u20131.00). The haplotype analysis showed that a common haplotype of HIWI2 was associated with a significant reduction in the risk of oligozoospermia (OR = 0.73, 95% CI, 0.56\u20130.97). In addition, to assess the cumulative effects, we performed a combined unfavourable genotype analysis. A significant trend towards increased risk of oligozoospermia with an increasing number of unfavourable genotypes was observed (P for trend &lt; 0.001).\nCONCLUSIONS We present the first epidemiologic evidence supporting the involvement of genetic polymorphisms in Piwi genes in spermatogenic failure.", "author" : [ { "dropping-particle" : "", "family" : "Gu", "given" : "Aihua", "non-dropping-particle" : "", "parse-names" : false, "suffix" : "" }, { "dropping-particle" : "", "family" : "Ji", "given" : "Guixiang", "non-dropping-particle" : "", "parse-names" : false, "suffix" : "" }, { "dropping-particle" : "", "family" : "Shi", "given" : "Xiangguo", "non-dropping-particle" : "", "parse-names" : false, "suffix" : "" }, { "dropping-particle" : "", "family" : "Long", "given" : "Yan", "non-dropping-particle" : "", "parse-names" : false, "suffix" : "" }, { "dropping-particle" : "", "family" : "Xia", "given" : "Yankai", "non-dropping-particle" : "", "parse-names" : false, "suffix" : "" }, { "dropping-particle" : "", "family" : "Song", "given" : "Ling", "non-dropping-particle" : "", "parse-names" : false, "suffix" : "" }, { "dropping-particle" : "", "family" : "Wang", "given" : "Shoulin", "non-dropping-particle" : "", "parse-names" : false, "suffix" : "" }, { "dropping-particle" : "", "family" : "Wang", "given" : "Xinru", "non-dropping-particle" : "", "parse-names" : false, "suffix" : "" } ], "container-title" : "Human Reproduction", "id" : "ITEM-1", "issue" : "12", "issued" : { "date-parts" : [ [ "2010", "12" ] ] }, "page" : "2955-2961", "title" : "Genetic Variants in Piwi-Interacting RNA Pathway Genes Confer Susceptibility to Spermatogenic Failure in a Chinese Population", "type" : "article-journal", "volume" : "25" }, "uris" : [ "http://www.mendeley.com/documents/?uuid=ab40dea1-1735-4c3f-afd8-5f230257c5fc" ] } ], "mendeley" : { "previouslyFormattedCitation" : "(Gu et al., 2010)" }, "properties" : { "noteIndex" : 0 }, "schema" : "https://github.com/citation-style-language/schema/raw/master/csl-citation.json" }</w:instrText>
      </w:r>
      <w:r w:rsidR="00165309">
        <w:fldChar w:fldCharType="separate"/>
      </w:r>
      <w:r w:rsidR="00165309" w:rsidRPr="00165309">
        <w:rPr>
          <w:noProof/>
        </w:rPr>
        <w:t>(Gu et al., 2010)</w:t>
      </w:r>
      <w:r w:rsidR="00165309">
        <w:fldChar w:fldCharType="end"/>
      </w:r>
    </w:p>
    <w:p w14:paraId="5ADDECEC" w14:textId="68CAD2CD" w:rsidR="004C266E" w:rsidRDefault="00645A63" w:rsidP="00645A63">
      <w:pPr>
        <w:pStyle w:val="Figure-02-Figure"/>
      </w:pPr>
      <w:r>
        <w:drawing>
          <wp:inline distT="0" distB="0" distL="0" distR="0" wp14:anchorId="34E65251" wp14:editId="79C07EBB">
            <wp:extent cx="5486400" cy="5166360"/>
            <wp:effectExtent l="0" t="0" r="0" b="0"/>
            <wp:docPr id="26" name="Picture 26" descr="Macintosh HD:Users:royc:Dropbox:Thesis:Figures:01-Introduction:mouse.piRNA.development.figure.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royc:Dropbox:Thesis:Figures:01-Introduction:mouse.piRNA.development.figure.ai"/>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5166360"/>
                    </a:xfrm>
                    <a:prstGeom prst="rect">
                      <a:avLst/>
                    </a:prstGeom>
                    <a:noFill/>
                    <a:ln>
                      <a:noFill/>
                    </a:ln>
                  </pic:spPr>
                </pic:pic>
              </a:graphicData>
            </a:graphic>
          </wp:inline>
        </w:drawing>
      </w:r>
    </w:p>
    <w:p w14:paraId="0ED6FA18" w14:textId="684534D2" w:rsidR="004C266E" w:rsidRDefault="004C266E" w:rsidP="00B473B9">
      <w:pPr>
        <w:pStyle w:val="ThesisNormalCompressed"/>
      </w:pPr>
      <w:proofErr w:type="gramStart"/>
      <w:r w:rsidRPr="00901B18">
        <w:rPr>
          <w:highlight w:val="yellow"/>
        </w:rPr>
        <w:t>!Description</w:t>
      </w:r>
      <w:proofErr w:type="gramEnd"/>
      <w:r w:rsidRPr="00901B18">
        <w:rPr>
          <w:highlight w:val="yellow"/>
        </w:rPr>
        <w:t xml:space="preserve"> of the three classes of mammalian piRNAs (#Figure</w:t>
      </w:r>
      <w:r>
        <w:t>)</w:t>
      </w:r>
    </w:p>
    <w:p w14:paraId="5A82F420" w14:textId="2A2DC7CF" w:rsidR="00D7702A" w:rsidRDefault="0004430A" w:rsidP="00B473B9">
      <w:pPr>
        <w:pStyle w:val="ThesisNormalCompressed"/>
      </w:pPr>
      <w:r>
        <w:t>Mammalian piRNAs can be divided into three major classes</w:t>
      </w:r>
      <w:r w:rsidR="00EF1C83">
        <w:t xml:space="preserve"> (#Figure of my own design on piRNAs)</w:t>
      </w:r>
      <w:r>
        <w:t>. The first, present before birth, are those of the ‘fetal piRNAs’.  These piRNAs tend to be short, bind the PIWI protein MILI2 in mice, and have sequences found in transposable elements [$REF</w:t>
      </w:r>
      <w:r w:rsidR="00D7702A">
        <w:t xml:space="preserve"> – 2008 </w:t>
      </w:r>
      <w:proofErr w:type="spellStart"/>
      <w:r w:rsidR="00D7702A">
        <w:t>Mol</w:t>
      </w:r>
      <w:proofErr w:type="spellEnd"/>
      <w:r w:rsidR="00D7702A">
        <w:t xml:space="preserve"> </w:t>
      </w:r>
      <w:proofErr w:type="spellStart"/>
      <w:r w:rsidR="00D7702A">
        <w:t>cel</w:t>
      </w:r>
      <w:proofErr w:type="spellEnd"/>
      <w:r w:rsidR="00D7702A">
        <w:t xml:space="preserve"> paper?</w:t>
      </w:r>
      <w:r>
        <w:t xml:space="preserve">]. </w:t>
      </w:r>
      <w:r w:rsidR="00EF1C83">
        <w:t xml:space="preserve">The next class of piRNAs, historically but confusing grouped with the previous class, are called Pre-pachytene piRNAs.  Pre-pachytene piRNAs are expressed just before birth, and continue to be expressed in functioning testes, often associated with </w:t>
      </w:r>
      <w:proofErr w:type="spellStart"/>
      <w:r w:rsidR="00EF1C83">
        <w:t>spermotoXX</w:t>
      </w:r>
      <w:proofErr w:type="spellEnd"/>
      <w:r w:rsidR="00EF1C83">
        <w:t xml:space="preserve"> and </w:t>
      </w:r>
      <w:proofErr w:type="spellStart"/>
      <w:r w:rsidR="00EF1C83">
        <w:t>spermotXX</w:t>
      </w:r>
      <w:proofErr w:type="spellEnd"/>
      <w:r w:rsidR="00D7702A">
        <w:t>,</w:t>
      </w:r>
      <w:r w:rsidR="00EF1C83">
        <w:t xml:space="preserve"> precursor cells to mature </w:t>
      </w:r>
      <w:proofErr w:type="gramStart"/>
      <w:r w:rsidR="00EF1C83">
        <w:t>sperm(</w:t>
      </w:r>
      <w:proofErr w:type="gramEnd"/>
      <w:r w:rsidR="00EF1C83">
        <w:t>?)</w:t>
      </w:r>
      <w:r w:rsidR="00D7702A">
        <w:t>, and tend to map to traditional, and annotated, protein coding genes</w:t>
      </w:r>
      <w:r w:rsidR="00EF1C83">
        <w:t xml:space="preserve">.  </w:t>
      </w:r>
      <w:r w:rsidR="00D7702A">
        <w:t>Finally, d</w:t>
      </w:r>
      <w:r w:rsidR="00302521" w:rsidRPr="000B1BC3">
        <w:t xml:space="preserve">ue to their unique sequence in the genome, the genetic origin of a millions of piRNAs belonging to </w:t>
      </w:r>
      <w:r w:rsidR="00D7702A">
        <w:t>the third c</w:t>
      </w:r>
      <w:r w:rsidR="00302521" w:rsidRPr="000B1BC3">
        <w:t>lass, the pachytene piRNAs, was immediately known.  </w:t>
      </w:r>
      <w:r w:rsidR="00D7702A">
        <w:t xml:space="preserve">Pachytene piRNAs are extremely abundant after, not coincidently, the pachytene stage of meiosis I when (descriptor) </w:t>
      </w:r>
      <w:r w:rsidR="00D64D73">
        <w:t>chromosomes</w:t>
      </w:r>
      <w:r w:rsidR="00D7702A">
        <w:t xml:space="preserve"> pair up, cross over, and rearrange their genetic material. Extremely abundant means XX fold enrichment of pachytene piRNAs compared to miRNAs, as compared to developmental </w:t>
      </w:r>
      <w:proofErr w:type="spellStart"/>
      <w:r w:rsidR="00D7702A">
        <w:t>timepoint</w:t>
      </w:r>
      <w:proofErr w:type="spellEnd"/>
      <w:r w:rsidR="00D7702A">
        <w:t xml:space="preserve"> just two days earlier. The genomic origins of these piRNAs, while unique in terms of sequence, are often in ‘gene deserts,’ </w:t>
      </w:r>
      <w:r w:rsidR="00D64D73">
        <w:t>unannotated</w:t>
      </w:r>
      <w:r w:rsidR="00D7702A">
        <w:t xml:space="preserve">, and devoid of intronic sequences.  This ‘gene </w:t>
      </w:r>
      <w:r w:rsidR="00D64D73">
        <w:t>architecture</w:t>
      </w:r>
      <w:r w:rsidR="00D7702A">
        <w:t>’ makes the pachytene piRNA loci some of the most interesting RNA-producing regions of the mammalian genome.</w:t>
      </w:r>
    </w:p>
    <w:p w14:paraId="4014E820" w14:textId="77777777" w:rsidR="004C266E" w:rsidRDefault="004C266E" w:rsidP="00B473B9">
      <w:pPr>
        <w:pStyle w:val="ThesisNormalCompressed"/>
      </w:pPr>
    </w:p>
    <w:p w14:paraId="7D19E990" w14:textId="4BFC57FE" w:rsidR="004C266E" w:rsidRDefault="004C266E" w:rsidP="00B473B9">
      <w:pPr>
        <w:pStyle w:val="ThesisNormalCompressed"/>
      </w:pPr>
      <w:proofErr w:type="gramStart"/>
      <w:r w:rsidRPr="00901B18">
        <w:rPr>
          <w:highlight w:val="yellow"/>
        </w:rPr>
        <w:t>!Known</w:t>
      </w:r>
      <w:proofErr w:type="gramEnd"/>
      <w:r w:rsidRPr="00901B18">
        <w:rPr>
          <w:highlight w:val="yellow"/>
        </w:rPr>
        <w:t xml:space="preserve"> functions of mammalian piRNAs</w:t>
      </w:r>
    </w:p>
    <w:p w14:paraId="6F314685" w14:textId="12749FC1" w:rsidR="000E783C" w:rsidRDefault="000E783C" w:rsidP="00B473B9">
      <w:pPr>
        <w:pStyle w:val="ThesisNormalCompressed"/>
      </w:pPr>
      <w:proofErr w:type="spellStart"/>
      <w:r>
        <w:t>Viyrekas</w:t>
      </w:r>
      <w:proofErr w:type="spellEnd"/>
      <w:r>
        <w:t xml:space="preserve"> et al discovered that many MIWI-associated piRNAs do not bind, as measured by </w:t>
      </w:r>
      <w:proofErr w:type="spellStart"/>
      <w:r>
        <w:t>ClIP</w:t>
      </w:r>
      <w:proofErr w:type="spellEnd"/>
      <w:r>
        <w:t xml:space="preserve">, actually bind mRNAs directly, without a small RNA guide </w:t>
      </w:r>
      <w:r>
        <w:fldChar w:fldCharType="begin" w:fldLock="1"/>
      </w:r>
      <w:r w:rsidR="006D7B9C">
        <w:instrText>ADDIN CSL_CITATION { "citationItems" : [ { "id" : "ITEM-1", "itemData" : { "DOI" : "10.1038/nsmb.2347", "ISSN" : "1545-9993", "abstract" : "Germ cells implement elaborate mechanisms to protect their genetic material and to regulate gene expression during differentiation. Piwi proteins bind Piwi-interacting RNAs (piRNAs), small germline RNAs whose biogenesis and functions are still largely elusive. We used high-throughput sequencing after cross-linking and immunoprecipitation (HITS-CLIP) coupled with RNA\u2013sequencing (RNA-seq) to characterize the genome-wide target RNA repertoire of Mili (Piwil2) and Miwi (Piwil1), two Piwi proteins expressed in mouse postnatal testis. We report the in vivo pathway of primary piRNA biogenesis and implicate distinct nucleolytic activities that process Piwi-bound precursor transcripts. Our studies indicate that pachytene piRNAs are the end products of RNA processing. HITS-CLIP demonstrated that Miwi binds spermiogenic mRNAs directly, without using piRNAs as guides, and independent biochemical analyses of testis mRNA ribonucleoproteins (mRNPs) established that Miwi functions in the formation of mRNP complexes that stabilize mRNAs essential for spermiogenesis.", "author" : [ { "dropping-particle" : "", "family" : "Vourekas", "given" : "Anastassios", "non-dropping-particle" : "", "parse-names" : false, "suffix" : "" }, { "dropping-particle" : "", "family" : "Zheng", "given" : "Qi", "non-dropping-particle" : "", "parse-names" : false, "suffix" : "" }, { "dropping-particle" : "", "family" : "Alexiou", "given" : "Panagiotis", "non-dropping-particle" : "", "parse-names" : false, "suffix" : "" }, { "dropping-particle" : "", "family" : "Maragkakis", "given" : "Manolis", "non-dropping-particle" : "", "parse-names" : false, "suffix" : "" }, { "dropping-particle" : "", "family" : "Kirino", "given" : "Yohei", "non-dropping-particle" : "", "parse-names" : false, "suffix" : "" }, { "dropping-particle" : "", "family" : "Gregory", "given" : "Brian D.", "non-dropping-particle" : "", "parse-names" : false, "suffix" : "" }, { "dropping-particle" : "", "family" : "Mourelatos", "given" : "Zissimos", "non-dropping-particle" : "", "parse-names" : false, "suffix" : "" } ], "container-title" : "Nature Structural &amp; Molecular Biology", "id" : "ITEM-1", "issue" : "8", "issued" : { "date-parts" : [ [ "2012" ] ] }, "page" : "773-781", "title" : "Mili and Miwi target RNA repertoire reveals piRNA biogenesis and function of Miwi in spermiogenesis", "type" : "article-journal", "volume" : "19" }, "uris" : [ "http://www.mendeley.com/documents/?uuid=7f501023-de35-40be-bdbc-5cac84628229" ] } ], "mendeley" : { "previouslyFormattedCitation" : "(Vourekas et al., 2012)" }, "properties" : { "noteIndex" : 0 }, "schema" : "https://github.com/citation-style-language/schema/raw/master/csl-citation.json" }</w:instrText>
      </w:r>
      <w:r>
        <w:fldChar w:fldCharType="separate"/>
      </w:r>
      <w:r w:rsidRPr="000E783C">
        <w:rPr>
          <w:noProof/>
        </w:rPr>
        <w:t>(Vourekas et al., 2012)</w:t>
      </w:r>
      <w:r>
        <w:fldChar w:fldCharType="end"/>
      </w:r>
      <w:r>
        <w:t>.</w:t>
      </w:r>
    </w:p>
    <w:p w14:paraId="22A8CDDF" w14:textId="77777777" w:rsidR="000E783C" w:rsidRDefault="000E783C" w:rsidP="00B473B9">
      <w:pPr>
        <w:pStyle w:val="ThesisNormalCompressed"/>
      </w:pPr>
    </w:p>
    <w:p w14:paraId="40EEAF3D" w14:textId="77777777" w:rsidR="000E783C" w:rsidRDefault="000E783C" w:rsidP="00B473B9">
      <w:pPr>
        <w:pStyle w:val="ThesisNormalCompressed"/>
      </w:pPr>
    </w:p>
    <w:p w14:paraId="2AC88C62" w14:textId="731DE6E2" w:rsidR="004C266E" w:rsidRDefault="000E783C" w:rsidP="00B473B9">
      <w:pPr>
        <w:pStyle w:val="ThesisNormalCompressed"/>
      </w:pPr>
      <w:r>
        <w:t>Both studies used point mutations in the catalytic tried of Miwi2, Mili, (De Fazio</w:t>
      </w:r>
      <w:proofErr w:type="gramStart"/>
      <w:r>
        <w:t>)  and</w:t>
      </w:r>
      <w:proofErr w:type="gramEnd"/>
      <w:r>
        <w:t xml:space="preserve"> </w:t>
      </w:r>
      <w:proofErr w:type="spellStart"/>
      <w:r>
        <w:t>Miw</w:t>
      </w:r>
      <w:proofErr w:type="spellEnd"/>
      <w:r>
        <w:t xml:space="preserve"> (Reuter) to remove the slicer activity.  The MIWI2 and MILI study found that the mice were </w:t>
      </w:r>
      <w:proofErr w:type="spellStart"/>
      <w:r>
        <w:t>steile</w:t>
      </w:r>
      <w:proofErr w:type="spellEnd"/>
      <w:r>
        <w:t>, and did not accumulate transposon-mapping piRNAs.  The MIWI study found that the mice were also sterile, and demonstrated increased LINE1</w:t>
      </w:r>
      <w:r w:rsidR="00495C02">
        <w:t xml:space="preserve"> </w:t>
      </w:r>
      <w:proofErr w:type="spellStart"/>
      <w:r w:rsidR="00495C02">
        <w:t>atranscript</w:t>
      </w:r>
      <w:proofErr w:type="spellEnd"/>
      <w:r w:rsidR="00495C02">
        <w:t xml:space="preserve"> accumulation.  </w:t>
      </w:r>
      <w:r>
        <w:t xml:space="preserve">  </w:t>
      </w:r>
      <w:r>
        <w:fldChar w:fldCharType="begin" w:fldLock="1"/>
      </w:r>
      <w:r w:rsidR="006D7B9C">
        <w:instrText>ADDIN CSL_CITATION { "citationItems" : [ { "id" : "ITEM-1", "itemData" : { "DOI" : "10.1038/nature10672", "ISSN" : "1476-4687", "author" : [ { "dropping-particle" : "", "family" : "Reuter", "given" : "Michael", "non-dropping-particle" : "", "parse-names" : false, "suffix" : "" }, { "dropping-particle" : "", "family" : "Berninger", "given" : "Philipp", "non-dropping-particle" : "", "parse-names" : false, "suffix" : "" }, { "dropping-particle" : "", "family" : "Chuma", "given" : "Shinichiro", "non-dropping-particle" : "", "parse-names" : false, "suffix" : "" }, { "dropping-particle" : "", "family" : "Shah", "given" : "Hardik", "non-dropping-particle" : "", "parse-names" : false, "suffix" : "" }, { "dropping-particle" : "", "family" : "Hosokawa", "given" : "Mihoko", "non-dropping-particle" : "", "parse-names" : false, "suffix" : "" }, { "dropping-particle" : "", "family" : "Funaya", "given" : "Charlotta", "non-dropping-particle" : "", "parse-names" : false, "suffix" : "" }, { "dropping-particle" : "", "family" : "Antony", "given" : "Claude", "non-dropping-particle" : "", "parse-names" : false, "suffix" : "" }, { "dropping-particle" : "", "family" : "Sachidanandam", "given" : "Ravi", "non-dropping-particle" : "", "parse-names" : false, "suffix" : "" }, { "dropping-particle" : "", "family" : "Pillai", "given" : "Ramesh S.", "non-dropping-particle" : "", "parse-names" : false, "suffix" : "" } ], "container-title" : "Nature", "id" : "ITEM-1", "issued" : { "date-parts" : [ [ "2011", "11" ] ] }, "title" : "Miwi catalysis is required for piRNA amplification-independent LINE1 transposon silencing", "type" : "article-journal", "volume" : "advance on" }, "uris" : [ "http://www.mendeley.com/documents/?uuid=a326f377-cd5d-4698-81c7-2b65511c45f9" ] }, { "id" : "ITEM-2", "itemData" : { "DOI" : "10.1038/nature10547", "ISSN" : "1476-4687", "author" : [ { "dropping-particle" : "", "family" : "Fazio", "given" : "Serena", "non-dropping-particle" : "De", "parse-names" : false, "suffix" : "" }, { "dropping-particle" : "", "family" : "Bartonicek", "given" : "Nenad", "non-dropping-particle" : "", "parse-names" : false, "suffix" : "" }, { "dropping-particle" : "", "family" : "Giacomo", "given" : "Monica", "non-dropping-particle" : "Di", "parse-names" : false, "suffix" : "" }, { "dropping-particle" : "", "family" : "Abreu-Goodger", "given" : "Cei", "non-dropping-particle" : "", "parse-names" : false, "suffix" : "" }, { "dropping-particle" : "", "family" : "Sankar", "given" : "Aditya", "non-dropping-particle" : "", "parse-names" : false, "suffix" : "" }, { "dropping-particle" : "", "family" : "Funaya", "given" : "Charlotta", "non-dropping-particle" : "", "parse-names" : false, "suffix" : "" }, { "dropping-particle" : "", "family" : "Antony", "given" : "Claude", "non-dropping-particle" : "", "parse-names" : false, "suffix" : "" }, { "dropping-particle" : "", "family" : "Moreira", "given" : "Pedro N.", "non-dropping-particle" : "", "parse-names" : false, "suffix" : "" }, { "dropping-particle" : "", "family" : "Enright", "given" : "Anton J.", "non-dropping-particle" : "", "parse-names" : false, "suffix" : "" }, { "dropping-particle" : "", "family" : "O/'Carroll", "given" : "Donal", "non-dropping-particle" : "", "parse-names" : false, "suffix" : "" } ], "container-title" : "Nature", "id" : "ITEM-2", "issued" : { "date-parts" : [ [ "2011", "10" ] ] }, "title" : "The endonuclease activity of Mili fuels piRNA amplification that silences LINE1 elements", "type" : "article-journal", "volume" : "advance on" }, "uris" : [ "http://www.mendeley.com/documents/?uuid=1540f12f-2fc9-4225-95c1-96a3f32aba51" ] } ], "mendeley" : { "previouslyFormattedCitation" : "(De Fazio et al., 2011; Reuter et al., 2011)" }, "properties" : { "noteIndex" : 0 }, "schema" : "https://github.com/citation-style-language/schema/raw/master/csl-citation.json" }</w:instrText>
      </w:r>
      <w:r>
        <w:fldChar w:fldCharType="separate"/>
      </w:r>
      <w:r w:rsidRPr="000E783C">
        <w:rPr>
          <w:noProof/>
        </w:rPr>
        <w:t>(De Fazio et al., 2011; Reuter et al., 2011)</w:t>
      </w:r>
      <w:r>
        <w:fldChar w:fldCharType="end"/>
      </w:r>
      <w:proofErr w:type="gramStart"/>
      <w:r w:rsidR="00495C02">
        <w:t>.</w:t>
      </w:r>
      <w:proofErr w:type="gramEnd"/>
      <w:r w:rsidR="00495C02">
        <w:t xml:space="preserve">  The Reuter study states that much the biological activity of MIWI depends on its slicer activity.</w:t>
      </w:r>
    </w:p>
    <w:p w14:paraId="26E7E0D6" w14:textId="77777777" w:rsidR="004C266E" w:rsidRDefault="004C266E" w:rsidP="00B473B9">
      <w:pPr>
        <w:pStyle w:val="ThesisNormalCompressed"/>
      </w:pPr>
    </w:p>
    <w:p w14:paraId="4DE019DE" w14:textId="77777777" w:rsidR="004C266E" w:rsidRDefault="004C266E" w:rsidP="00B473B9">
      <w:pPr>
        <w:pStyle w:val="ThesisNormalCompressed"/>
      </w:pPr>
    </w:p>
    <w:p w14:paraId="294D2F71" w14:textId="1121DB12" w:rsidR="004C266E" w:rsidRDefault="004C266E" w:rsidP="00B473B9">
      <w:pPr>
        <w:pStyle w:val="ThesisNormalCompressed"/>
      </w:pPr>
      <w:r>
        <w:t>! Comparisons between fly and mammalian piRNA systems</w:t>
      </w:r>
    </w:p>
    <w:p w14:paraId="1834FDE4" w14:textId="5E1488E7" w:rsidR="00D7702A" w:rsidRDefault="00D7702A" w:rsidP="00B473B9">
      <w:pPr>
        <w:pStyle w:val="ThesisNormalCompressed"/>
      </w:pPr>
      <w:r>
        <w:t xml:space="preserve">The transposon-mapping nature of the fetal piRNA class made obvious comparisons to the fly piRNA system nature. In the fly system, primary piRNAs transcribed from </w:t>
      </w:r>
      <w:r w:rsidR="004C266E">
        <w:t>discrete</w:t>
      </w:r>
      <w:r>
        <w:t xml:space="preserve"> loci and fed into an amplification loop between two PIWI proteins </w:t>
      </w:r>
      <w:proofErr w:type="gramStart"/>
      <w:r w:rsidR="004C266E">
        <w:t>PIWI(</w:t>
      </w:r>
      <w:proofErr w:type="gramEnd"/>
      <w:r w:rsidR="004C266E">
        <w:t xml:space="preserve">3) and AGO3 (‘the ping-pong’ cycle) ($REF </w:t>
      </w:r>
      <w:proofErr w:type="spellStart"/>
      <w:r w:rsidR="004C266E">
        <w:t>Brenneki</w:t>
      </w:r>
      <w:proofErr w:type="spellEnd"/>
      <w:r w:rsidR="004C266E">
        <w:t xml:space="preserve"> cell paper 2007). It is believed that PIWI proteins loaded with piRNAs bind and silence transposon messages, using the cleaved transposon transcripts, in combination with primary piRNA transcripts, </w:t>
      </w:r>
      <w:proofErr w:type="gramStart"/>
      <w:r w:rsidR="004C266E">
        <w:t>as a</w:t>
      </w:r>
      <w:proofErr w:type="gramEnd"/>
      <w:r w:rsidR="004C266E">
        <w:t xml:space="preserve"> substrates in the </w:t>
      </w:r>
      <w:r w:rsidR="00D64D73">
        <w:t>Ping-Pong</w:t>
      </w:r>
      <w:r w:rsidR="004C266E">
        <w:t xml:space="preserve"> cycle ($REF some newer review demonstrating this activity). </w:t>
      </w:r>
    </w:p>
    <w:p w14:paraId="7C3F27B8" w14:textId="77777777" w:rsidR="004C266E" w:rsidRDefault="004C266E" w:rsidP="00B473B9">
      <w:pPr>
        <w:pStyle w:val="ThesisNormalCompressed"/>
      </w:pPr>
    </w:p>
    <w:p w14:paraId="1DE3C9F6" w14:textId="77777777" w:rsidR="004C266E" w:rsidRDefault="004C266E" w:rsidP="00B473B9">
      <w:pPr>
        <w:pStyle w:val="ThesisNormalCompressed"/>
      </w:pPr>
    </w:p>
    <w:p w14:paraId="43FCC581" w14:textId="2E1F0E3E" w:rsidR="00D7702A" w:rsidRDefault="004C266E" w:rsidP="00B473B9">
      <w:pPr>
        <w:pStyle w:val="ThesisNormalCompressed"/>
      </w:pPr>
      <w:r w:rsidRPr="00901B18">
        <w:rPr>
          <w:highlight w:val="yellow"/>
        </w:rPr>
        <w:t>! Our annotation of the pachytene piRNAs and discovery of A-MYB</w:t>
      </w:r>
    </w:p>
    <w:p w14:paraId="67412EC5" w14:textId="6CDC4BC9" w:rsidR="00302521" w:rsidRDefault="00302521" w:rsidP="00B473B9">
      <w:pPr>
        <w:pStyle w:val="ThesisNormalCompressed"/>
      </w:pPr>
      <w:r w:rsidRPr="000B1BC3">
        <w:t xml:space="preserve">However, annotation of the molecular RNA precursors to these polymers–the piRNA precursor transcripts–was a simple inclusion of large chunks of chromosomal coordinates.  Using 6 different types of high-throughput sequencing datasets, we have accurately defined the genetic structure of 2124 piRNA-generating loci. With these annotations, investigation into the cause of coordinated expression of pachytene piRNAs–a highly abundant and </w:t>
      </w:r>
      <w:r w:rsidR="00181876" w:rsidRPr="000B1BC3">
        <w:t>experimentally</w:t>
      </w:r>
      <w:r w:rsidRPr="000B1BC3">
        <w:t xml:space="preserve"> tractable class of piRNAs</w:t>
      </w:r>
      <w:proofErr w:type="gramStart"/>
      <w:r w:rsidRPr="000B1BC3">
        <w:t>–,</w:t>
      </w:r>
      <w:proofErr w:type="gramEnd"/>
      <w:r w:rsidRPr="000B1BC3">
        <w:t xml:space="preserve"> became possible.  Using transcriptional </w:t>
      </w:r>
      <w:proofErr w:type="gramStart"/>
      <w:r w:rsidRPr="000B1BC3">
        <w:t>start</w:t>
      </w:r>
      <w:proofErr w:type="gramEnd"/>
      <w:r w:rsidRPr="000B1BC3">
        <w:t xml:space="preserve"> sites, a motif for the transcription factor A-MYB was clearly observed within the promoters of most of pachytene piRNA-generating loci.  Additionally, gene expression analysis of mice containing a mutant form of A-MYB </w:t>
      </w:r>
      <w:r w:rsidR="000642F4" w:rsidRPr="000B1BC3">
        <w:t>revealed</w:t>
      </w:r>
      <w:r w:rsidRPr="000B1BC3">
        <w:t xml:space="preserve"> that A-MYB also </w:t>
      </w:r>
      <w:r w:rsidR="00AE5C9A" w:rsidRPr="000B1BC3">
        <w:t>coordinates</w:t>
      </w:r>
      <w:r w:rsidRPr="000B1BC3">
        <w:t xml:space="preserve"> the expression of many proteins involved, or associated with, proper piRNA </w:t>
      </w:r>
      <w:proofErr w:type="spellStart"/>
      <w:r w:rsidRPr="000B1BC3">
        <w:t>biogensis</w:t>
      </w:r>
      <w:proofErr w:type="spellEnd"/>
      <w:r w:rsidRPr="000B1BC3">
        <w:t xml:space="preserve"> and function.  </w:t>
      </w:r>
    </w:p>
    <w:p w14:paraId="052E8BF0" w14:textId="77777777" w:rsidR="00D64D73" w:rsidRDefault="00D64D73" w:rsidP="00B473B9">
      <w:pPr>
        <w:pStyle w:val="ThesisNormalCompressed"/>
      </w:pPr>
    </w:p>
    <w:p w14:paraId="65BB283D" w14:textId="580392E3" w:rsidR="00D64D73" w:rsidRDefault="00D64D73" w:rsidP="00B473B9">
      <w:pPr>
        <w:pStyle w:val="ThesisNormalCompressed"/>
      </w:pPr>
      <w:proofErr w:type="gramStart"/>
      <w:r w:rsidRPr="00901B18">
        <w:rPr>
          <w:highlight w:val="yellow"/>
        </w:rPr>
        <w:t>!Critical</w:t>
      </w:r>
      <w:proofErr w:type="gramEnd"/>
      <w:r w:rsidRPr="00901B18">
        <w:rPr>
          <w:highlight w:val="yellow"/>
        </w:rPr>
        <w:t xml:space="preserve"> importance of integrating many different HTS datasets into mammalian piRNA study</w:t>
      </w:r>
    </w:p>
    <w:p w14:paraId="176E65AA" w14:textId="3908BFEE" w:rsidR="00C808F9" w:rsidRDefault="00D64D73" w:rsidP="00C808F9">
      <w:pPr>
        <w:widowControl w:val="0"/>
        <w:tabs>
          <w:tab w:val="left" w:pos="940"/>
          <w:tab w:val="left" w:pos="1440"/>
        </w:tabs>
        <w:autoSpaceDE w:val="0"/>
        <w:autoSpaceDN w:val="0"/>
        <w:adjustRightInd w:val="0"/>
        <w:spacing w:line="240" w:lineRule="auto"/>
      </w:pPr>
      <w:proofErr w:type="gramStart"/>
      <w:r>
        <w:t>piRNAs</w:t>
      </w:r>
      <w:proofErr w:type="gramEnd"/>
      <w:r>
        <w:t xml:space="preserve"> lend themselves to study using HTS</w:t>
      </w:r>
    </w:p>
    <w:p w14:paraId="0562C413" w14:textId="6B73BAB0" w:rsidR="00D64D73" w:rsidRDefault="00D64D73" w:rsidP="00C808F9">
      <w:pPr>
        <w:widowControl w:val="0"/>
        <w:tabs>
          <w:tab w:val="left" w:pos="940"/>
          <w:tab w:val="left" w:pos="1440"/>
        </w:tabs>
        <w:autoSpaceDE w:val="0"/>
        <w:autoSpaceDN w:val="0"/>
        <w:adjustRightInd w:val="0"/>
        <w:spacing w:line="240" w:lineRule="auto"/>
      </w:pPr>
      <w:r>
        <w:t>Require more datasets to work back to molecular precursors</w:t>
      </w:r>
    </w:p>
    <w:p w14:paraId="1FB7DBB0" w14:textId="08621131" w:rsidR="00D64D73" w:rsidRDefault="00D64D73" w:rsidP="00C808F9">
      <w:pPr>
        <w:widowControl w:val="0"/>
        <w:tabs>
          <w:tab w:val="left" w:pos="940"/>
          <w:tab w:val="left" w:pos="1440"/>
        </w:tabs>
        <w:autoSpaceDE w:val="0"/>
        <w:autoSpaceDN w:val="0"/>
        <w:adjustRightInd w:val="0"/>
        <w:spacing w:line="240" w:lineRule="auto"/>
      </w:pPr>
      <w:r>
        <w:t>RNA-Seq does not give precision necessary for annotation of 5prime and 3prime ends.</w:t>
      </w:r>
    </w:p>
    <w:p w14:paraId="3D6936A4" w14:textId="14405C78" w:rsidR="00D64D73" w:rsidRDefault="00D64D73" w:rsidP="00C808F9">
      <w:pPr>
        <w:widowControl w:val="0"/>
        <w:tabs>
          <w:tab w:val="left" w:pos="940"/>
          <w:tab w:val="left" w:pos="1440"/>
        </w:tabs>
        <w:autoSpaceDE w:val="0"/>
        <w:autoSpaceDN w:val="0"/>
        <w:adjustRightInd w:val="0"/>
        <w:spacing w:line="240" w:lineRule="auto"/>
      </w:pPr>
      <w:r>
        <w:t>Cap-</w:t>
      </w:r>
      <w:proofErr w:type="spellStart"/>
      <w:r>
        <w:t>seq</w:t>
      </w:r>
      <w:proofErr w:type="spellEnd"/>
      <w:r>
        <w:t xml:space="preserve"> is too </w:t>
      </w:r>
      <w:proofErr w:type="spellStart"/>
      <w:r>
        <w:t>noisey</w:t>
      </w:r>
      <w:proofErr w:type="spellEnd"/>
      <w:r>
        <w:t xml:space="preserve"> to not have orthogonal dataset for comparison</w:t>
      </w:r>
    </w:p>
    <w:p w14:paraId="353A2F96" w14:textId="37B82543" w:rsidR="00D64D73" w:rsidRDefault="00D64D73" w:rsidP="00C808F9">
      <w:pPr>
        <w:widowControl w:val="0"/>
        <w:tabs>
          <w:tab w:val="left" w:pos="940"/>
          <w:tab w:val="left" w:pos="1440"/>
        </w:tabs>
        <w:autoSpaceDE w:val="0"/>
        <w:autoSpaceDN w:val="0"/>
        <w:adjustRightInd w:val="0"/>
        <w:spacing w:line="240" w:lineRule="auto"/>
      </w:pPr>
      <w:r>
        <w:t xml:space="preserve">Precision of 5prime end is critical for proper measurement of proximity to suspected transcription factor binding motifs and </w:t>
      </w:r>
      <w:proofErr w:type="gramStart"/>
      <w:r>
        <w:t>experimentally-determined</w:t>
      </w:r>
      <w:proofErr w:type="gramEnd"/>
      <w:r>
        <w:t xml:space="preserve"> ChIP signal</w:t>
      </w:r>
    </w:p>
    <w:p w14:paraId="5E81E196" w14:textId="16F004EB" w:rsidR="00D64D73" w:rsidRDefault="00D64D73" w:rsidP="00C808F9">
      <w:pPr>
        <w:widowControl w:val="0"/>
        <w:tabs>
          <w:tab w:val="left" w:pos="940"/>
          <w:tab w:val="left" w:pos="1440"/>
        </w:tabs>
        <w:autoSpaceDE w:val="0"/>
        <w:autoSpaceDN w:val="0"/>
        <w:adjustRightInd w:val="0"/>
        <w:spacing w:line="240" w:lineRule="auto"/>
      </w:pPr>
      <w:proofErr w:type="gramStart"/>
      <w:r>
        <w:t xml:space="preserve">PAS-Seq challenging due to internal priming sites, difficulty of HTS platforms to read through </w:t>
      </w:r>
      <w:proofErr w:type="spellStart"/>
      <w:r>
        <w:t>homopolymers</w:t>
      </w:r>
      <w:proofErr w:type="spellEnd"/>
      <w:r>
        <w:t>, and dynamic nature of 3prime end processing.</w:t>
      </w:r>
      <w:proofErr w:type="gramEnd"/>
    </w:p>
    <w:p w14:paraId="3CFED2F6" w14:textId="77777777" w:rsidR="00D64D73" w:rsidRDefault="00D64D73" w:rsidP="00C808F9">
      <w:pPr>
        <w:widowControl w:val="0"/>
        <w:tabs>
          <w:tab w:val="left" w:pos="940"/>
          <w:tab w:val="left" w:pos="1440"/>
        </w:tabs>
        <w:autoSpaceDE w:val="0"/>
        <w:autoSpaceDN w:val="0"/>
        <w:adjustRightInd w:val="0"/>
        <w:spacing w:line="240" w:lineRule="auto"/>
      </w:pPr>
    </w:p>
    <w:p w14:paraId="10F96991" w14:textId="2DA16AD6" w:rsidR="00D64D73" w:rsidRDefault="00D64D73" w:rsidP="00C808F9">
      <w:pPr>
        <w:widowControl w:val="0"/>
        <w:tabs>
          <w:tab w:val="left" w:pos="940"/>
          <w:tab w:val="left" w:pos="1440"/>
        </w:tabs>
        <w:autoSpaceDE w:val="0"/>
        <w:autoSpaceDN w:val="0"/>
        <w:adjustRightInd w:val="0"/>
        <w:spacing w:line="240" w:lineRule="auto"/>
      </w:pPr>
      <w:proofErr w:type="gramStart"/>
      <w:r w:rsidRPr="00901B18">
        <w:rPr>
          <w:highlight w:val="yellow"/>
        </w:rPr>
        <w:t>!Current</w:t>
      </w:r>
      <w:proofErr w:type="gramEnd"/>
      <w:r w:rsidRPr="00901B18">
        <w:rPr>
          <w:highlight w:val="yellow"/>
        </w:rPr>
        <w:t xml:space="preserve"> status and future of transcriptome assembly</w:t>
      </w:r>
    </w:p>
    <w:p w14:paraId="5EE2609E" w14:textId="5F3BDFFC" w:rsidR="00D64D73" w:rsidRDefault="00D64D73" w:rsidP="00C808F9">
      <w:pPr>
        <w:widowControl w:val="0"/>
        <w:tabs>
          <w:tab w:val="left" w:pos="940"/>
          <w:tab w:val="left" w:pos="1440"/>
        </w:tabs>
        <w:autoSpaceDE w:val="0"/>
        <w:autoSpaceDN w:val="0"/>
        <w:adjustRightInd w:val="0"/>
        <w:spacing w:line="240" w:lineRule="auto"/>
      </w:pPr>
      <w:proofErr w:type="gramStart"/>
      <w:r>
        <w:t>Reference most recent transcript assembly review.</w:t>
      </w:r>
      <w:proofErr w:type="gramEnd"/>
    </w:p>
    <w:p w14:paraId="4DEB8436" w14:textId="6F964A23" w:rsidR="00D64D73" w:rsidRDefault="00D64D73" w:rsidP="00C808F9">
      <w:pPr>
        <w:widowControl w:val="0"/>
        <w:tabs>
          <w:tab w:val="left" w:pos="940"/>
          <w:tab w:val="left" w:pos="1440"/>
        </w:tabs>
        <w:autoSpaceDE w:val="0"/>
        <w:autoSpaceDN w:val="0"/>
        <w:adjustRightInd w:val="0"/>
        <w:spacing w:line="240" w:lineRule="auto"/>
      </w:pPr>
      <w:r>
        <w:t xml:space="preserve">Most successful </w:t>
      </w:r>
      <w:r w:rsidR="008E5E04">
        <w:t xml:space="preserve">methods are </w:t>
      </w:r>
      <w:r>
        <w:t xml:space="preserve">guided </w:t>
      </w:r>
      <w:r w:rsidR="008E5E04">
        <w:t>by known annotations</w:t>
      </w:r>
    </w:p>
    <w:p w14:paraId="36FBA92F" w14:textId="7ED8650A" w:rsidR="008E5E04" w:rsidRDefault="008E5E04" w:rsidP="00C808F9">
      <w:pPr>
        <w:widowControl w:val="0"/>
        <w:tabs>
          <w:tab w:val="left" w:pos="940"/>
          <w:tab w:val="left" w:pos="1440"/>
        </w:tabs>
        <w:autoSpaceDE w:val="0"/>
        <w:autoSpaceDN w:val="0"/>
        <w:adjustRightInd w:val="0"/>
        <w:spacing w:line="240" w:lineRule="auto"/>
      </w:pPr>
      <w:r>
        <w:t>Unguided typically provide many discontinuous ‘</w:t>
      </w:r>
      <w:proofErr w:type="spellStart"/>
      <w:r>
        <w:t>contigs</w:t>
      </w:r>
      <w:proofErr w:type="spellEnd"/>
      <w:r>
        <w:t xml:space="preserve">’ </w:t>
      </w:r>
    </w:p>
    <w:p w14:paraId="4EA92E70" w14:textId="584E729C" w:rsidR="008E5E04" w:rsidRDefault="008E5E04" w:rsidP="00C808F9">
      <w:pPr>
        <w:widowControl w:val="0"/>
        <w:tabs>
          <w:tab w:val="left" w:pos="940"/>
          <w:tab w:val="left" w:pos="1440"/>
        </w:tabs>
        <w:autoSpaceDE w:val="0"/>
        <w:autoSpaceDN w:val="0"/>
        <w:adjustRightInd w:val="0"/>
        <w:spacing w:line="240" w:lineRule="auto"/>
      </w:pPr>
      <w:r>
        <w:t>Maybe assisted by deeper RNA-Seq</w:t>
      </w:r>
    </w:p>
    <w:p w14:paraId="4B676304" w14:textId="1BBAA4E4" w:rsidR="008E5E04" w:rsidRPr="00D469A1" w:rsidRDefault="008E5E04" w:rsidP="00C808F9">
      <w:pPr>
        <w:widowControl w:val="0"/>
        <w:tabs>
          <w:tab w:val="left" w:pos="940"/>
          <w:tab w:val="left" w:pos="1440"/>
        </w:tabs>
        <w:autoSpaceDE w:val="0"/>
        <w:autoSpaceDN w:val="0"/>
        <w:adjustRightInd w:val="0"/>
        <w:spacing w:line="240" w:lineRule="auto"/>
      </w:pPr>
      <w:r>
        <w:t>Paired-end is critically important</w:t>
      </w:r>
    </w:p>
    <w:p w14:paraId="2DAA1283" w14:textId="77777777" w:rsidR="00D469A1" w:rsidRPr="001D4E99" w:rsidRDefault="00D469A1" w:rsidP="001D4E99">
      <w:pPr>
        <w:pStyle w:val="Heading1"/>
      </w:pPr>
      <w:bookmarkStart w:id="42" w:name="_Toc237332400"/>
      <w:bookmarkStart w:id="43" w:name="_Toc364687508"/>
      <w:bookmarkStart w:id="44" w:name="_Toc364713209"/>
      <w:r w:rsidRPr="001D4E99">
        <w:t>Research Chapters</w:t>
      </w:r>
      <w:bookmarkEnd w:id="42"/>
      <w:bookmarkEnd w:id="43"/>
      <w:bookmarkEnd w:id="44"/>
    </w:p>
    <w:p w14:paraId="57E6E67A" w14:textId="7248B08D" w:rsidR="00FF0906" w:rsidRDefault="00D469A1" w:rsidP="00801AE0">
      <w:pPr>
        <w:pStyle w:val="Headings-01-BodyMatter"/>
      </w:pPr>
      <w:bookmarkStart w:id="45" w:name="_Toc364687509"/>
      <w:r>
        <w:t>CHAPTER I</w:t>
      </w:r>
      <w:r w:rsidR="004754D1">
        <w:t>: SeqZip methodology</w:t>
      </w:r>
      <w:bookmarkEnd w:id="45"/>
    </w:p>
    <w:p w14:paraId="3EC76055" w14:textId="12D642D6" w:rsidR="004754D1" w:rsidRDefault="004754D1" w:rsidP="002B0336">
      <w:pPr>
        <w:pStyle w:val="Heading4"/>
      </w:pPr>
      <w:r>
        <w:t xml:space="preserve">Nature </w:t>
      </w:r>
      <w:r w:rsidR="00A94507">
        <w:t>methods paper</w:t>
      </w:r>
    </w:p>
    <w:p w14:paraId="16AE4E39" w14:textId="77777777" w:rsidR="00595D92" w:rsidRDefault="00595D92" w:rsidP="002B0336">
      <w:pPr>
        <w:pStyle w:val="Heading5"/>
      </w:pPr>
      <w:r>
        <w:t>SeqZip Development</w:t>
      </w:r>
    </w:p>
    <w:p w14:paraId="37FBA5DE" w14:textId="77777777" w:rsidR="00595D92" w:rsidRDefault="00595D92" w:rsidP="002B0336">
      <w:pPr>
        <w:pStyle w:val="Heading5"/>
      </w:pPr>
      <w:r>
        <w:t>Discovery of novel enzyme activity</w:t>
      </w:r>
    </w:p>
    <w:p w14:paraId="4C17023A" w14:textId="6E2BA276" w:rsidR="00595D92" w:rsidRDefault="002B0336" w:rsidP="002B0336">
      <w:pPr>
        <w:pStyle w:val="Heading5"/>
      </w:pPr>
      <w:r>
        <w:t>CD45</w:t>
      </w:r>
    </w:p>
    <w:p w14:paraId="09FA9B7C" w14:textId="1B046E79" w:rsidR="002B0336" w:rsidRDefault="002B0336" w:rsidP="002B0336">
      <w:pPr>
        <w:pStyle w:val="Heading5"/>
      </w:pPr>
      <w:r>
        <w:t>FN1</w:t>
      </w:r>
    </w:p>
    <w:p w14:paraId="00B52A1A" w14:textId="77777777" w:rsidR="002B0336" w:rsidRDefault="002B0336" w:rsidP="00B473B9">
      <w:pPr>
        <w:pStyle w:val="ThesisNormalCompressed"/>
      </w:pPr>
    </w:p>
    <w:p w14:paraId="46577CB7" w14:textId="74F158E7" w:rsidR="00595D92" w:rsidRDefault="00595D92" w:rsidP="002B0336">
      <w:pPr>
        <w:pStyle w:val="Heading5"/>
      </w:pPr>
      <w:r w:rsidRPr="00595D92">
        <w:t>DSCAM</w:t>
      </w:r>
    </w:p>
    <w:p w14:paraId="1A3C97E1" w14:textId="77777777" w:rsidR="002B0336" w:rsidRDefault="002B0336" w:rsidP="00673D3A">
      <w:pPr>
        <w:pStyle w:val="CompressedNumberedOutline"/>
      </w:pPr>
    </w:p>
    <w:p w14:paraId="411CCE8F" w14:textId="176F0C6E" w:rsidR="002B0336" w:rsidRDefault="002B0336" w:rsidP="00673D3A">
      <w:pPr>
        <w:pStyle w:val="CompressedNumberedOutline"/>
      </w:pPr>
      <w:r w:rsidRPr="002B0336">
        <w:t>You should tie together the fact that Dscam ALSO has Fibronectin sections!</w:t>
      </w:r>
    </w:p>
    <w:p w14:paraId="67FFE31A" w14:textId="77777777" w:rsidR="008C7D7B" w:rsidRDefault="008C7D7B" w:rsidP="00673D3A">
      <w:pPr>
        <w:pStyle w:val="CompressedNumberedOutline"/>
      </w:pPr>
    </w:p>
    <w:p w14:paraId="60710D5D" w14:textId="77777777" w:rsidR="008C7D7B" w:rsidRDefault="008C7D7B" w:rsidP="008C7D7B">
      <w:pPr>
        <w:pStyle w:val="Heading5"/>
      </w:pPr>
      <w:r>
        <w:t>10 Gene set work?</w:t>
      </w:r>
    </w:p>
    <w:p w14:paraId="58FA0BF7" w14:textId="77777777" w:rsidR="008C7D7B" w:rsidRDefault="008C7D7B" w:rsidP="008C7D7B">
      <w:pPr>
        <w:pStyle w:val="ThesisNormalCompressed"/>
      </w:pPr>
      <w:r>
        <w:t>Can take language from your QE for an introduction</w:t>
      </w:r>
    </w:p>
    <w:p w14:paraId="0BA9EF61" w14:textId="77777777" w:rsidR="008C7D7B" w:rsidRDefault="008C7D7B" w:rsidP="008C7D7B">
      <w:pPr>
        <w:pStyle w:val="ThesisNormalCompressed"/>
      </w:pPr>
      <w:r>
        <w:t>You will have to write up the results.</w:t>
      </w:r>
    </w:p>
    <w:p w14:paraId="11511E41" w14:textId="77777777" w:rsidR="008C7D7B" w:rsidRDefault="008C7D7B" w:rsidP="008C7D7B">
      <w:pPr>
        <w:pStyle w:val="Table-01-title"/>
      </w:pPr>
      <w:r>
        <w:t xml:space="preserve">Table of genes </w:t>
      </w:r>
      <w:proofErr w:type="spellStart"/>
      <w:r>
        <w:t>vs</w:t>
      </w:r>
      <w:proofErr w:type="spellEnd"/>
      <w:r>
        <w:t xml:space="preserve"> correlation = see 2011 </w:t>
      </w:r>
      <w:proofErr w:type="spellStart"/>
      <w:r>
        <w:t>trac</w:t>
      </w:r>
      <w:proofErr w:type="spellEnd"/>
    </w:p>
    <w:p w14:paraId="24F93D59" w14:textId="5E190329" w:rsidR="008C7D7B" w:rsidRDefault="008C7D7B" w:rsidP="008C7D7B">
      <w:pPr>
        <w:pStyle w:val="Heading5"/>
      </w:pPr>
      <w:r>
        <w:t>Fragmentation of in vitro transcripts</w:t>
      </w:r>
    </w:p>
    <w:p w14:paraId="611AD98E" w14:textId="31449147" w:rsidR="008C7D7B" w:rsidRDefault="008C7D7B" w:rsidP="008C7D7B">
      <w:pPr>
        <w:pStyle w:val="Figure-02-Figure"/>
      </w:pPr>
      <w:r>
        <w:drawing>
          <wp:inline distT="0" distB="0" distL="0" distR="0" wp14:anchorId="2AF98C6C" wp14:editId="7A01C737">
            <wp:extent cx="3017520" cy="2487295"/>
            <wp:effectExtent l="0" t="0" r="0" b="0"/>
            <wp:docPr id="24" name="Picture 24" descr="Macintosh HD:Users:royc:Dropbox:Thesis:Figures:02-Research Chapters:Chapter1-SeqZip:hiv.fragmentation.figure.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royc:Dropbox:Thesis:Figures:02-Research Chapters:Chapter1-SeqZip:hiv.fragmentation.figure.ai"/>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17520" cy="2487295"/>
                    </a:xfrm>
                    <a:prstGeom prst="rect">
                      <a:avLst/>
                    </a:prstGeom>
                    <a:noFill/>
                    <a:ln>
                      <a:noFill/>
                    </a:ln>
                  </pic:spPr>
                </pic:pic>
              </a:graphicData>
            </a:graphic>
          </wp:inline>
        </w:drawing>
      </w:r>
    </w:p>
    <w:p w14:paraId="2E8613DB" w14:textId="327C5213" w:rsidR="008C7D7B" w:rsidRPr="008C7D7B" w:rsidRDefault="008C7D7B" w:rsidP="008C7D7B">
      <w:pPr>
        <w:pStyle w:val="Figure-02-Figure"/>
      </w:pPr>
      <w:r>
        <w:drawing>
          <wp:inline distT="0" distB="0" distL="0" distR="0" wp14:anchorId="6FE5E14E" wp14:editId="4F16A31C">
            <wp:extent cx="2770505" cy="3794760"/>
            <wp:effectExtent l="0" t="0" r="0" b="0"/>
            <wp:docPr id="25" name="Picture 25" descr="Macintosh HD:Users:royc:Dropbox:Thesis:Figures:02-Research Chapters:Chapter1-SeqZip:Trans.transcript.ratio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royc:Dropbox:Thesis:Figures:02-Research Chapters:Chapter1-SeqZip:Trans.transcript.ratios.ai"/>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70505" cy="3794760"/>
                    </a:xfrm>
                    <a:prstGeom prst="rect">
                      <a:avLst/>
                    </a:prstGeom>
                    <a:noFill/>
                    <a:ln>
                      <a:noFill/>
                    </a:ln>
                  </pic:spPr>
                </pic:pic>
              </a:graphicData>
            </a:graphic>
          </wp:inline>
        </w:drawing>
      </w:r>
    </w:p>
    <w:p w14:paraId="696168B0" w14:textId="77777777" w:rsidR="008C7D7B" w:rsidRPr="008C7D7B" w:rsidRDefault="008C7D7B" w:rsidP="008C7D7B"/>
    <w:p w14:paraId="5EB853BB" w14:textId="77777777" w:rsidR="008C7D7B" w:rsidRDefault="008C7D7B" w:rsidP="00673D3A">
      <w:pPr>
        <w:pStyle w:val="CompressedNumberedOutline"/>
      </w:pPr>
    </w:p>
    <w:p w14:paraId="121A0DBD" w14:textId="0E0E0345" w:rsidR="00D469A1" w:rsidRDefault="00D469A1">
      <w:pPr>
        <w:spacing w:line="240" w:lineRule="auto"/>
        <w:rPr>
          <w:rFonts w:cs="Arial"/>
        </w:rPr>
      </w:pPr>
      <w:r>
        <w:br w:type="page"/>
      </w:r>
    </w:p>
    <w:p w14:paraId="74BBA7F7" w14:textId="5C8861A9" w:rsidR="00D469A1" w:rsidRPr="00D469A1" w:rsidRDefault="00FF0906" w:rsidP="000E7772">
      <w:pPr>
        <w:pStyle w:val="Headings-01-BodyMatter"/>
      </w:pPr>
      <w:bookmarkStart w:id="46" w:name="_Toc364687510"/>
      <w:r>
        <w:t>CHAPTER I</w:t>
      </w:r>
      <w:r w:rsidR="007F242F">
        <w:t>I</w:t>
      </w:r>
      <w:proofErr w:type="gramStart"/>
      <w:r w:rsidR="007F242F">
        <w:t>:</w:t>
      </w:r>
      <w:r w:rsidR="004754D1">
        <w:t>HIV</w:t>
      </w:r>
      <w:proofErr w:type="gramEnd"/>
      <w:r w:rsidR="004754D1">
        <w:t xml:space="preserve"> and piRNA precursors</w:t>
      </w:r>
      <w:bookmarkEnd w:id="46"/>
    </w:p>
    <w:p w14:paraId="69EC8BDA" w14:textId="61F187D5" w:rsidR="00595D92" w:rsidRDefault="00595D92" w:rsidP="002B0336">
      <w:pPr>
        <w:pStyle w:val="Heading4"/>
      </w:pPr>
      <w:proofErr w:type="gramStart"/>
      <w:r>
        <w:t>piRNA</w:t>
      </w:r>
      <w:proofErr w:type="gramEnd"/>
      <w:r>
        <w:t xml:space="preserve"> precursors</w:t>
      </w:r>
    </w:p>
    <w:p w14:paraId="60522B7E" w14:textId="77777777" w:rsidR="003F4618" w:rsidRPr="003F4618" w:rsidRDefault="003F4618" w:rsidP="003F4618">
      <w:pPr>
        <w:pStyle w:val="ThesisNormalCompressed"/>
      </w:pPr>
    </w:p>
    <w:p w14:paraId="4D20EA06" w14:textId="02BEC9F7" w:rsidR="003F4618" w:rsidRDefault="003F4618" w:rsidP="003F4618">
      <w:pPr>
        <w:pStyle w:val="ThesisNormalCompressed"/>
        <w:ind w:firstLine="0"/>
      </w:pPr>
      <w:proofErr w:type="gramStart"/>
      <w:r>
        <w:t>!Introduction</w:t>
      </w:r>
      <w:proofErr w:type="gramEnd"/>
    </w:p>
    <w:p w14:paraId="5CB58EE7" w14:textId="0CEAD820" w:rsidR="00901B18" w:rsidRDefault="003F4618" w:rsidP="003F4618">
      <w:pPr>
        <w:pStyle w:val="ThesisNormalCompressed"/>
      </w:pPr>
      <w:r>
        <w:t xml:space="preserve">While it is believed that </w:t>
      </w:r>
      <w:proofErr w:type="spellStart"/>
      <w:r>
        <w:t>pIRNA</w:t>
      </w:r>
      <w:proofErr w:type="spellEnd"/>
      <w:r>
        <w:t xml:space="preserve"> </w:t>
      </w:r>
      <w:proofErr w:type="spellStart"/>
      <w:r>
        <w:t>precusors</w:t>
      </w:r>
      <w:proofErr w:type="spellEnd"/>
      <w:r>
        <w:t xml:space="preserve"> exist as a long continuous piece of mRNA, it has not been experimentally demonstrated.  The best evidence for a continuous transcript comes from genetic work performed in the Hannon lab </w:t>
      </w:r>
      <w:r>
        <w:fldChar w:fldCharType="begin" w:fldLock="1"/>
      </w:r>
      <w:r w:rsidR="006D7B9C">
        <w:instrText>ADDIN CSL_CITATION { "citationItems" : [ { "id" : "ITEM-1", "itemData" : { "DOI" : "10.1016/j.cell.2007.01.043", "ISSN" : "0092-8674", "abstract" : "Drosophila Piwi-family proteins have been implicated in transposon control. Here, we examine piwi-interacting RNAs (piRNAs) associated with each Drosophila Piwi protein and find that Piwi and Aubergine bind RNAs that are predominantly antisense to transposons, whereas Ago3 complexes contain predominantly sense piRNAs. As in mammals, the majority of Drosophila piRNAs are derived from discrete genomic loci. These loci comprise mainly defective transposon sequences, and some have previously been identified as master regulators of transposon activity. Our data suggest that heterochromatic piRNA loci interact with potentially active, euchromatic transposons to form an adaptive system for transposon control. Complementary relationships between sense and antisense piRNA populations suggest an amplification loop wherein each piRNA-directed cleavage event generates the 5' end of a new piRNA. Thus, sense piRNAs, formed following cleavage of transposon mRNAs may enhance production of antisense piRNAs, complementary to active elements, by directing cleavage of transcripts from master control loci.", "author" : [ { "dropping-particle" : "", "family" : "Brennecke", "given" : "Julius", "non-dropping-particle" : "", "parse-names" : false, "suffix" : "" }, { "dropping-particle" : "", "family" : "Aravin", "given" : "Alexei A", "non-dropping-particle" : "", "parse-names" : false, "suffix" : "" }, { "dropping-particle" : "", "family" : "Stark", "given" : "Alexander", "non-dropping-particle" : "", "parse-names" : false, "suffix" : "" }, { "dropping-particle" : "", "family" : "Dus", "given" : "Monica", "non-dropping-particle" : "", "parse-names" : false, "suffix" : "" }, { "dropping-particle" : "", "family" : "Kellis", "given" : "Manolis", "non-dropping-particle" : "", "parse-names" : false, "suffix" : "" }, { "dropping-particle" : "", "family" : "Sachidanandam", "given" : "Ravi", "non-dropping-particle" : "", "parse-names" : false, "suffix" : "" }, { "dropping-particle" : "", "family" : "Hannon", "given" : "Gregory J", "non-dropping-particle" : "", "parse-names" : false, "suffix" : "" } ], "container-title" : "Cell", "id" : "ITEM-1", "issue" : "6", "issued" : { "date-parts" : [ [ "2007", "3" ] ] }, "page" : "1089-1103", "title" : "Discrete small RNA-generating loci as master regulators of transposon activity in Drosophila", "type" : "article-journal", "volume" : "128" }, "uris" : [ "http://www.mendeley.com/documents/?uuid=f19ef43f-098f-49c9-b42d-f574758832ec" ] } ], "mendeley" : { "previouslyFormattedCitation" : "(Brennecke et al., 2007)" }, "properties" : { "noteIndex" : 0 }, "schema" : "https://github.com/citation-style-language/schema/raw/master/csl-citation.json" }</w:instrText>
      </w:r>
      <w:r>
        <w:fldChar w:fldCharType="separate"/>
      </w:r>
      <w:r w:rsidRPr="003F4618">
        <w:rPr>
          <w:noProof/>
        </w:rPr>
        <w:t>(Brennecke et al., 2007)</w:t>
      </w:r>
      <w:r>
        <w:fldChar w:fldCharType="end"/>
      </w:r>
      <w:r>
        <w:t xml:space="preserve">. Here a P-element was </w:t>
      </w:r>
      <w:proofErr w:type="spellStart"/>
      <w:r>
        <w:t>introducted</w:t>
      </w:r>
      <w:proofErr w:type="spellEnd"/>
      <w:r>
        <w:t xml:space="preserve"> into the promoter of the </w:t>
      </w:r>
      <w:r>
        <w:rPr>
          <w:i/>
        </w:rPr>
        <w:t>flamenco</w:t>
      </w:r>
      <w:r>
        <w:t xml:space="preserve"> piRNA cluster, and piRNAs many thousands of </w:t>
      </w:r>
      <w:proofErr w:type="gramStart"/>
      <w:r>
        <w:t>nt</w:t>
      </w:r>
      <w:proofErr w:type="gramEnd"/>
      <w:r>
        <w:t xml:space="preserve"> downstream of the promoter were missing in the mutant animals.  This is suggestive of a single transcriptional source and a contiguous RNA as the precursor to piRNAs. SeqZip lends itself to measuring the ‘intactness’ of the long RNAs, as we have already shown that trans-transcript hybridization is not an issue if the RNA is kept at a low enough concentration [#FIG].  Using a list of the most </w:t>
      </w:r>
      <w:proofErr w:type="gramStart"/>
      <w:r>
        <w:t>highly-expressed</w:t>
      </w:r>
      <w:proofErr w:type="gramEnd"/>
      <w:r>
        <w:t xml:space="preserve"> piRNA clusters mice, ligamers were designed against cluster XXX (M1) and XXX (M11). These ligamers were meant to examine the presence of sequence in a single molecule.</w:t>
      </w:r>
    </w:p>
    <w:p w14:paraId="4DD378E1" w14:textId="77777777" w:rsidR="00901B18" w:rsidRDefault="00901B18" w:rsidP="003F4618">
      <w:pPr>
        <w:pStyle w:val="ThesisNormalCompressed"/>
      </w:pPr>
    </w:p>
    <w:p w14:paraId="30251F58" w14:textId="3C38103B" w:rsidR="003F4618" w:rsidRDefault="003F4618" w:rsidP="00901B18">
      <w:pPr>
        <w:pStyle w:val="Table-01-title"/>
      </w:pPr>
      <w:r>
        <w:t xml:space="preserve"> </w:t>
      </w:r>
      <w:r w:rsidRPr="00901B18">
        <w:rPr>
          <w:rStyle w:val="Figure-01-TitleChar"/>
        </w:rPr>
        <w:t>(#TABLE – top clusters in mice).</w:t>
      </w:r>
      <w:r>
        <w:t xml:space="preserve">  </w:t>
      </w:r>
    </w:p>
    <w:p w14:paraId="14195A2E" w14:textId="3BDBEBD6" w:rsidR="00C2471E" w:rsidRDefault="00C2471E" w:rsidP="00C2471E">
      <w:pPr>
        <w:pStyle w:val="Figure-02-Figure"/>
      </w:pPr>
      <w:r w:rsidRPr="00C2471E">
        <w:drawing>
          <wp:inline distT="0" distB="0" distL="0" distR="0" wp14:anchorId="020D033B" wp14:editId="74F2A1D8">
            <wp:extent cx="4589127" cy="4091492"/>
            <wp:effectExtent l="0" t="0" r="0" b="0"/>
            <wp:docPr id="4" name="Picture 4" descr="Macintosh HD:Users:royc:Dropbox:Thesis:Figures:02-Research Chapters:Chapter2-HIV_and_piRNAs:cluster.one.homemade.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oyc:Dropbox:Thesis:Figures:02-Research Chapters:Chapter2-HIV_and_piRNAs:cluster.one.homemade.ai"/>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89608" cy="4091921"/>
                    </a:xfrm>
                    <a:prstGeom prst="rect">
                      <a:avLst/>
                    </a:prstGeom>
                    <a:noFill/>
                    <a:ln>
                      <a:noFill/>
                    </a:ln>
                  </pic:spPr>
                </pic:pic>
              </a:graphicData>
            </a:graphic>
          </wp:inline>
        </w:drawing>
      </w:r>
    </w:p>
    <w:p w14:paraId="0EBCF358" w14:textId="01D03623" w:rsidR="00C2471E" w:rsidRDefault="00C2471E" w:rsidP="00C2471E">
      <w:pPr>
        <w:pStyle w:val="Figure-02-Figure"/>
      </w:pPr>
      <w:r>
        <w:drawing>
          <wp:inline distT="0" distB="0" distL="0" distR="0" wp14:anchorId="2BB994EA" wp14:editId="09929155">
            <wp:extent cx="5174029" cy="3273806"/>
            <wp:effectExtent l="0" t="0" r="7620" b="3175"/>
            <wp:docPr id="20" name="Picture 20" descr="Macintosh HD:Users:royc:Dropbox:Thesis:Figures:02-Research Chapters:Chapter2-HIV_and_piRNAs:splice.junction.chalk.talk.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royc:Dropbox:Thesis:Figures:02-Research Chapters:Chapter2-HIV_and_piRNAs:splice.junction.chalk.talk.ai"/>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74029" cy="3273806"/>
                    </a:xfrm>
                    <a:prstGeom prst="rect">
                      <a:avLst/>
                    </a:prstGeom>
                    <a:noFill/>
                    <a:ln>
                      <a:noFill/>
                    </a:ln>
                  </pic:spPr>
                </pic:pic>
              </a:graphicData>
            </a:graphic>
          </wp:inline>
        </w:drawing>
      </w:r>
    </w:p>
    <w:p w14:paraId="12F40A2C" w14:textId="6F6F020E" w:rsidR="00C2471E" w:rsidRDefault="00C2471E" w:rsidP="00C2471E">
      <w:pPr>
        <w:pStyle w:val="Figure-02-Figure"/>
      </w:pPr>
      <w:r>
        <w:drawing>
          <wp:inline distT="0" distB="0" distL="0" distR="0" wp14:anchorId="4F972CAE" wp14:editId="1ECFA57D">
            <wp:extent cx="4909642" cy="4900930"/>
            <wp:effectExtent l="0" t="0" r="0" b="0"/>
            <wp:docPr id="23" name="Picture 23" descr="Macintosh HD:Users:royc:Dropbox:Thesis:Figures:02-Research Chapters:Chapter2-HIV_and_piRNAs:rt.analysis.of.precusors.doesnt.work.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royc:Dropbox:Thesis:Figures:02-Research Chapters:Chapter2-HIV_and_piRNAs:rt.analysis.of.precusors.doesnt.work.ai"/>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09642" cy="4900930"/>
                    </a:xfrm>
                    <a:prstGeom prst="rect">
                      <a:avLst/>
                    </a:prstGeom>
                    <a:noFill/>
                    <a:ln>
                      <a:noFill/>
                    </a:ln>
                  </pic:spPr>
                </pic:pic>
              </a:graphicData>
            </a:graphic>
          </wp:inline>
        </w:drawing>
      </w:r>
    </w:p>
    <w:p w14:paraId="1B37C19A" w14:textId="18D45627" w:rsidR="00C2471E" w:rsidRDefault="00C2471E" w:rsidP="00C2471E">
      <w:pPr>
        <w:pStyle w:val="Figure-02-Figure"/>
      </w:pPr>
      <w:r>
        <w:drawing>
          <wp:inline distT="0" distB="0" distL="0" distR="0" wp14:anchorId="4EEC8944" wp14:editId="211AC9B0">
            <wp:extent cx="4572000" cy="1847139"/>
            <wp:effectExtent l="0" t="0" r="0" b="0"/>
            <wp:docPr id="13" name="Picture 13" descr="Macintosh HD:Users:royc:Dropbox:Thesis:Figures:02-Research Chapters:Chapter2-HIV_and_piRNAs:cluster.transcripts.diff.tissu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royc:Dropbox:Thesis:Figures:02-Research Chapters:Chapter2-HIV_and_piRNAs:cluster.transcripts.diff.tissues.pd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72000" cy="1847139"/>
                    </a:xfrm>
                    <a:prstGeom prst="rect">
                      <a:avLst/>
                    </a:prstGeom>
                    <a:noFill/>
                    <a:ln>
                      <a:noFill/>
                    </a:ln>
                  </pic:spPr>
                </pic:pic>
              </a:graphicData>
            </a:graphic>
          </wp:inline>
        </w:drawing>
      </w:r>
    </w:p>
    <w:p w14:paraId="5BFCE569" w14:textId="0FF9D17A" w:rsidR="00C2471E" w:rsidRDefault="00C2471E" w:rsidP="00C2471E">
      <w:pPr>
        <w:pStyle w:val="Figure-02-Figure"/>
      </w:pPr>
      <w:r>
        <w:drawing>
          <wp:inline distT="0" distB="0" distL="0" distR="0" wp14:anchorId="7DE5F11C" wp14:editId="795FBD6C">
            <wp:extent cx="5143500" cy="3051572"/>
            <wp:effectExtent l="0" t="0" r="0" b="0"/>
            <wp:docPr id="21" name="Picture 21" descr="Macintosh HD:Users:royc:Dropbox:Thesis:Figures:02-Research Chapters:Chapter2-HIV_and_piRNAs:testes.specific.rnaseq-precursor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royc:Dropbox:Thesis:Figures:02-Research Chapters:Chapter2-HIV_and_piRNAs:testes.specific.rnaseq-precursors.ai"/>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43500" cy="3051572"/>
                    </a:xfrm>
                    <a:prstGeom prst="rect">
                      <a:avLst/>
                    </a:prstGeom>
                    <a:noFill/>
                    <a:ln>
                      <a:noFill/>
                    </a:ln>
                  </pic:spPr>
                </pic:pic>
              </a:graphicData>
            </a:graphic>
          </wp:inline>
        </w:drawing>
      </w:r>
    </w:p>
    <w:p w14:paraId="211089A1" w14:textId="3B7B09E0" w:rsidR="00C2471E" w:rsidRDefault="00C2471E" w:rsidP="00C2471E">
      <w:pPr>
        <w:pStyle w:val="Figure-02-Figure"/>
      </w:pPr>
      <w:r>
        <w:drawing>
          <wp:inline distT="0" distB="0" distL="0" distR="0" wp14:anchorId="560713B9" wp14:editId="2F6A0FFC">
            <wp:extent cx="4800600" cy="3782713"/>
            <wp:effectExtent l="0" t="0" r="0" b="1905"/>
            <wp:docPr id="22" name="Picture 22" descr="Macintosh HD:Users:royc:Dropbox:Thesis:Figures:02-Research Chapters:Chapter2-HIV_and_piRNAs:piRNA-precusor.m1.analysis.by.seqzip.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royc:Dropbox:Thesis:Figures:02-Research Chapters:Chapter2-HIV_and_piRNAs:piRNA-precusor.m1.analysis.by.seqzip.ai"/>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800600" cy="3782713"/>
                    </a:xfrm>
                    <a:prstGeom prst="rect">
                      <a:avLst/>
                    </a:prstGeom>
                    <a:noFill/>
                    <a:ln>
                      <a:noFill/>
                    </a:ln>
                  </pic:spPr>
                </pic:pic>
              </a:graphicData>
            </a:graphic>
          </wp:inline>
        </w:drawing>
      </w:r>
    </w:p>
    <w:p w14:paraId="56DE1676" w14:textId="77777777" w:rsidR="00C2471E" w:rsidRDefault="00C2471E" w:rsidP="00C2471E">
      <w:pPr>
        <w:pStyle w:val="Figure-02-Figure"/>
      </w:pPr>
    </w:p>
    <w:p w14:paraId="1BB83184" w14:textId="682FC3B2" w:rsidR="00C2471E" w:rsidRDefault="00C2471E" w:rsidP="00C2471E">
      <w:pPr>
        <w:pStyle w:val="Figure-02-Figure"/>
      </w:pPr>
      <w:r>
        <w:drawing>
          <wp:inline distT="0" distB="0" distL="0" distR="0" wp14:anchorId="1AA08B7A" wp14:editId="6504C1F4">
            <wp:extent cx="5029200" cy="2933700"/>
            <wp:effectExtent l="0" t="0" r="0" b="0"/>
            <wp:docPr id="16" name="Picture 16" descr="Macintosh HD:Users:royc:Dropbox:Thesis:Figures:02-Research Chapters:Chapter2-HIV_and_piRNAs:dst1.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royc:Dropbox:Thesis:Figures:02-Research Chapters:Chapter2-HIV_and_piRNAs:dst1.ai"/>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29200" cy="2933700"/>
                    </a:xfrm>
                    <a:prstGeom prst="rect">
                      <a:avLst/>
                    </a:prstGeom>
                    <a:noFill/>
                    <a:ln>
                      <a:noFill/>
                    </a:ln>
                  </pic:spPr>
                </pic:pic>
              </a:graphicData>
            </a:graphic>
          </wp:inline>
        </w:drawing>
      </w:r>
    </w:p>
    <w:p w14:paraId="0291A2AF" w14:textId="0D764EE2" w:rsidR="00C2471E" w:rsidRDefault="00C2471E" w:rsidP="00C2471E">
      <w:pPr>
        <w:pStyle w:val="Figure-02-Figure"/>
      </w:pPr>
    </w:p>
    <w:p w14:paraId="68F2DAFB" w14:textId="77777777" w:rsidR="00C2471E" w:rsidRDefault="00C2471E" w:rsidP="00C2471E">
      <w:pPr>
        <w:pStyle w:val="Figure-02-Figure"/>
      </w:pPr>
    </w:p>
    <w:p w14:paraId="745679B4" w14:textId="71AB843C" w:rsidR="00C2471E" w:rsidRDefault="00C2471E" w:rsidP="00C2471E">
      <w:pPr>
        <w:pStyle w:val="Figure-02-Figure"/>
      </w:pPr>
    </w:p>
    <w:p w14:paraId="5165D5AF" w14:textId="77777777" w:rsidR="00693770" w:rsidRDefault="00693770" w:rsidP="00901B18">
      <w:pPr>
        <w:pStyle w:val="Table-01-title"/>
      </w:pPr>
    </w:p>
    <w:p w14:paraId="4B5B6088" w14:textId="0B93207E" w:rsidR="003F4618" w:rsidRDefault="003F4618" w:rsidP="003F4618">
      <w:pPr>
        <w:pStyle w:val="ThesisNormalCompressed"/>
      </w:pPr>
      <w:r>
        <w:tab/>
      </w:r>
    </w:p>
    <w:p w14:paraId="26524882" w14:textId="6F333A31" w:rsidR="003F4618" w:rsidRDefault="003F4618" w:rsidP="003F4618">
      <w:pPr>
        <w:pStyle w:val="ThesisNormalCompressed"/>
        <w:ind w:firstLine="0"/>
      </w:pPr>
      <w:proofErr w:type="gramStart"/>
      <w:r w:rsidRPr="00901B18">
        <w:rPr>
          <w:highlight w:val="yellow"/>
        </w:rPr>
        <w:t>!Conclusion</w:t>
      </w:r>
      <w:proofErr w:type="gramEnd"/>
    </w:p>
    <w:p w14:paraId="1B4C5D31" w14:textId="19A3A253" w:rsidR="003F4618" w:rsidRDefault="003F4618" w:rsidP="003F4618">
      <w:pPr>
        <w:pStyle w:val="ThesisNormalCompressed"/>
        <w:ind w:firstLine="0"/>
      </w:pPr>
      <w:r>
        <w:tab/>
        <w:t xml:space="preserve">Unfortunately, we were never able to obtain signal representing a </w:t>
      </w:r>
      <w:proofErr w:type="gramStart"/>
      <w:r>
        <w:t>full length</w:t>
      </w:r>
      <w:proofErr w:type="gramEnd"/>
      <w:r>
        <w:t xml:space="preserve"> ligation product that indicated full transcriptional length. We believe this negative signal is due to a combination of factors including 1) the low expression level of even these transcripts, and 2) the immediate and efficient fragmentation of the piRNA precursor transcripts in preparation for downstream piRNA processing. Given such a small amount of </w:t>
      </w:r>
      <w:proofErr w:type="gramStart"/>
      <w:r>
        <w:t>full length</w:t>
      </w:r>
      <w:proofErr w:type="gramEnd"/>
      <w:r>
        <w:t xml:space="preserve"> material, as compared to say our mRNA control of Dst1, the amount of RNA that serves as a template is extremely low.  Therefor, we were unable to experimentally demonstrate the integrity of piRNA precursor transcripts using the SeqZip methodology.</w:t>
      </w:r>
    </w:p>
    <w:p w14:paraId="359711A3" w14:textId="77777777" w:rsidR="003F4618" w:rsidRDefault="003F4618" w:rsidP="003F4618">
      <w:pPr>
        <w:pStyle w:val="ThesisNormalCompressed"/>
        <w:ind w:firstLine="0"/>
      </w:pPr>
    </w:p>
    <w:p w14:paraId="7CA4EEC0" w14:textId="77777777" w:rsidR="003F4618" w:rsidRPr="003F4618" w:rsidRDefault="003F4618" w:rsidP="003F4618">
      <w:pPr>
        <w:pStyle w:val="ThesisNormalCompressed"/>
      </w:pPr>
    </w:p>
    <w:p w14:paraId="6FBC759E" w14:textId="2BF917AD" w:rsidR="004C266E" w:rsidRDefault="004C266E" w:rsidP="004C266E">
      <w:r w:rsidRPr="00901B18">
        <w:rPr>
          <w:highlight w:val="yellow"/>
        </w:rPr>
        <w:t>! Mention the TALEN work you completed</w:t>
      </w:r>
    </w:p>
    <w:p w14:paraId="7F8C58A0" w14:textId="33F0C55D" w:rsidR="003F4618" w:rsidRDefault="003F4618" w:rsidP="00901B18">
      <w:pPr>
        <w:pStyle w:val="ThesisNormalCompressed"/>
      </w:pPr>
      <w:r>
        <w:t>Another interesting feature shown in #TABLE</w:t>
      </w:r>
      <w:r w:rsidR="00901B18">
        <w:t xml:space="preserve"> is that many of the top clusters are transcribed from a common promoter. I determined sequences appropriate for targeting and removing these promoter using the TALEN system ($REF). Future experiments in the lab will use these TALENs to remove the promoters in mice, thereby eliminating transcription from these loci, and all the piRNAs that are </w:t>
      </w:r>
      <w:proofErr w:type="spellStart"/>
      <w:r w:rsidR="00901B18">
        <w:t>producted</w:t>
      </w:r>
      <w:proofErr w:type="spellEnd"/>
      <w:r w:rsidR="00901B18">
        <w:t xml:space="preserve"> from those transcripts.  Phenotypic observation of the mutants should provide valuable clues in the elusive function of pachytene piRNAs.</w:t>
      </w:r>
    </w:p>
    <w:p w14:paraId="36D056A7" w14:textId="77777777" w:rsidR="00901B18" w:rsidRDefault="00901B18" w:rsidP="00901B18">
      <w:pPr>
        <w:pStyle w:val="ThesisNormalCompressed"/>
      </w:pPr>
    </w:p>
    <w:p w14:paraId="726D30AE" w14:textId="6E304A57" w:rsidR="00595D92" w:rsidRDefault="00595D92" w:rsidP="002B0336">
      <w:pPr>
        <w:pStyle w:val="Heading4"/>
      </w:pPr>
      <w:r>
        <w:t>HIV Transcript integrity</w:t>
      </w:r>
    </w:p>
    <w:p w14:paraId="29CD3B39" w14:textId="77F5D096" w:rsidR="003F4618" w:rsidRPr="003F4618" w:rsidRDefault="003F4618" w:rsidP="003F4618">
      <w:r w:rsidRPr="00901B18">
        <w:rPr>
          <w:highlight w:val="yellow"/>
        </w:rPr>
        <w:t xml:space="preserve">! Base the discussion off the introduction in the HIV paper </w:t>
      </w:r>
      <w:r w:rsidRPr="00901B18">
        <w:rPr>
          <w:highlight w:val="yellow"/>
        </w:rPr>
        <w:fldChar w:fldCharType="begin" w:fldLock="1"/>
      </w:r>
      <w:r w:rsidR="006D7B9C">
        <w:rPr>
          <w:highlight w:val="yellow"/>
        </w:rPr>
        <w:instrText>ADDIN CSL_CITATION { "citationItems" : [ { "id" : "ITEM-1", "itemData" : { "DOI" : "10.1128/JVI.00925-13", "ISSN" : "1098-5514", "PMID" : "23785196", "abstract" : "The SF1 helicase MOV10 is an antiviral factor that is incorporated into human immunodeficiency virus type 1 (HIV-1) virions. We now report that HIV-1 virions also incorporate UPF1, which belongs to the same SF1 helicase subfamily as MOV10 and functions in the nonsense-mediated decay (NMD) pathway. Unlike ectopic MOV10, the overexpression of UPF1 does not impair the infectivity of HIV-1 progeny virions. However, UPF1 becomes a potent inhibitor of HIV-1 progeny virion infectivity when residues required for its helicase activity are mutated. In contrast, equivalent mutations abolish the antiviral activity of MOV10. Importantly, cells depleted of endogenous UPF1, but not of another NMD core component, produce HIV-1 virions of substantially lower specific infectivity. The defect is at the level of reverse transcription, the same stage of the HIV-1 life cycle inhibited by ectopic MOV10. Thus, whereas ectopic MOV10 restricts HIV-1 replication, the related UPF1 helicase functions as a cofactor at an early post-entry step.", "author" : [ { "dropping-particle" : "", "family" : "Serqui\u00f1a", "given" : "Anna Kristina P", "non-dropping-particle" : "", "parse-names" : false, "suffix" : "" }, { "dropping-particle" : "", "family" : "Das", "given" : "Suman R", "non-dropping-particle" : "", "parse-names" : false, "suffix" : "" }, { "dropping-particle" : "", "family" : "Popova", "given" : "Elena", "non-dropping-particle" : "", "parse-names" : false, "suffix" : "" }, { "dropping-particle" : "", "family" : "Ojelabi", "given" : "Ogooluwa A", "non-dropping-particle" : "", "parse-names" : false, "suffix" : "" }, { "dropping-particle" : "", "family" : "Roy", "given" : "Christian K", "non-dropping-particle" : "", "parse-names" : false, "suffix" : "" }, { "dropping-particle" : "", "family" : "G\u00f6ttlinger", "given" : "Heinrich G", "non-dropping-particle" : "", "parse-names" : false, "suffix" : "" } ], "container-title" : "Journal of virology", "id" : "ITEM-1", "issued" : { "date-parts" : [ [ "2013", "6", "19" ] ] }, "page" : "JVI.00925-13-", "title" : "UPF1 is Crucial for the Infectivity of Human Immunodeficiency Virus type 1 Progeny Virions.", "type" : "article-journal" }, "uris" : [ "http://www.mendeley.com/documents/?uuid=65607b72-2cef-43c5-a433-b2669c218b42" ] } ], "mendeley" : { "previouslyFormattedCitation" : "(Serqui\u00f1a et al., 2013)" }, "properties" : { "noteIndex" : 0 }, "schema" : "https://github.com/citation-style-language/schema/raw/master/csl-citation.json" }</w:instrText>
      </w:r>
      <w:r w:rsidRPr="00901B18">
        <w:rPr>
          <w:highlight w:val="yellow"/>
        </w:rPr>
        <w:fldChar w:fldCharType="separate"/>
      </w:r>
      <w:r w:rsidRPr="00901B18">
        <w:rPr>
          <w:noProof/>
          <w:highlight w:val="yellow"/>
        </w:rPr>
        <w:t>(Serquiña et al., 2013)</w:t>
      </w:r>
      <w:r w:rsidRPr="00901B18">
        <w:rPr>
          <w:highlight w:val="yellow"/>
        </w:rPr>
        <w:fldChar w:fldCharType="end"/>
      </w:r>
    </w:p>
    <w:p w14:paraId="734678AC" w14:textId="65CF1F25" w:rsidR="003F4618" w:rsidRPr="003F4618" w:rsidRDefault="003F4618" w:rsidP="003F4618">
      <w:pPr>
        <w:pStyle w:val="ThesisNormalCompressed"/>
      </w:pPr>
      <w:r>
        <w:t xml:space="preserve">MOV10L1 is implicated in HIV genome stability and intactness.  We sought to measure the effects of a point mutant in the ATPase domain of MOV10L1 on the ‘intactness’ of the HIV genome.  The HIV genome </w:t>
      </w:r>
      <w:proofErr w:type="gramStart"/>
      <w:r>
        <w:t>is known to be packaged</w:t>
      </w:r>
      <w:proofErr w:type="gramEnd"/>
      <w:r>
        <w:t xml:space="preserve"> in pairs in viral particles. Proteomics studies have measured MOV10L1 and Upf1 in viral particles, implicated these proteins, which are known helicases, in the </w:t>
      </w:r>
      <w:proofErr w:type="spellStart"/>
      <w:r>
        <w:t>maintance</w:t>
      </w:r>
      <w:proofErr w:type="spellEnd"/>
      <w:r>
        <w:t xml:space="preserve"> and infectivity of HIV.</w:t>
      </w:r>
    </w:p>
    <w:p w14:paraId="59048E5F" w14:textId="73F0D537" w:rsidR="00FF0906" w:rsidRDefault="00FF0906" w:rsidP="00801AE0">
      <w:pPr>
        <w:pStyle w:val="Headings-01-BodyMatter"/>
        <w:numPr>
          <w:ilvl w:val="0"/>
          <w:numId w:val="28"/>
        </w:numPr>
      </w:pPr>
      <w:bookmarkStart w:id="47" w:name="_Toc364687511"/>
      <w:r>
        <w:t xml:space="preserve">CHAPTER </w:t>
      </w:r>
      <w:proofErr w:type="gramStart"/>
      <w:r>
        <w:t>I</w:t>
      </w:r>
      <w:r w:rsidR="00E12F6C">
        <w:t>II</w:t>
      </w:r>
      <w:r w:rsidR="004754D1">
        <w:t xml:space="preserve"> :</w:t>
      </w:r>
      <w:proofErr w:type="gramEnd"/>
      <w:r w:rsidR="004754D1">
        <w:t xml:space="preserve"> </w:t>
      </w:r>
      <w:r w:rsidR="007F242F">
        <w:t>MolCel2013</w:t>
      </w:r>
      <w:bookmarkEnd w:id="47"/>
    </w:p>
    <w:p w14:paraId="749AFB41" w14:textId="77777777" w:rsidR="00E1336B" w:rsidRPr="00E1336B" w:rsidRDefault="00E1336B" w:rsidP="00E1336B">
      <w:pPr>
        <w:pStyle w:val="Heading4"/>
        <w:rPr>
          <w:rFonts w:cs="Arial"/>
          <w:color w:val="000000" w:themeColor="text1"/>
          <w:szCs w:val="22"/>
        </w:rPr>
      </w:pPr>
      <w:r w:rsidRPr="00E1336B">
        <w:t>INTRODUCTION</w:t>
      </w:r>
    </w:p>
    <w:p w14:paraId="1FCA23EB" w14:textId="77777777" w:rsidR="00FF6349" w:rsidRDefault="00FF6349" w:rsidP="00B473B9">
      <w:pPr>
        <w:pStyle w:val="ThesisNormalCompressed"/>
        <w:rPr>
          <w:b/>
          <w:bCs/>
          <w:iCs/>
        </w:rPr>
      </w:pPr>
      <w:r w:rsidRPr="00FF6349">
        <w:rPr>
          <w:rFonts w:hint="eastAsia"/>
        </w:rPr>
        <w:t>P-element induced wimpy testis (PIWI)-interacting RNAs (piRNAs) can be distinguished from other animal small silencing RNAs by their longer length (typically 23</w:t>
      </w:r>
      <w:r w:rsidRPr="00FF6349">
        <w:rPr>
          <w:rFonts w:hint="eastAsia"/>
        </w:rPr>
        <w:t>–</w:t>
      </w:r>
      <w:r w:rsidRPr="00FF6349">
        <w:rPr>
          <w:rFonts w:hint="eastAsia"/>
        </w:rPr>
        <w:t>35 nt), 2</w:t>
      </w:r>
      <w:r w:rsidRPr="00FF6349">
        <w:rPr>
          <w:rFonts w:hint="eastAsia"/>
        </w:rPr>
        <w:t>′</w:t>
      </w:r>
      <w:r w:rsidRPr="00FF6349">
        <w:rPr>
          <w:rFonts w:hint="eastAsia"/>
        </w:rPr>
        <w:t>-O-methyl-modified 3</w:t>
      </w:r>
      <w:r w:rsidRPr="00FF6349">
        <w:rPr>
          <w:rFonts w:hint="eastAsia"/>
        </w:rPr>
        <w:t>′</w:t>
      </w:r>
      <w:r w:rsidRPr="00FF6349">
        <w:rPr>
          <w:rFonts w:hint="eastAsia"/>
        </w:rPr>
        <w:t xml:space="preserve"> termini, and association with PIWI proteins, a distinct subgrou</w:t>
      </w:r>
      <w:r w:rsidRPr="00FF6349">
        <w:t xml:space="preserve">p of Argonaute proteins, the small RNA-guided proteins responsible for RNA interference and related pathways (Kumar and Carmichael, 1998; Aravin and Hannon, 2008; </w:t>
      </w:r>
      <w:proofErr w:type="spellStart"/>
      <w:r w:rsidRPr="00FF6349">
        <w:t>Farazi</w:t>
      </w:r>
      <w:proofErr w:type="spellEnd"/>
      <w:r w:rsidRPr="00FF6349">
        <w:t xml:space="preserve"> et al., 2008; Kim et al., 2009; Thomson and Lin, 2009; </w:t>
      </w:r>
      <w:proofErr w:type="spellStart"/>
      <w:r w:rsidRPr="00FF6349">
        <w:t>Cenik</w:t>
      </w:r>
      <w:proofErr w:type="spellEnd"/>
      <w:r w:rsidRPr="00FF6349">
        <w:t xml:space="preserve"> and Zamore, 2011). </w:t>
      </w:r>
      <w:proofErr w:type="gramStart"/>
      <w:r w:rsidRPr="00FF6349">
        <w:t>piRNA</w:t>
      </w:r>
      <w:proofErr w:type="gramEnd"/>
      <w:r w:rsidRPr="00FF6349">
        <w:t xml:space="preserve"> production does not require Dicer, the double-stranded RNA endonuclease that makes microRNAs (miRNAs) and small interfering RNAs (siRNAs), and piRNAs are thought to derive from single-stranded rather than double-stranded RNA (</w:t>
      </w:r>
      <w:proofErr w:type="spellStart"/>
      <w:r w:rsidRPr="00FF6349">
        <w:t>Vagin</w:t>
      </w:r>
      <w:proofErr w:type="spellEnd"/>
      <w:r w:rsidRPr="00FF6349">
        <w:t xml:space="preserve"> et al., 2006; </w:t>
      </w:r>
      <w:proofErr w:type="spellStart"/>
      <w:r w:rsidRPr="00FF6349">
        <w:t>Houwing</w:t>
      </w:r>
      <w:proofErr w:type="spellEnd"/>
      <w:r w:rsidRPr="00FF6349">
        <w:t xml:space="preserve"> et al., 2007).</w:t>
      </w:r>
    </w:p>
    <w:p w14:paraId="3FC1BB9F" w14:textId="77777777" w:rsidR="00FF6349" w:rsidRDefault="00FF6349" w:rsidP="00B473B9">
      <w:pPr>
        <w:pStyle w:val="ThesisNormalCompressed"/>
        <w:rPr>
          <w:b/>
          <w:bCs/>
          <w:iCs/>
        </w:rPr>
      </w:pPr>
      <w:r w:rsidRPr="00FF6349">
        <w:t xml:space="preserve">In most bilateral animals, germline piRNAs protect the genome from transposon activation, but also have other functions (Aravin et al., 2001, 2007, 2008; </w:t>
      </w:r>
      <w:proofErr w:type="spellStart"/>
      <w:r w:rsidRPr="00FF6349">
        <w:t>Vagin</w:t>
      </w:r>
      <w:proofErr w:type="spellEnd"/>
      <w:r w:rsidRPr="00FF6349">
        <w:t xml:space="preserve"> et al., 2004, 2006; </w:t>
      </w:r>
      <w:proofErr w:type="spellStart"/>
      <w:r w:rsidRPr="00FF6349">
        <w:t>Brennecke</w:t>
      </w:r>
      <w:proofErr w:type="spellEnd"/>
      <w:r w:rsidRPr="00FF6349">
        <w:t xml:space="preserve"> et al., 2007; </w:t>
      </w:r>
      <w:proofErr w:type="spellStart"/>
      <w:r w:rsidRPr="00FF6349">
        <w:t>Carmell</w:t>
      </w:r>
      <w:proofErr w:type="spellEnd"/>
      <w:r w:rsidRPr="00FF6349">
        <w:t xml:space="preserve"> et al., 2007; </w:t>
      </w:r>
      <w:proofErr w:type="spellStart"/>
      <w:r w:rsidRPr="00FF6349">
        <w:t>Hartig</w:t>
      </w:r>
      <w:proofErr w:type="spellEnd"/>
      <w:r w:rsidRPr="00FF6349">
        <w:t xml:space="preserve"> et al., 2007; Kuramochi-Miyagawa et al., 2008; Ashe et al., 2012; Lee et al., 2012; </w:t>
      </w:r>
      <w:proofErr w:type="spellStart"/>
      <w:r w:rsidRPr="00FF6349">
        <w:t>Shirayama</w:t>
      </w:r>
      <w:proofErr w:type="spellEnd"/>
      <w:r w:rsidRPr="00FF6349">
        <w:t xml:space="preserve"> et al., 2012). A few days after birth, the majority of piRNAs in the mouse testis are pre-pachytene piRNAs; 25% of these piRNA species map to more than one location in the genome. A second class of piRNAs, typically derived from intergenic regions, has been reported to emerge in the mouse testis 14.5 days postpartum (dpp), when the developing spermatocytes synchronously enter the pachytene phase of meiotic prophase I. These pachytene piRNAs compose &gt;95% of piRNAs in the adult mouse testis. Loss of genes required </w:t>
      </w:r>
      <w:proofErr w:type="gramStart"/>
      <w:r w:rsidRPr="00FF6349">
        <w:t>to make</w:t>
      </w:r>
      <w:proofErr w:type="gramEnd"/>
      <w:r w:rsidRPr="00FF6349">
        <w:t xml:space="preserve"> pachytene piRNAs blocks production of mature sperm (Deng and Lin, 2002; Aravin and Hannon, 2008; Reuter et al., 2011; </w:t>
      </w:r>
      <w:proofErr w:type="spellStart"/>
      <w:r w:rsidRPr="00FF6349">
        <w:t>Vourekas</w:t>
      </w:r>
      <w:proofErr w:type="spellEnd"/>
      <w:r w:rsidRPr="00FF6349">
        <w:t xml:space="preserve"> et al., 2012). What triggers the accumulation of pachytene piRNAs when spermatocytes enter the pachynema is unknown.</w:t>
      </w:r>
    </w:p>
    <w:p w14:paraId="7D4926CA" w14:textId="77777777" w:rsidR="00FF6349" w:rsidRDefault="00FF6349" w:rsidP="00B473B9">
      <w:pPr>
        <w:pStyle w:val="ThesisNormalCompressed"/>
        <w:rPr>
          <w:b/>
          <w:bCs/>
          <w:iCs/>
        </w:rPr>
      </w:pPr>
      <w:r w:rsidRPr="00FF6349">
        <w:t>In Caenorhabditis elegans, each piRNA is processed from its own short RNA polymerase II (Pol II) transcript (</w:t>
      </w:r>
      <w:proofErr w:type="spellStart"/>
      <w:r w:rsidRPr="00FF6349">
        <w:t>Gu</w:t>
      </w:r>
      <w:proofErr w:type="spellEnd"/>
      <w:r w:rsidRPr="00FF6349">
        <w:t xml:space="preserve"> et al., 2012). In contrast, insect and mouse piRNAs </w:t>
      </w:r>
      <w:proofErr w:type="gramStart"/>
      <w:r w:rsidRPr="00FF6349">
        <w:t>are thought to be processed</w:t>
      </w:r>
      <w:proofErr w:type="gramEnd"/>
      <w:r w:rsidRPr="00FF6349">
        <w:t xml:space="preserve"> from long RNAs transcribed from large piRNA loci. Supporting thi</w:t>
      </w:r>
      <w:r w:rsidRPr="00FF6349">
        <w:rPr>
          <w:rFonts w:hint="eastAsia"/>
        </w:rPr>
        <w:t>s view, a transposon inserted into the 5</w:t>
      </w:r>
      <w:r w:rsidRPr="00FF6349">
        <w:rPr>
          <w:rFonts w:hint="eastAsia"/>
        </w:rPr>
        <w:t>′</w:t>
      </w:r>
      <w:r w:rsidRPr="00FF6349">
        <w:rPr>
          <w:rFonts w:hint="eastAsia"/>
        </w:rPr>
        <w:t xml:space="preserve"> end of the flamenco piRNA cluster in flies reduces the production of flamenco piRNAs 168 kbp 3</w:t>
      </w:r>
      <w:r w:rsidRPr="00FF6349">
        <w:rPr>
          <w:rFonts w:hint="eastAsia"/>
        </w:rPr>
        <w:t>′</w:t>
      </w:r>
      <w:r w:rsidRPr="00FF6349">
        <w:rPr>
          <w:rFonts w:hint="eastAsia"/>
        </w:rPr>
        <w:t xml:space="preserve"> to the insertion, suggesting that it disrupts transcription of the entire locus (</w:t>
      </w:r>
      <w:proofErr w:type="spellStart"/>
      <w:r w:rsidRPr="00FF6349">
        <w:rPr>
          <w:rFonts w:hint="eastAsia"/>
        </w:rPr>
        <w:t>Brennecke</w:t>
      </w:r>
      <w:proofErr w:type="spellEnd"/>
      <w:r w:rsidRPr="00FF6349">
        <w:rPr>
          <w:rFonts w:hint="eastAsia"/>
        </w:rPr>
        <w:t xml:space="preserve"> et al., 2007). High-through</w:t>
      </w:r>
      <w:r w:rsidRPr="00FF6349">
        <w:t>put sequencing and chromatin immunoprecipitation (ChIP) has been used to define the genomic structure of the piRNA-producing genes of immortalized, cultured silk moth BmN4 cells (</w:t>
      </w:r>
      <w:proofErr w:type="spellStart"/>
      <w:r w:rsidRPr="00FF6349">
        <w:t>Kawaoka</w:t>
      </w:r>
      <w:proofErr w:type="spellEnd"/>
      <w:r w:rsidRPr="00FF6349">
        <w:t xml:space="preserve"> et al., 2013). However, for flies and mice, we do not know the structure of piRNA-producing genes, their transcripts, or the nature of the promoters that control their expression.</w:t>
      </w:r>
    </w:p>
    <w:p w14:paraId="2FA95039" w14:textId="77777777" w:rsidR="00FF6349" w:rsidRDefault="00FF6349" w:rsidP="00B473B9">
      <w:pPr>
        <w:pStyle w:val="ThesisNormalCompressed"/>
        <w:rPr>
          <w:b/>
          <w:bCs/>
          <w:iCs/>
        </w:rPr>
      </w:pPr>
      <w:r w:rsidRPr="00FF6349">
        <w:t xml:space="preserve">Instead, piRNA loci have been defined as clusters: regions of the genome with a high density of mapping piRNA sequences (Aravin et al., 2006, 2007; Girard et al., 2006; </w:t>
      </w:r>
      <w:proofErr w:type="spellStart"/>
      <w:r w:rsidRPr="00FF6349">
        <w:t>Grivna</w:t>
      </w:r>
      <w:proofErr w:type="spellEnd"/>
      <w:r w:rsidRPr="00FF6349">
        <w:t xml:space="preserve"> et al., 2006a; Lau et al., 2006; </w:t>
      </w:r>
      <w:proofErr w:type="spellStart"/>
      <w:r w:rsidRPr="00FF6349">
        <w:t>Brennecke</w:t>
      </w:r>
      <w:proofErr w:type="spellEnd"/>
      <w:r w:rsidRPr="00FF6349">
        <w:t xml:space="preserve"> et al., 2007; Ro et al., 2007). In reality, piRNA-producing loci correspond to discrete transcription units that include both intergenic loci believed to encode no protein (</w:t>
      </w:r>
      <w:proofErr w:type="spellStart"/>
      <w:r w:rsidRPr="00FF6349">
        <w:t>Brennecke</w:t>
      </w:r>
      <w:proofErr w:type="spellEnd"/>
      <w:r w:rsidRPr="00FF6349">
        <w:t xml:space="preserve"> et al., 2007, 2008; </w:t>
      </w:r>
      <w:proofErr w:type="spellStart"/>
      <w:r w:rsidRPr="00FF6349">
        <w:t>Vourekas</w:t>
      </w:r>
      <w:proofErr w:type="spellEnd"/>
      <w:r w:rsidRPr="00FF6349">
        <w:t xml:space="preserve"> et al., 2012) and protein-coding genes that also produce piRNAs (Aravin et al., 2007; </w:t>
      </w:r>
      <w:proofErr w:type="spellStart"/>
      <w:r w:rsidRPr="00FF6349">
        <w:t>Robine</w:t>
      </w:r>
      <w:proofErr w:type="spellEnd"/>
      <w:r w:rsidRPr="00FF6349">
        <w:t xml:space="preserve"> et al., 2009; Saito et al., 2009).</w:t>
      </w:r>
    </w:p>
    <w:p w14:paraId="37D39228" w14:textId="77777777" w:rsidR="00FF6349" w:rsidRDefault="00FF6349" w:rsidP="00B473B9">
      <w:pPr>
        <w:pStyle w:val="ThesisNormalCompressed"/>
        <w:rPr>
          <w:b/>
          <w:bCs/>
          <w:iCs/>
        </w:rPr>
      </w:pPr>
      <w:r w:rsidRPr="00FF6349">
        <w:t>We used high-throughput sequencing data to define the genes and transcripts that produce piRNAs in the juvenile and adult mouse testis. Using these data, we identified the factor that initiates transcription of pachytene piRNA genes: A-MYB (MYBL1), a spermatocyte protein that serves as a master regulator of genes encoding proteins required for cell-cycle progression through the pachytene stage of meiosis (</w:t>
      </w:r>
      <w:proofErr w:type="spellStart"/>
      <w:r w:rsidRPr="00FF6349">
        <w:t>Trauth</w:t>
      </w:r>
      <w:proofErr w:type="spellEnd"/>
      <w:r w:rsidRPr="00FF6349">
        <w:t xml:space="preserve"> et al., 1994; Bolcun-Filas et al., 2011). A-MYB also initiates transcription of the genes encoding many piRNA biogenesis factors. The combined action of A-MYB at the promoters of genes producing pachytene piRNA precursor transcripts and genes encoding piRNA biogenesis proteins creates a coherent feedforward loop that triggers a &gt;6,000-fold increase in pachytene piRNA abundance during the </w:t>
      </w:r>
      <w:r w:rsidRPr="00FF6349">
        <w:rPr>
          <w:rFonts w:ascii="Cambria Math" w:hAnsi="Cambria Math"/>
        </w:rPr>
        <w:t>∼</w:t>
      </w:r>
      <w:r w:rsidRPr="00FF6349">
        <w:t xml:space="preserve">5 days between the early and late phases of the pachytene stage of male meiosis. A-MYB also promotes its own transcription through a positive feedback loop. The A-MYB-regulated feedforward loop is evolutionarily conserved: A-MYB is bound to the promoters </w:t>
      </w:r>
      <w:proofErr w:type="gramStart"/>
      <w:r w:rsidRPr="00FF6349">
        <w:t>of both</w:t>
      </w:r>
      <w:proofErr w:type="gramEnd"/>
      <w:r w:rsidRPr="00FF6349">
        <w:t xml:space="preserve"> piRNA clusters and PIWIL1, TDRD1, and TDRD3 in the rooster (Gallus </w:t>
      </w:r>
      <w:proofErr w:type="spellStart"/>
      <w:r w:rsidRPr="00FF6349">
        <w:t>gallus</w:t>
      </w:r>
      <w:proofErr w:type="spellEnd"/>
      <w:r w:rsidRPr="00FF6349">
        <w:t>) testis.</w:t>
      </w:r>
    </w:p>
    <w:p w14:paraId="7838B2F3" w14:textId="4A9ADF39" w:rsidR="00E1336B" w:rsidRPr="00E1336B" w:rsidRDefault="00E1336B" w:rsidP="00FF6349">
      <w:pPr>
        <w:pStyle w:val="Heading4"/>
        <w:ind w:firstLine="720"/>
        <w:rPr>
          <w:rFonts w:cs="Arial"/>
          <w:color w:val="000000" w:themeColor="text1"/>
          <w:szCs w:val="22"/>
        </w:rPr>
      </w:pPr>
      <w:r w:rsidRPr="00E1336B">
        <w:t>RESULTS</w:t>
      </w:r>
    </w:p>
    <w:p w14:paraId="32361EAC" w14:textId="77777777" w:rsidR="00E1336B" w:rsidRPr="00E1336B" w:rsidRDefault="00E1336B" w:rsidP="00E1336B">
      <w:pPr>
        <w:pStyle w:val="Heading5"/>
        <w:rPr>
          <w:lang w:eastAsia="ja-JP"/>
        </w:rPr>
      </w:pPr>
      <w:r w:rsidRPr="00E1336B">
        <w:rPr>
          <w:lang w:eastAsia="ja-JP"/>
        </w:rPr>
        <w:t>Defining piRNA-Producing Transcripts in the Mouse Testis</w:t>
      </w:r>
    </w:p>
    <w:p w14:paraId="0E3D77E6" w14:textId="5E05B68B" w:rsidR="00137F04" w:rsidRDefault="00FF6349" w:rsidP="00B473B9">
      <w:pPr>
        <w:pStyle w:val="ThesisNormalCompressed"/>
        <w:rPr>
          <w:lang w:eastAsia="ja-JP"/>
        </w:rPr>
      </w:pPr>
      <w:r w:rsidRPr="00FF6349">
        <w:rPr>
          <w:lang w:eastAsia="ja-JP"/>
        </w:rPr>
        <w:t>To define the structure of piRNA-producing loci in the testis of wild-type adult mice, we assembled the transcripts detected by three biological replicates of strand-specific, paired-end, rRNA-depleted, total RNA sequencing (RNA-</w:t>
      </w:r>
      <w:proofErr w:type="spellStart"/>
      <w:r w:rsidRPr="00FF6349">
        <w:rPr>
          <w:lang w:eastAsia="ja-JP"/>
        </w:rPr>
        <w:t>seq</w:t>
      </w:r>
      <w:proofErr w:type="spellEnd"/>
      <w:r w:rsidRPr="00FF6349">
        <w:rPr>
          <w:lang w:eastAsia="ja-JP"/>
        </w:rPr>
        <w:t>; Figure 1A). We mapped reads to the mouse genome using TopHat (</w:t>
      </w:r>
      <w:proofErr w:type="spellStart"/>
      <w:r w:rsidRPr="00FF6349">
        <w:rPr>
          <w:lang w:eastAsia="ja-JP"/>
        </w:rPr>
        <w:t>Trapnell</w:t>
      </w:r>
      <w:proofErr w:type="spellEnd"/>
      <w:r w:rsidRPr="00FF6349">
        <w:rPr>
          <w:lang w:eastAsia="ja-JP"/>
        </w:rPr>
        <w:t xml:space="preserve"> et al., 2009) and performed de novo transcriptome assembly using Trinity (</w:t>
      </w:r>
      <w:proofErr w:type="spellStart"/>
      <w:r w:rsidRPr="00FF6349">
        <w:rPr>
          <w:lang w:eastAsia="ja-JP"/>
        </w:rPr>
        <w:t>Grabherr</w:t>
      </w:r>
      <w:proofErr w:type="spellEnd"/>
      <w:r w:rsidRPr="00FF6349">
        <w:rPr>
          <w:lang w:eastAsia="ja-JP"/>
        </w:rPr>
        <w:t xml:space="preserve"> et al., 2011) to identify unannotated exon-exon junctions. We used all mapped reads, including reads corresponding to unannotated exon-exon junctions, to perform reference-based transcript assembly (Cufflinks; </w:t>
      </w:r>
      <w:proofErr w:type="spellStart"/>
      <w:r w:rsidRPr="00FF6349">
        <w:rPr>
          <w:lang w:eastAsia="ja-JP"/>
        </w:rPr>
        <w:t>Trapnell</w:t>
      </w:r>
      <w:proofErr w:type="spellEnd"/>
      <w:r w:rsidRPr="00FF6349">
        <w:rPr>
          <w:lang w:eastAsia="ja-JP"/>
        </w:rPr>
        <w:t xml:space="preserve"> et al., 2010).</w:t>
      </w:r>
    </w:p>
    <w:p w14:paraId="672D6AC0" w14:textId="77777777" w:rsidR="00137F04" w:rsidRDefault="00137F04" w:rsidP="00B473B9">
      <w:pPr>
        <w:pStyle w:val="ThesisNormalCompressed"/>
        <w:rPr>
          <w:lang w:eastAsia="ja-JP"/>
        </w:rPr>
      </w:pPr>
    </w:p>
    <w:p w14:paraId="7A8BE731" w14:textId="77777777" w:rsidR="00801AE0" w:rsidRDefault="00235C4F" w:rsidP="00B473B9">
      <w:pPr>
        <w:pStyle w:val="Figure-02-Figure"/>
      </w:pPr>
      <w:r>
        <w:drawing>
          <wp:inline distT="0" distB="0" distL="0" distR="0" wp14:anchorId="4A0909A8" wp14:editId="72B98B52">
            <wp:extent cx="3661702" cy="5420563"/>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jpg"/>
                    <pic:cNvPicPr/>
                  </pic:nvPicPr>
                  <pic:blipFill>
                    <a:blip r:embed="rId24">
                      <a:extLst>
                        <a:ext uri="{28A0092B-C50C-407E-A947-70E740481C1C}">
                          <a14:useLocalDpi xmlns:a14="http://schemas.microsoft.com/office/drawing/2010/main" val="0"/>
                        </a:ext>
                      </a:extLst>
                    </a:blip>
                    <a:stretch>
                      <a:fillRect/>
                    </a:stretch>
                  </pic:blipFill>
                  <pic:spPr>
                    <a:xfrm>
                      <a:off x="0" y="0"/>
                      <a:ext cx="3664978" cy="5425412"/>
                    </a:xfrm>
                    <a:prstGeom prst="rect">
                      <a:avLst/>
                    </a:prstGeom>
                  </pic:spPr>
                </pic:pic>
              </a:graphicData>
            </a:graphic>
          </wp:inline>
        </w:drawing>
      </w:r>
    </w:p>
    <w:p w14:paraId="746B42E1" w14:textId="0434E3C4" w:rsidR="00FF4125" w:rsidRPr="00801AE0" w:rsidRDefault="00801AE0" w:rsidP="003E7FE6">
      <w:pPr>
        <w:pStyle w:val="Figure-01-Title"/>
      </w:pPr>
      <w:bookmarkStart w:id="48" w:name="_Toc364761512"/>
      <w:r w:rsidRPr="00801AE0">
        <w:t xml:space="preserve">Figure </w:t>
      </w:r>
      <w:fldSimple w:instr=" STYLEREF 3 \s ">
        <w:r w:rsidR="00213D57">
          <w:rPr>
            <w:noProof/>
          </w:rPr>
          <w:t>0</w:t>
        </w:r>
      </w:fldSimple>
      <w:r w:rsidR="003A3EE1">
        <w:noBreakHyphen/>
      </w:r>
      <w:fldSimple w:instr=" SEQ Figure \* ARABIC \s 3 ">
        <w:r w:rsidR="00213D57">
          <w:rPr>
            <w:noProof/>
          </w:rPr>
          <w:t>1</w:t>
        </w:r>
      </w:fldSimple>
      <w:r w:rsidRPr="00801AE0">
        <w:t xml:space="preserve"> piRNA Precursors are RNA Pol II Transcripts</w:t>
      </w:r>
      <w:bookmarkEnd w:id="48"/>
    </w:p>
    <w:p w14:paraId="1D33B0F3" w14:textId="3D7299E4" w:rsidR="00235C4F" w:rsidRDefault="008F1DC5" w:rsidP="00B473B9">
      <w:pPr>
        <w:pStyle w:val="Figure-03-Legend"/>
      </w:pPr>
      <w:r w:rsidRPr="008F02FB">
        <w:t xml:space="preserve"> </w:t>
      </w:r>
      <w:r w:rsidR="008F02FB" w:rsidRPr="008F02FB">
        <w:t xml:space="preserve">(A) Strategy to assemble the mouse testis transcriptome. </w:t>
      </w:r>
      <w:proofErr w:type="gramStart"/>
      <w:r w:rsidR="008F02FB" w:rsidRPr="008F02FB">
        <w:t>Rectangles with rounded corners, input or output data; rectangles, processes.</w:t>
      </w:r>
      <w:proofErr w:type="gramEnd"/>
      <w:r w:rsidR="008F02FB" w:rsidRPr="008F02FB">
        <w:t xml:space="preserve"> Decisions are shown without boxing</w:t>
      </w:r>
      <w:proofErr w:type="gramStart"/>
      <w:r w:rsidR="008F02FB" w:rsidRPr="008F02FB">
        <w:t>.(</w:t>
      </w:r>
      <w:proofErr w:type="gramEnd"/>
      <w:r w:rsidR="008F02FB" w:rsidRPr="008F02FB">
        <w:t>B) Aggregated data for piRNA-producing transcripts (5% trimmed mean). Oxidized small RNA (&gt;23 nt) sequencing data were used to detect piRNAs; transcript abundance was measured using total RNA depleted of rRNA (RNA-</w:t>
      </w:r>
      <w:proofErr w:type="spellStart"/>
      <w:r w:rsidR="008F02FB" w:rsidRPr="008F02FB">
        <w:t>seq</w:t>
      </w:r>
      <w:proofErr w:type="spellEnd"/>
      <w:r w:rsidR="008F02FB" w:rsidRPr="008F02FB">
        <w:t>). RNA Pol III data were from SRA001030. Dotted lines show the transcriptional start site (Start) and site of polyadenylation (End). See also Figure S1 and Table S1.</w:t>
      </w:r>
    </w:p>
    <w:p w14:paraId="32ECDE3A" w14:textId="77777777" w:rsidR="00801AE0" w:rsidRDefault="00801AE0" w:rsidP="00B473B9">
      <w:pPr>
        <w:pStyle w:val="Figure-02-Figure"/>
      </w:pPr>
      <w:r>
        <w:drawing>
          <wp:inline distT="0" distB="0" distL="0" distR="0" wp14:anchorId="6329136F" wp14:editId="4D02470C">
            <wp:extent cx="3876141" cy="5063320"/>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2.jpg"/>
                    <pic:cNvPicPr/>
                  </pic:nvPicPr>
                  <pic:blipFill rotWithShape="1">
                    <a:blip r:embed="rId25">
                      <a:extLst>
                        <a:ext uri="{28A0092B-C50C-407E-A947-70E740481C1C}">
                          <a14:useLocalDpi xmlns:a14="http://schemas.microsoft.com/office/drawing/2010/main" val="0"/>
                        </a:ext>
                      </a:extLst>
                    </a:blip>
                    <a:srcRect l="5874" t="5060" r="4913" b="4888"/>
                    <a:stretch/>
                  </pic:blipFill>
                  <pic:spPr bwMode="auto">
                    <a:xfrm>
                      <a:off x="0" y="0"/>
                      <a:ext cx="3887920" cy="5078706"/>
                    </a:xfrm>
                    <a:prstGeom prst="rect">
                      <a:avLst/>
                    </a:prstGeom>
                    <a:ln>
                      <a:noFill/>
                    </a:ln>
                    <a:extLst>
                      <a:ext uri="{53640926-AAD7-44d8-BBD7-CCE9431645EC}">
                        <a14:shadowObscured xmlns:a14="http://schemas.microsoft.com/office/drawing/2010/main"/>
                      </a:ext>
                    </a:extLst>
                  </pic:spPr>
                </pic:pic>
              </a:graphicData>
            </a:graphic>
          </wp:inline>
        </w:drawing>
      </w:r>
    </w:p>
    <w:p w14:paraId="119DD071" w14:textId="30DCB26C" w:rsidR="00A74A0E" w:rsidRDefault="00801AE0" w:rsidP="003E7FE6">
      <w:pPr>
        <w:pStyle w:val="Figure-01-Title"/>
      </w:pPr>
      <w:bookmarkStart w:id="49" w:name="_Toc364761513"/>
      <w:proofErr w:type="gramStart"/>
      <w:r>
        <w:t>Figure</w:t>
      </w:r>
      <w:r>
        <w:noBreakHyphen/>
      </w:r>
      <w:proofErr w:type="gramEnd"/>
      <w:r w:rsidR="00693770">
        <w:fldChar w:fldCharType="begin"/>
      </w:r>
      <w:r w:rsidR="00693770">
        <w:instrText xml:space="preserve"> STYLEREF 3 \s </w:instrText>
      </w:r>
      <w:r w:rsidR="00693770">
        <w:fldChar w:fldCharType="separate"/>
      </w:r>
      <w:r w:rsidR="00213D57">
        <w:rPr>
          <w:noProof/>
        </w:rPr>
        <w:t>0</w:t>
      </w:r>
      <w:r w:rsidR="00693770">
        <w:rPr>
          <w:noProof/>
        </w:rPr>
        <w:fldChar w:fldCharType="end"/>
      </w:r>
      <w:proofErr w:type="gramStart"/>
      <w:r w:rsidR="003A3EE1">
        <w:noBreakHyphen/>
      </w:r>
      <w:proofErr w:type="gramEnd"/>
      <w:r w:rsidR="00693770">
        <w:fldChar w:fldCharType="begin"/>
      </w:r>
      <w:r w:rsidR="00693770">
        <w:instrText xml:space="preserve"> SEQ Figure \* ARABIC \s 3 </w:instrText>
      </w:r>
      <w:r w:rsidR="00693770">
        <w:fldChar w:fldCharType="separate"/>
      </w:r>
      <w:r w:rsidR="00213D57">
        <w:rPr>
          <w:noProof/>
        </w:rPr>
        <w:t>2</w:t>
      </w:r>
      <w:r w:rsidR="00693770">
        <w:rPr>
          <w:noProof/>
        </w:rPr>
        <w:fldChar w:fldCharType="end"/>
      </w:r>
      <w:proofErr w:type="gramStart"/>
      <w:r w:rsidR="00673D3A" w:rsidRPr="00AB6CE7">
        <w:t>.</w:t>
      </w:r>
      <w:proofErr w:type="gramEnd"/>
      <w:r w:rsidR="00673D3A" w:rsidRPr="00AB6CE7">
        <w:t xml:space="preserve"> The Major piRNA-Producing Genes of the Post-Partum Mouse Testis</w:t>
      </w:r>
      <w:bookmarkEnd w:id="49"/>
    </w:p>
    <w:p w14:paraId="3FAE7F18" w14:textId="2E960241" w:rsidR="00FF6349" w:rsidRDefault="00FF6349" w:rsidP="00B473B9">
      <w:pPr>
        <w:pStyle w:val="Figure-03-Legend"/>
      </w:pPr>
      <w:r w:rsidRPr="00FF6349">
        <w:t>(A</w:t>
      </w:r>
      <w:r>
        <w:t xml:space="preserve">) </w:t>
      </w:r>
      <w:r w:rsidR="00673D3A" w:rsidRPr="00AB6CE7">
        <w:t xml:space="preserve">Positions of the 214 major piRNA-producing genes on the 19 autosomes of mice. We detected no loci on the X or </w:t>
      </w:r>
      <w:proofErr w:type="gramStart"/>
      <w:r w:rsidR="00673D3A" w:rsidRPr="00AB6CE7">
        <w:t>Y chromosomes</w:t>
      </w:r>
      <w:proofErr w:type="gramEnd"/>
      <w:r w:rsidR="00673D3A" w:rsidRPr="00AB6CE7">
        <w:t>.</w:t>
      </w:r>
      <w:r w:rsidR="00673D3A">
        <w:t xml:space="preserve"> </w:t>
      </w:r>
      <w:r w:rsidR="00673D3A" w:rsidRPr="00AB6CE7">
        <w:t>(</w:t>
      </w:r>
      <w:r w:rsidR="00673D3A">
        <w:t>B</w:t>
      </w:r>
      <w:r w:rsidR="00673D3A" w:rsidRPr="00AB6CE7">
        <w:t>) Cumulative distributions for all piRNAs and for uniquely mapping piRNAs comparing the piRNA loci defined b</w:t>
      </w:r>
      <w:r w:rsidR="00673D3A">
        <w:t xml:space="preserve">y our methods and by previous </w:t>
      </w:r>
      <w:r w:rsidR="00673D3A" w:rsidRPr="00AB6CE7">
        <w:t xml:space="preserve">approaches </w:t>
      </w:r>
      <w:r w:rsidR="00673D3A" w:rsidRPr="00AB6CE7">
        <w:fldChar w:fldCharType="begin"/>
      </w:r>
      <w:r w:rsidR="00673D3A" w:rsidRPr="00AB6CE7">
        <w:instrText>ADDIN BEC{Lau et al., 2006, #70867; Girard et al., 2006, #28843}</w:instrText>
      </w:r>
      <w:r w:rsidR="00673D3A" w:rsidRPr="00AB6CE7">
        <w:fldChar w:fldCharType="separate"/>
      </w:r>
      <w:r w:rsidR="00673D3A" w:rsidRPr="00AB6CE7">
        <w:t>(Girard et al., 2006; Lau et al., 2006)</w:t>
      </w:r>
      <w:r w:rsidR="00673D3A" w:rsidRPr="00AB6CE7">
        <w:fldChar w:fldCharType="end"/>
      </w:r>
      <w:r w:rsidR="00673D3A" w:rsidRPr="00AB6CE7">
        <w:t>.</w:t>
      </w:r>
      <w:r w:rsidR="00D419F5" w:rsidRPr="00D419F5">
        <w:rPr>
          <w:rFonts w:hint="eastAsia"/>
        </w:rPr>
        <w:t xml:space="preserve"> (C) Histogram of distances (in 200 </w:t>
      </w:r>
      <w:proofErr w:type="spellStart"/>
      <w:r w:rsidR="00D419F5" w:rsidRPr="00D419F5">
        <w:rPr>
          <w:rFonts w:hint="eastAsia"/>
        </w:rPr>
        <w:t>bp</w:t>
      </w:r>
      <w:proofErr w:type="spellEnd"/>
      <w:r w:rsidR="00D419F5" w:rsidRPr="00D419F5">
        <w:rPr>
          <w:rFonts w:hint="eastAsia"/>
        </w:rPr>
        <w:t xml:space="preserve"> bins) from the annotated 5</w:t>
      </w:r>
      <w:r w:rsidR="00D419F5" w:rsidRPr="00D419F5">
        <w:rPr>
          <w:rFonts w:hint="eastAsia"/>
        </w:rPr>
        <w:t>′</w:t>
      </w:r>
      <w:r w:rsidR="00D419F5" w:rsidRPr="00D419F5">
        <w:rPr>
          <w:rFonts w:hint="eastAsia"/>
        </w:rPr>
        <w:t xml:space="preserve"> or 3</w:t>
      </w:r>
      <w:r w:rsidR="00D419F5" w:rsidRPr="00D419F5">
        <w:rPr>
          <w:rFonts w:hint="eastAsia"/>
        </w:rPr>
        <w:t>′</w:t>
      </w:r>
      <w:r w:rsidR="00D419F5" w:rsidRPr="00D419F5">
        <w:rPr>
          <w:rFonts w:hint="eastAsia"/>
        </w:rPr>
        <w:t xml:space="preserve"> end of a piRNA gene (this study) or cluster  to the nearest peak of reads from high-throughput sequencing for transcript 5</w:t>
      </w:r>
      <w:r w:rsidR="00D419F5" w:rsidRPr="00D419F5">
        <w:rPr>
          <w:rFonts w:hint="eastAsia"/>
        </w:rPr>
        <w:t>′</w:t>
      </w:r>
      <w:r w:rsidR="00D419F5" w:rsidRPr="00D419F5">
        <w:rPr>
          <w:rFonts w:hint="eastAsia"/>
        </w:rPr>
        <w:t xml:space="preserve"> (CAGE-</w:t>
      </w:r>
      <w:proofErr w:type="spellStart"/>
      <w:r w:rsidR="00D419F5" w:rsidRPr="00D419F5">
        <w:rPr>
          <w:rFonts w:hint="eastAsia"/>
        </w:rPr>
        <w:t>seq</w:t>
      </w:r>
      <w:proofErr w:type="spellEnd"/>
      <w:r w:rsidR="00D419F5" w:rsidRPr="00D419F5">
        <w:rPr>
          <w:rFonts w:hint="eastAsia"/>
        </w:rPr>
        <w:t>) or 3</w:t>
      </w:r>
      <w:r w:rsidR="00D419F5" w:rsidRPr="00D419F5">
        <w:rPr>
          <w:rFonts w:hint="eastAsia"/>
        </w:rPr>
        <w:t>′</w:t>
      </w:r>
      <w:r w:rsidR="00D419F5" w:rsidRPr="00D419F5">
        <w:rPr>
          <w:rFonts w:hint="eastAsia"/>
        </w:rPr>
        <w:t xml:space="preserve"> (PAS-</w:t>
      </w:r>
      <w:proofErr w:type="spellStart"/>
      <w:r w:rsidR="00D419F5" w:rsidRPr="00D419F5">
        <w:rPr>
          <w:rFonts w:hint="eastAsia"/>
        </w:rPr>
        <w:t>seq</w:t>
      </w:r>
      <w:proofErr w:type="spellEnd"/>
      <w:r w:rsidR="00D419F5" w:rsidRPr="00D419F5">
        <w:rPr>
          <w:rFonts w:hint="eastAsia"/>
        </w:rPr>
        <w:t>) ends, transcription start sites (</w:t>
      </w:r>
      <w:r w:rsidR="00D419F5" w:rsidRPr="00D419F5">
        <w:t xml:space="preserve">H3K4me3) or </w:t>
      </w:r>
      <w:proofErr w:type="gramStart"/>
      <w:r w:rsidR="00D419F5" w:rsidRPr="00D419F5">
        <w:t>A-MYB binding</w:t>
      </w:r>
      <w:proofErr w:type="gramEnd"/>
      <w:r w:rsidR="00D419F5" w:rsidRPr="00D419F5">
        <w:t>.</w:t>
      </w:r>
    </w:p>
    <w:p w14:paraId="7BA082D2" w14:textId="215B3606" w:rsidR="00FF6349" w:rsidRDefault="00FF6349" w:rsidP="00B473B9">
      <w:pPr>
        <w:pStyle w:val="ThesisNormalCompressed"/>
        <w:rPr>
          <w:lang w:eastAsia="ja-JP"/>
        </w:rPr>
      </w:pPr>
      <w:r w:rsidRPr="00FF6349">
        <w:rPr>
          <w:lang w:eastAsia="ja-JP"/>
        </w:rPr>
        <w:t xml:space="preserve">To identify the transcripts that produce piRNAs, we sequenced piRNAs from six developmental stages of mouse testes (10.5 dpp, 12.5 dpp, 14.5 dpp, 17.5 dpp, 20.5 dpp, and adult) and mapped them to the assembled transcripts. The first round of spermatogenesis proceeds synchronously among the tubules of the testis: mouse testes at 10.5 dpp advance no further than the </w:t>
      </w:r>
      <w:proofErr w:type="spellStart"/>
      <w:r w:rsidRPr="00FF6349">
        <w:rPr>
          <w:lang w:eastAsia="ja-JP"/>
        </w:rPr>
        <w:t>zygotene</w:t>
      </w:r>
      <w:proofErr w:type="spellEnd"/>
      <w:r w:rsidRPr="00FF6349">
        <w:rPr>
          <w:lang w:eastAsia="ja-JP"/>
        </w:rPr>
        <w:t xml:space="preserve"> stage (staging according to </w:t>
      </w:r>
      <w:proofErr w:type="spellStart"/>
      <w:r w:rsidRPr="00FF6349">
        <w:rPr>
          <w:lang w:eastAsia="ja-JP"/>
        </w:rPr>
        <w:t>Nebel</w:t>
      </w:r>
      <w:proofErr w:type="spellEnd"/>
      <w:r w:rsidRPr="00FF6349">
        <w:rPr>
          <w:lang w:eastAsia="ja-JP"/>
        </w:rPr>
        <w:t xml:space="preserve"> et al., 1961); 12.5 dpp to the early pachytene; 14.5 dpp to the middle pachytene; 17.5 to the late pac</w:t>
      </w:r>
      <w:r w:rsidRPr="00FF6349">
        <w:rPr>
          <w:rFonts w:hint="eastAsia"/>
          <w:lang w:eastAsia="ja-JP"/>
        </w:rPr>
        <w:t>hytene; and 20.5 dpp to the round spermatid stage. For each stage, we prepared two sequencing libraries: one comprising all small RNAs and one in which oxidation was used to enrich for piRNAs by virtue of their 2</w:t>
      </w:r>
      <w:r w:rsidRPr="00FF6349">
        <w:rPr>
          <w:rFonts w:hint="eastAsia"/>
          <w:lang w:eastAsia="ja-JP"/>
        </w:rPr>
        <w:t>′</w:t>
      </w:r>
      <w:r w:rsidRPr="00FF6349">
        <w:rPr>
          <w:rFonts w:hint="eastAsia"/>
          <w:lang w:eastAsia="ja-JP"/>
        </w:rPr>
        <w:t>-O-methyl-modified 3</w:t>
      </w:r>
      <w:r w:rsidRPr="00FF6349">
        <w:rPr>
          <w:rFonts w:hint="eastAsia"/>
          <w:lang w:eastAsia="ja-JP"/>
        </w:rPr>
        <w:t>′</w:t>
      </w:r>
      <w:r w:rsidRPr="00FF6349">
        <w:rPr>
          <w:rFonts w:hint="eastAsia"/>
          <w:lang w:eastAsia="ja-JP"/>
        </w:rPr>
        <w:t xml:space="preserve"> termini (Ghildiyal et</w:t>
      </w:r>
      <w:r w:rsidRPr="00FF6349">
        <w:rPr>
          <w:lang w:eastAsia="ja-JP"/>
        </w:rPr>
        <w:t xml:space="preserve"> al</w:t>
      </w:r>
      <w:proofErr w:type="gramStart"/>
      <w:r w:rsidRPr="00FF6349">
        <w:rPr>
          <w:lang w:eastAsia="ja-JP"/>
        </w:rPr>
        <w:t>.,</w:t>
      </w:r>
      <w:proofErr w:type="gramEnd"/>
      <w:r w:rsidRPr="00FF6349">
        <w:rPr>
          <w:lang w:eastAsia="ja-JP"/>
        </w:rPr>
        <w:t xml:space="preserve"> 2008).</w:t>
      </w:r>
    </w:p>
    <w:p w14:paraId="43343555" w14:textId="44AF7E74" w:rsidR="00FF6349" w:rsidRDefault="00FF6349" w:rsidP="00B473B9">
      <w:pPr>
        <w:pStyle w:val="ThesisNormalCompressed"/>
        <w:rPr>
          <w:lang w:eastAsia="ja-JP"/>
        </w:rPr>
      </w:pPr>
      <w:r w:rsidRPr="00FF6349">
        <w:rPr>
          <w:lang w:eastAsia="ja-JP"/>
        </w:rPr>
        <w:t>To qualify as a piRNA-producing transcript, an assembled RNA was required to produce either a sufficiently high piRNA abundance (&gt;100 ppm; parts per million uniquely mapped reads) or density (&gt;100 rpkm; reads per kilobase of transcript per million uniquely mapped reads). These criteria retained both long transcripts producing an abundance of piRNAs and short transcripts generating many piRNAs per unit of length. To refine the termini of each piRNA-producing transcript, we supplemented the RNA-</w:t>
      </w:r>
      <w:proofErr w:type="spellStart"/>
      <w:r w:rsidRPr="00FF6349">
        <w:rPr>
          <w:lang w:eastAsia="ja-JP"/>
        </w:rPr>
        <w:t>seq</w:t>
      </w:r>
      <w:proofErr w:type="spellEnd"/>
      <w:r w:rsidRPr="00FF6349">
        <w:rPr>
          <w:lang w:eastAsia="ja-JP"/>
        </w:rPr>
        <w:t xml:space="preserve"> data with </w:t>
      </w:r>
      <w:r w:rsidRPr="00FF6349">
        <w:rPr>
          <w:rFonts w:hint="eastAsia"/>
          <w:lang w:eastAsia="ja-JP"/>
        </w:rPr>
        <w:t>high-throughput sequencing of the 5</w:t>
      </w:r>
      <w:r w:rsidRPr="00FF6349">
        <w:rPr>
          <w:rFonts w:hint="eastAsia"/>
          <w:lang w:eastAsia="ja-JP"/>
        </w:rPr>
        <w:t>′</w:t>
      </w:r>
      <w:r w:rsidRPr="00FF6349">
        <w:rPr>
          <w:rFonts w:hint="eastAsia"/>
          <w:lang w:eastAsia="ja-JP"/>
        </w:rPr>
        <w:t xml:space="preserve"> ends of RNAs bearing an N(5</w:t>
      </w:r>
      <w:r w:rsidRPr="00FF6349">
        <w:rPr>
          <w:rFonts w:hint="eastAsia"/>
          <w:lang w:eastAsia="ja-JP"/>
        </w:rPr>
        <w:t>′</w:t>
      </w:r>
      <w:r w:rsidRPr="00FF6349">
        <w:rPr>
          <w:rFonts w:hint="eastAsia"/>
          <w:lang w:eastAsia="ja-JP"/>
        </w:rPr>
        <w:t>)</w:t>
      </w:r>
      <w:proofErr w:type="spellStart"/>
      <w:r w:rsidRPr="00FF6349">
        <w:rPr>
          <w:rFonts w:hint="eastAsia"/>
          <w:lang w:eastAsia="ja-JP"/>
        </w:rPr>
        <w:t>ppp</w:t>
      </w:r>
      <w:proofErr w:type="spellEnd"/>
      <w:r w:rsidRPr="00FF6349">
        <w:rPr>
          <w:rFonts w:hint="eastAsia"/>
          <w:lang w:eastAsia="ja-JP"/>
        </w:rPr>
        <w:t>(5</w:t>
      </w:r>
      <w:r w:rsidRPr="00FF6349">
        <w:rPr>
          <w:rFonts w:hint="eastAsia"/>
          <w:lang w:eastAsia="ja-JP"/>
        </w:rPr>
        <w:t>′</w:t>
      </w:r>
      <w:r w:rsidRPr="00FF6349">
        <w:rPr>
          <w:rFonts w:hint="eastAsia"/>
          <w:lang w:eastAsia="ja-JP"/>
        </w:rPr>
        <w:t>)N cap structure (cap analysis of gene expression; CAGE) and the 3</w:t>
      </w:r>
      <w:r w:rsidRPr="00FF6349">
        <w:rPr>
          <w:rFonts w:hint="eastAsia"/>
          <w:lang w:eastAsia="ja-JP"/>
        </w:rPr>
        <w:t>′</w:t>
      </w:r>
      <w:r w:rsidRPr="00FF6349">
        <w:rPr>
          <w:rFonts w:hint="eastAsia"/>
          <w:lang w:eastAsia="ja-JP"/>
        </w:rPr>
        <w:t xml:space="preserve"> </w:t>
      </w:r>
      <w:proofErr w:type="gramStart"/>
      <w:r w:rsidRPr="00FF6349">
        <w:rPr>
          <w:rFonts w:hint="eastAsia"/>
          <w:lang w:eastAsia="ja-JP"/>
        </w:rPr>
        <w:t>ends</w:t>
      </w:r>
      <w:proofErr w:type="gramEnd"/>
      <w:r w:rsidRPr="00FF6349">
        <w:rPr>
          <w:rFonts w:hint="eastAsia"/>
          <w:lang w:eastAsia="ja-JP"/>
        </w:rPr>
        <w:t xml:space="preserve"> of transcripts preceding the poly(A) tail (polyadenylation site sequencing; PAS-</w:t>
      </w:r>
      <w:proofErr w:type="spellStart"/>
      <w:r w:rsidRPr="00FF6349">
        <w:rPr>
          <w:rFonts w:hint="eastAsia"/>
          <w:lang w:eastAsia="ja-JP"/>
        </w:rPr>
        <w:t>seq</w:t>
      </w:r>
      <w:proofErr w:type="spellEnd"/>
      <w:r w:rsidRPr="00FF6349">
        <w:rPr>
          <w:rFonts w:hint="eastAsia"/>
          <w:lang w:eastAsia="ja-JP"/>
        </w:rPr>
        <w:t>). The assembled piRNA-producing transcripts likely correspond to continuous RNAs in vivo because the CAGE library used to annotate transcript 5</w:t>
      </w:r>
      <w:r w:rsidRPr="00FF6349">
        <w:rPr>
          <w:rFonts w:hint="eastAsia"/>
          <w:lang w:eastAsia="ja-JP"/>
        </w:rPr>
        <w:t>′</w:t>
      </w:r>
      <w:r w:rsidRPr="00FF6349">
        <w:rPr>
          <w:rFonts w:hint="eastAsia"/>
          <w:lang w:eastAsia="ja-JP"/>
        </w:rPr>
        <w:t xml:space="preserve"> ends was constructed after two rounds of poly(A) selection. Thus, the RNA molecules in the library derive from complete transcripts extending from the 5</w:t>
      </w:r>
      <w:r w:rsidRPr="00FF6349">
        <w:rPr>
          <w:rFonts w:hint="eastAsia"/>
          <w:lang w:eastAsia="ja-JP"/>
        </w:rPr>
        <w:t>′</w:t>
      </w:r>
      <w:r w:rsidRPr="00FF6349">
        <w:rPr>
          <w:rFonts w:hint="eastAsia"/>
          <w:lang w:eastAsia="ja-JP"/>
        </w:rPr>
        <w:t xml:space="preserve"> cap to the poly(A) tail (Figure 1B). Conventional 5</w:t>
      </w:r>
      <w:r w:rsidRPr="00FF6349">
        <w:rPr>
          <w:rFonts w:hint="eastAsia"/>
          <w:lang w:eastAsia="ja-JP"/>
        </w:rPr>
        <w:t>′</w:t>
      </w:r>
      <w:r w:rsidR="00E94279">
        <w:rPr>
          <w:rFonts w:hint="eastAsia"/>
          <w:lang w:eastAsia="ja-JP"/>
        </w:rPr>
        <w:t xml:space="preserve"> </w:t>
      </w:r>
      <w:r w:rsidRPr="00FF6349">
        <w:rPr>
          <w:rFonts w:hint="eastAsia"/>
          <w:lang w:eastAsia="ja-JP"/>
        </w:rPr>
        <w:t>and 3</w:t>
      </w:r>
      <w:r w:rsidRPr="00FF6349">
        <w:rPr>
          <w:rFonts w:hint="eastAsia"/>
          <w:lang w:eastAsia="ja-JP"/>
        </w:rPr>
        <w:t>′</w:t>
      </w:r>
      <w:r w:rsidRPr="00FF6349">
        <w:rPr>
          <w:rFonts w:hint="eastAsia"/>
          <w:lang w:eastAsia="ja-JP"/>
        </w:rPr>
        <w:t xml:space="preserve"> RACE (rapid amplification of cDNA ends) analysis of piRNA-producing transcripts confirmed the ends of 16 loci (data not shown). To provide additional confirmation of the 5</w:t>
      </w:r>
      <w:r w:rsidRPr="00FF6349">
        <w:rPr>
          <w:rFonts w:hint="eastAsia"/>
          <w:lang w:eastAsia="ja-JP"/>
        </w:rPr>
        <w:t>′</w:t>
      </w:r>
      <w:r w:rsidR="00E94279">
        <w:rPr>
          <w:lang w:eastAsia="ja-JP"/>
        </w:rPr>
        <w:t xml:space="preserve"> </w:t>
      </w:r>
      <w:r w:rsidRPr="00FF6349">
        <w:rPr>
          <w:rFonts w:hint="eastAsia"/>
          <w:lang w:eastAsia="ja-JP"/>
        </w:rPr>
        <w:t xml:space="preserve">end of </w:t>
      </w:r>
      <w:r w:rsidRPr="00FF6349">
        <w:rPr>
          <w:lang w:eastAsia="ja-JP"/>
        </w:rPr>
        <w:t xml:space="preserve">each piRNA-producing transcript, we also determined the locations of histone H3 bearing trimethylated lysine 4 (H3K4me3), a histone modification associated with RNA Pol II transcription start sites </w:t>
      </w:r>
      <w:proofErr w:type="gramStart"/>
      <w:r w:rsidRPr="00FF6349">
        <w:rPr>
          <w:lang w:eastAsia="ja-JP"/>
        </w:rPr>
        <w:t>(Guenther et al., 2007).</w:t>
      </w:r>
      <w:proofErr w:type="gramEnd"/>
    </w:p>
    <w:p w14:paraId="70EE253A" w14:textId="44EEDDB6" w:rsidR="00FF6349" w:rsidRDefault="00E1336B" w:rsidP="00FF6349">
      <w:pPr>
        <w:pStyle w:val="Heading5"/>
        <w:rPr>
          <w:lang w:eastAsia="ja-JP"/>
        </w:rPr>
      </w:pPr>
      <w:proofErr w:type="gramStart"/>
      <w:r w:rsidRPr="00E1336B">
        <w:rPr>
          <w:lang w:eastAsia="ja-JP"/>
        </w:rPr>
        <w:t>piRNA</w:t>
      </w:r>
      <w:proofErr w:type="gramEnd"/>
      <w:r w:rsidRPr="00E1336B">
        <w:rPr>
          <w:lang w:eastAsia="ja-JP"/>
        </w:rPr>
        <w:t xml:space="preserve"> Precursor RNAs are Canonical RNA Pol II Transcripts</w:t>
      </w:r>
    </w:p>
    <w:p w14:paraId="34088164" w14:textId="22DB731A" w:rsidR="00E1336B" w:rsidRPr="00E1336B" w:rsidRDefault="00E1336B" w:rsidP="00B473B9">
      <w:pPr>
        <w:pStyle w:val="ThesisNormalCompressed"/>
        <w:rPr>
          <w:lang w:eastAsia="ja-JP"/>
        </w:rPr>
      </w:pPr>
      <w:r w:rsidRPr="00E1336B">
        <w:rPr>
          <w:lang w:eastAsia="ja-JP"/>
        </w:rPr>
        <w:t xml:space="preserve">The presence of </w:t>
      </w:r>
      <w:r w:rsidRPr="00E1336B">
        <w:rPr>
          <w:rFonts w:cs="Cambria"/>
          <w:lang w:eastAsia="ja-JP"/>
        </w:rPr>
        <w:t>5′ caps</w:t>
      </w:r>
      <w:r w:rsidRPr="00E1336B">
        <w:rPr>
          <w:lang w:eastAsia="ja-JP"/>
        </w:rPr>
        <w:t xml:space="preserve"> and </w:t>
      </w:r>
      <w:proofErr w:type="gramStart"/>
      <w:r w:rsidRPr="00E1336B">
        <w:rPr>
          <w:rFonts w:cs="Cambria"/>
          <w:lang w:eastAsia="ja-JP"/>
        </w:rPr>
        <w:t>poly(</w:t>
      </w:r>
      <w:proofErr w:type="gramEnd"/>
      <w:r w:rsidRPr="00E1336B">
        <w:rPr>
          <w:rFonts w:cs="Cambria"/>
          <w:lang w:eastAsia="ja-JP"/>
        </w:rPr>
        <w:t xml:space="preserve">A) </w:t>
      </w:r>
      <w:r w:rsidRPr="00E1336B">
        <w:rPr>
          <w:lang w:eastAsia="ja-JP"/>
        </w:rPr>
        <w:t xml:space="preserve">tails and the binding of histone H3K4me3 to the genomic DNA immediately upstream of the transcription start site of each piRNA locus suggest that piRNA transcripts are produced by </w:t>
      </w:r>
      <w:r w:rsidRPr="00E1336B">
        <w:rPr>
          <w:rFonts w:cs="Cambria"/>
          <w:lang w:eastAsia="ja-JP"/>
        </w:rPr>
        <w:t>RNA pol II</w:t>
      </w:r>
      <w:r w:rsidRPr="00E1336B">
        <w:rPr>
          <w:lang w:eastAsia="ja-JP"/>
        </w:rPr>
        <w:t xml:space="preserve"> (Figure 1B). Moreover, using antibodies to RNA pol II but not RNA pol III, ChIP-</w:t>
      </w:r>
      <w:proofErr w:type="spellStart"/>
      <w:r w:rsidR="00E94279" w:rsidRPr="00E1336B">
        <w:rPr>
          <w:lang w:eastAsia="ja-JP"/>
        </w:rPr>
        <w:t>seq</w:t>
      </w:r>
      <w:proofErr w:type="spellEnd"/>
      <w:r w:rsidR="00E94279" w:rsidRPr="00E1336B">
        <w:rPr>
          <w:lang w:eastAsia="ja-JP"/>
        </w:rPr>
        <w:t xml:space="preserve"> showed</w:t>
      </w:r>
      <w:r w:rsidRPr="00E1336B">
        <w:rPr>
          <w:lang w:eastAsia="ja-JP"/>
        </w:rPr>
        <w:t xml:space="preserve"> a peak at the transcription start site as well as polymerase occupancy across the entire piRNA gene </w:t>
      </w:r>
      <w:r w:rsidRPr="00E1336B">
        <w:rPr>
          <w:lang w:eastAsia="ja-JP"/>
        </w:rPr>
        <w:fldChar w:fldCharType="begin"/>
      </w:r>
      <w:r w:rsidRPr="00E1336B">
        <w:rPr>
          <w:lang w:eastAsia="ja-JP"/>
        </w:rPr>
        <w:instrText>ADDIN BEC{\Figure 1B; \Kutter et al., 2011, #76537}</w:instrText>
      </w:r>
      <w:r w:rsidRPr="00E1336B">
        <w:rPr>
          <w:lang w:eastAsia="ja-JP"/>
        </w:rPr>
        <w:fldChar w:fldCharType="separate"/>
      </w:r>
      <w:r w:rsidRPr="00E1336B">
        <w:rPr>
          <w:lang w:eastAsia="ja-JP"/>
        </w:rPr>
        <w:t>(Figure 1B; Kutter et al., 2011)</w:t>
      </w:r>
      <w:r w:rsidRPr="00E1336B">
        <w:rPr>
          <w:lang w:eastAsia="ja-JP"/>
        </w:rPr>
        <w:fldChar w:fldCharType="end"/>
      </w:r>
      <w:r w:rsidRPr="00E1336B">
        <w:rPr>
          <w:lang w:eastAsia="ja-JP"/>
        </w:rPr>
        <w:t xml:space="preserve">. We conclude that piRNA transcripts are conventional RNA pol II transcripts bearing 5′ caps and 3′ </w:t>
      </w:r>
      <w:proofErr w:type="gramStart"/>
      <w:r w:rsidRPr="00E1336B">
        <w:rPr>
          <w:lang w:eastAsia="ja-JP"/>
        </w:rPr>
        <w:t>poly(</w:t>
      </w:r>
      <w:proofErr w:type="gramEnd"/>
      <w:r w:rsidRPr="00E1336B">
        <w:rPr>
          <w:lang w:eastAsia="ja-JP"/>
        </w:rPr>
        <w:t>A) tails.</w:t>
      </w:r>
    </w:p>
    <w:p w14:paraId="4558BA10" w14:textId="77777777" w:rsidR="00E1336B" w:rsidRPr="00E1336B" w:rsidRDefault="00E1336B" w:rsidP="00E1336B">
      <w:pPr>
        <w:pStyle w:val="Heading5"/>
        <w:rPr>
          <w:lang w:eastAsia="ja-JP"/>
        </w:rPr>
      </w:pPr>
      <w:r w:rsidRPr="00E1336B">
        <w:rPr>
          <w:lang w:eastAsia="ja-JP"/>
        </w:rPr>
        <w:t>A Transcript-based Set of piRNA Loci</w:t>
      </w:r>
    </w:p>
    <w:p w14:paraId="13ADC8C5" w14:textId="77777777" w:rsidR="00FF6349" w:rsidRDefault="00FF6349" w:rsidP="00B473B9">
      <w:pPr>
        <w:pStyle w:val="ThesisNormalCompressed"/>
        <w:rPr>
          <w:lang w:eastAsia="ja-JP"/>
        </w:rPr>
      </w:pPr>
      <w:r w:rsidRPr="00FF6349">
        <w:rPr>
          <w:lang w:eastAsia="ja-JP"/>
        </w:rPr>
        <w:t xml:space="preserve">Our transcriptome assembly yielded 467 piRNA-producing transcripts that define 214 genomic loci (Figure S1A and Table S1). Among the </w:t>
      </w:r>
      <w:r w:rsidRPr="00FF6349">
        <w:rPr>
          <w:rFonts w:ascii="Cambria Math" w:hAnsi="Cambria Math"/>
          <w:lang w:eastAsia="ja-JP"/>
        </w:rPr>
        <w:t>∼</w:t>
      </w:r>
      <w:r w:rsidRPr="00FF6349">
        <w:rPr>
          <w:lang w:eastAsia="ja-JP"/>
        </w:rPr>
        <w:t xml:space="preserve">2.2 million distinct piRNA species and </w:t>
      </w:r>
      <w:r w:rsidRPr="00FF6349">
        <w:rPr>
          <w:rFonts w:ascii="Cambria Math" w:hAnsi="Cambria Math"/>
          <w:lang w:eastAsia="ja-JP"/>
        </w:rPr>
        <w:t>∼</w:t>
      </w:r>
      <w:r w:rsidRPr="00FF6349">
        <w:rPr>
          <w:lang w:eastAsia="ja-JP"/>
        </w:rPr>
        <w:t>8.8 million piRNA reads from the adult mouse testis, the 214 genomic loci account for 95% of all piRNAs.</w:t>
      </w:r>
    </w:p>
    <w:p w14:paraId="368AADF2" w14:textId="77777777" w:rsidR="00FF6349" w:rsidRDefault="00FF6349" w:rsidP="00B473B9">
      <w:pPr>
        <w:pStyle w:val="ThesisNormalCompressed"/>
        <w:rPr>
          <w:lang w:eastAsia="ja-JP"/>
        </w:rPr>
      </w:pPr>
      <w:r w:rsidRPr="00FF6349">
        <w:rPr>
          <w:lang w:eastAsia="ja-JP"/>
        </w:rPr>
        <w:t>Previous studies defined piRNA clusters based solely on small RNA sequencing data (Girard et al., 2006; Lau et al., 2006; Aravin et al., 2007). Our approach differs in that it (1) uses RNA-</w:t>
      </w:r>
      <w:proofErr w:type="spellStart"/>
      <w:r w:rsidRPr="00FF6349">
        <w:rPr>
          <w:lang w:eastAsia="ja-JP"/>
        </w:rPr>
        <w:t>seq</w:t>
      </w:r>
      <w:proofErr w:type="spellEnd"/>
      <w:r w:rsidRPr="00FF6349">
        <w:rPr>
          <w:lang w:eastAsia="ja-JP"/>
        </w:rPr>
        <w:t xml:space="preserve"> data, whose greater read length facilitates the identification </w:t>
      </w:r>
      <w:r w:rsidRPr="00FF6349">
        <w:rPr>
          <w:rFonts w:hint="eastAsia"/>
          <w:lang w:eastAsia="ja-JP"/>
        </w:rPr>
        <w:t>of introns, allowing us to define the architecture of piRNA precursor transcripts and (2) uses CAGE, PAS-</w:t>
      </w:r>
      <w:proofErr w:type="spellStart"/>
      <w:r w:rsidRPr="00FF6349">
        <w:rPr>
          <w:rFonts w:hint="eastAsia"/>
          <w:lang w:eastAsia="ja-JP"/>
        </w:rPr>
        <w:t>seq</w:t>
      </w:r>
      <w:proofErr w:type="spellEnd"/>
      <w:r w:rsidRPr="00FF6349">
        <w:rPr>
          <w:rFonts w:hint="eastAsia"/>
          <w:lang w:eastAsia="ja-JP"/>
        </w:rPr>
        <w:t>, and H3K4me3 ChIP-</w:t>
      </w:r>
      <w:proofErr w:type="spellStart"/>
      <w:r w:rsidRPr="00FF6349">
        <w:rPr>
          <w:rFonts w:hint="eastAsia"/>
          <w:lang w:eastAsia="ja-JP"/>
        </w:rPr>
        <w:t>seq</w:t>
      </w:r>
      <w:proofErr w:type="spellEnd"/>
      <w:r w:rsidRPr="00FF6349">
        <w:rPr>
          <w:rFonts w:hint="eastAsia"/>
          <w:lang w:eastAsia="ja-JP"/>
        </w:rPr>
        <w:t xml:space="preserve"> data to refine the 5</w:t>
      </w:r>
      <w:r w:rsidRPr="00FF6349">
        <w:rPr>
          <w:rFonts w:hint="eastAsia"/>
          <w:lang w:eastAsia="ja-JP"/>
        </w:rPr>
        <w:t>′</w:t>
      </w:r>
      <w:r w:rsidRPr="00FF6349">
        <w:rPr>
          <w:rFonts w:hint="eastAsia"/>
          <w:lang w:eastAsia="ja-JP"/>
        </w:rPr>
        <w:t xml:space="preserve"> and 3</w:t>
      </w:r>
      <w:r w:rsidRPr="00FF6349">
        <w:rPr>
          <w:rFonts w:hint="eastAsia"/>
          <w:lang w:eastAsia="ja-JP"/>
        </w:rPr>
        <w:t>′</w:t>
      </w:r>
      <w:r w:rsidRPr="00FF6349">
        <w:rPr>
          <w:rFonts w:hint="eastAsia"/>
          <w:lang w:eastAsia="ja-JP"/>
        </w:rPr>
        <w:t xml:space="preserve"> ends of the piRNA transcripts. Consequently, the piRNA loci presented here account for more piRN</w:t>
      </w:r>
      <w:r w:rsidRPr="00FF6349">
        <w:rPr>
          <w:lang w:eastAsia="ja-JP"/>
        </w:rPr>
        <w:t>As using fewer genomic base pairs than those previously defined (Figures S1B and S1C; Lau et al., 2006; Girard et al., 2006). Our piRNA-producing loci include 41 piRNA loci that escaped previous detection (Girard et al., 2006; Lau et al., 2006; Aravin et al., 2007), 37 of which contain introns. The 41 loci account for 2% of piRNAs at 10.5 dpp and 0.36% in the adult testis.</w:t>
      </w:r>
    </w:p>
    <w:p w14:paraId="5CC0262B" w14:textId="013FDFD4" w:rsidR="00E1336B" w:rsidRPr="00E1336B" w:rsidRDefault="00E1336B" w:rsidP="00FF6349">
      <w:pPr>
        <w:pStyle w:val="Heading5"/>
      </w:pPr>
      <w:r w:rsidRPr="00E1336B">
        <w:t>Three Classes of piRNAs During Post-Natal Spermatogenesis</w:t>
      </w:r>
    </w:p>
    <w:p w14:paraId="78F4DFB8" w14:textId="1DDADAAF" w:rsidR="00FF6349" w:rsidRDefault="00FF6349" w:rsidP="00B473B9">
      <w:pPr>
        <w:pStyle w:val="ThesisNormalCompressed"/>
      </w:pPr>
      <w:r>
        <w:t>Mice produce three PIWI proteins: MIWI2 (PIWIL4), which binds piRNAs in perinatal testis (</w:t>
      </w:r>
      <w:proofErr w:type="spellStart"/>
      <w:r>
        <w:t>Carmell</w:t>
      </w:r>
      <w:proofErr w:type="spellEnd"/>
      <w:r>
        <w:t xml:space="preserve"> et al., 2007; Aravin et al., 2008); MILI (PIWIL2), which binds piRNAs at least until the round spermatid stage of spermatogenesis (Kuramochi-Miyagawa et al., 2004; Aravin et al., 2006, 2007); and MIWI (</w:t>
      </w:r>
      <w:proofErr w:type="spellStart"/>
      <w:r>
        <w:t>PIWILl</w:t>
      </w:r>
      <w:proofErr w:type="spellEnd"/>
      <w:r>
        <w:t xml:space="preserve">), which is first produced during the pachytene stage of meiosis (Deng and Lin, 2002). From 10.5 to 20.5 dpp, piRNA abundance increases and longer piRNAs appear, reflecting a switch from MILI-bound piRNAs, which have a 26–27 </w:t>
      </w:r>
      <w:proofErr w:type="gramStart"/>
      <w:r>
        <w:t>nt</w:t>
      </w:r>
      <w:proofErr w:type="gramEnd"/>
      <w:r>
        <w:t xml:space="preserve"> modal length (Montgomery et al., 1998; Aravin et al., 2006, 2008; </w:t>
      </w:r>
      <w:proofErr w:type="spellStart"/>
      <w:r>
        <w:t>Robine</w:t>
      </w:r>
      <w:proofErr w:type="spellEnd"/>
      <w:r>
        <w:t xml:space="preserve"> et al., 2009), to MIWI-bound piRNAs, which have a 30 nt modal length (Figure S2A; Reuter et al., 2009; </w:t>
      </w:r>
      <w:proofErr w:type="spellStart"/>
      <w:r>
        <w:t>Robine</w:t>
      </w:r>
      <w:proofErr w:type="spellEnd"/>
      <w:r>
        <w:t xml:space="preserve"> et al., 2009). This switch occurs at the pachytene phase of meiosis. MILI-bound pre-pachytene piRNAs predominate before the onset of pachynema; at the pachytene and round spermatid stages, most piRNAs are MIWI-bound pachytene piRNAs.</w:t>
      </w:r>
    </w:p>
    <w:p w14:paraId="65819D3B" w14:textId="16B2AB76" w:rsidR="00FF6349" w:rsidRDefault="00FF6349" w:rsidP="00B473B9">
      <w:pPr>
        <w:pStyle w:val="ThesisNormalCompressed"/>
      </w:pPr>
      <w:r>
        <w:t xml:space="preserve">We used hierarchical clustering to analyze the change in piRNA abundance from 10.5 to 20.5 dpp for the 214 genes defined by our data (Figures 2A and S2A and Table S2). Three types of piRNA-producing genes were identified according to when their piRNAs first accumulate and how their expression changes during spermatogenesis: 84 pre-pachytene, 100 pachytene, and 30 hybrid loci. At 10.5 dpp, the earliest time we evaluated, 84 genes dominate piRNA production (median piRNA abundance per gene = 16 rpkm; Figure 2B). Nearly all (81 out of 84) were congruent with protein-coding genes. </w:t>
      </w:r>
      <w:proofErr w:type="gramStart"/>
      <w:r>
        <w:t>The 84 pre-pachytene piRNA genes account for 13% of piRNAs at 10.5 dpp, but only 0.31% of piRNAs in the adult testis.</w:t>
      </w:r>
      <w:proofErr w:type="gramEnd"/>
      <w:r>
        <w:t xml:space="preserve"> Of the pre-pachytene piRNAs accounted for by the 84 loci, 15% derive from 31 piRNA-producing genes that, to our knowledge, have not previously been described.</w:t>
      </w:r>
    </w:p>
    <w:p w14:paraId="1B27D5DC" w14:textId="34DCD3B6" w:rsidR="00E1336B" w:rsidRPr="000B1BC3" w:rsidRDefault="00E1336B" w:rsidP="00B473B9">
      <w:pPr>
        <w:pStyle w:val="ThesisNormalCompressed"/>
      </w:pPr>
      <w:r w:rsidRPr="000B1BC3">
        <w:t>.</w:t>
      </w:r>
    </w:p>
    <w:p w14:paraId="52FBA289" w14:textId="77777777" w:rsidR="003E7FE6" w:rsidRDefault="003E7FE6" w:rsidP="00B473B9">
      <w:pPr>
        <w:pStyle w:val="Figure-02-Figure"/>
      </w:pPr>
      <w:r>
        <w:drawing>
          <wp:inline distT="0" distB="0" distL="0" distR="0" wp14:anchorId="4BA07E25" wp14:editId="3366C5F6">
            <wp:extent cx="4708477" cy="6373386"/>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jpg"/>
                    <pic:cNvPicPr/>
                  </pic:nvPicPr>
                  <pic:blipFill>
                    <a:blip r:embed="rId26">
                      <a:extLst>
                        <a:ext uri="{28A0092B-C50C-407E-A947-70E740481C1C}">
                          <a14:useLocalDpi xmlns:a14="http://schemas.microsoft.com/office/drawing/2010/main" val="0"/>
                        </a:ext>
                      </a:extLst>
                    </a:blip>
                    <a:stretch>
                      <a:fillRect/>
                    </a:stretch>
                  </pic:blipFill>
                  <pic:spPr>
                    <a:xfrm>
                      <a:off x="0" y="0"/>
                      <a:ext cx="4705601" cy="6369492"/>
                    </a:xfrm>
                    <a:prstGeom prst="rect">
                      <a:avLst/>
                    </a:prstGeom>
                  </pic:spPr>
                </pic:pic>
              </a:graphicData>
            </a:graphic>
          </wp:inline>
        </w:drawing>
      </w:r>
    </w:p>
    <w:p w14:paraId="0A9D64B1" w14:textId="4EC20FFE" w:rsidR="003E7FE6" w:rsidRPr="003E7FE6" w:rsidRDefault="003E7FE6" w:rsidP="003E7FE6">
      <w:pPr>
        <w:pStyle w:val="Figure-01-Title"/>
      </w:pPr>
      <w:bookmarkStart w:id="50" w:name="_Toc364761514"/>
      <w:r w:rsidRPr="003E7FE6">
        <w:t xml:space="preserve">Figure </w:t>
      </w:r>
      <w:fldSimple w:instr=" STYLEREF 3 \s ">
        <w:r w:rsidR="00213D57">
          <w:rPr>
            <w:noProof/>
          </w:rPr>
          <w:t>0</w:t>
        </w:r>
      </w:fldSimple>
      <w:r w:rsidR="003A3EE1">
        <w:noBreakHyphen/>
      </w:r>
      <w:fldSimple w:instr=" SEQ Figure \* ARABIC \s 3 ">
        <w:r w:rsidR="00213D57">
          <w:rPr>
            <w:noProof/>
          </w:rPr>
          <w:t>3</w:t>
        </w:r>
      </w:fldSimple>
      <w:r w:rsidRPr="003E7FE6">
        <w:t xml:space="preserve"> Three Classes of piRNA-Generating Loci</w:t>
      </w:r>
      <w:bookmarkEnd w:id="50"/>
    </w:p>
    <w:p w14:paraId="11B25509" w14:textId="66E622FD" w:rsidR="008F1DC5" w:rsidRDefault="008F1DC5" w:rsidP="00B473B9">
      <w:pPr>
        <w:pStyle w:val="Figure-03-Legend"/>
      </w:pPr>
      <w:r w:rsidRPr="008F1DC5">
        <w:t>(A</w:t>
      </w:r>
      <w:r>
        <w:t xml:space="preserve">) </w:t>
      </w:r>
      <w:r w:rsidRPr="008F1DC5">
        <w:t xml:space="preserve">Normalized piRNA density (rpkm) for each piRNA-producing gene is shown as a </w:t>
      </w:r>
      <w:proofErr w:type="spellStart"/>
      <w:r w:rsidRPr="008F1DC5">
        <w:t>heatmap</w:t>
      </w:r>
      <w:proofErr w:type="spellEnd"/>
      <w:r w:rsidRPr="008F1DC5">
        <w:t xml:space="preserve"> across the developmental stages. Hierarchical clustering divided the genes into three classes. Arrowheads mark seven pachytene piRNA genes that were not classified as pachytene according to the change in the abundance of their precursor RNAs from 10.5 to 17.5 dpp</w:t>
      </w:r>
      <w:proofErr w:type="gramStart"/>
      <w:r w:rsidRPr="008F1DC5">
        <w:t>.(</w:t>
      </w:r>
      <w:proofErr w:type="gramEnd"/>
      <w:r w:rsidRPr="008F1DC5">
        <w:t xml:space="preserve">B) Top: box plots present piRNA density per gene as spermatogenesis progresses (here and elsewhere, pre-pachytene in yellow and pachytene in purple). Middle: </w:t>
      </w:r>
      <w:proofErr w:type="gramStart"/>
      <w:r w:rsidRPr="008F1DC5">
        <w:t>expression of A-Myb, B-Myb, Mili, and Miwi was measured by RNA-seq. Bottom</w:t>
      </w:r>
      <w:proofErr w:type="gramEnd"/>
      <w:r w:rsidRPr="008F1DC5">
        <w:t>: box plots present piRNA precursor expression per gene, measured by RNA-</w:t>
      </w:r>
      <w:proofErr w:type="spellStart"/>
      <w:r w:rsidRPr="008F1DC5">
        <w:t>seq</w:t>
      </w:r>
      <w:proofErr w:type="spellEnd"/>
      <w:r w:rsidRPr="008F1DC5">
        <w:t>, from 10.5 to 20.5 dpp. See also Figure S2 and Table S2.</w:t>
      </w:r>
    </w:p>
    <w:p w14:paraId="65A11934" w14:textId="0174F4CB" w:rsidR="00D419F5" w:rsidRDefault="00D419F5" w:rsidP="00B473B9">
      <w:pPr>
        <w:pStyle w:val="Figure-02-Figure"/>
      </w:pPr>
      <w:r>
        <w:drawing>
          <wp:inline distT="0" distB="0" distL="0" distR="0" wp14:anchorId="04B8535C" wp14:editId="7FDCC364">
            <wp:extent cx="4791205" cy="630526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4.jpg"/>
                    <pic:cNvPicPr/>
                  </pic:nvPicPr>
                  <pic:blipFill rotWithShape="1">
                    <a:blip r:embed="rId27">
                      <a:extLst>
                        <a:ext uri="{28A0092B-C50C-407E-A947-70E740481C1C}">
                          <a14:useLocalDpi xmlns:a14="http://schemas.microsoft.com/office/drawing/2010/main" val="0"/>
                        </a:ext>
                      </a:extLst>
                    </a:blip>
                    <a:srcRect l="6854" t="5703" r="8569" b="8288"/>
                    <a:stretch/>
                  </pic:blipFill>
                  <pic:spPr bwMode="auto">
                    <a:xfrm>
                      <a:off x="0" y="0"/>
                      <a:ext cx="4807850" cy="6327170"/>
                    </a:xfrm>
                    <a:prstGeom prst="rect">
                      <a:avLst/>
                    </a:prstGeom>
                    <a:ln>
                      <a:noFill/>
                    </a:ln>
                    <a:extLst>
                      <a:ext uri="{53640926-AAD7-44d8-BBD7-CCE9431645EC}">
                        <a14:shadowObscured xmlns:a14="http://schemas.microsoft.com/office/drawing/2010/main"/>
                      </a:ext>
                    </a:extLst>
                  </pic:spPr>
                </pic:pic>
              </a:graphicData>
            </a:graphic>
          </wp:inline>
        </w:drawing>
      </w:r>
    </w:p>
    <w:p w14:paraId="29111604" w14:textId="7D88D078" w:rsidR="00D419F5" w:rsidRPr="00100771" w:rsidRDefault="00D419F5" w:rsidP="00100771">
      <w:pPr>
        <w:pStyle w:val="Figure-01-Title"/>
      </w:pPr>
      <w:bookmarkStart w:id="51" w:name="_Toc364761515"/>
      <w:r w:rsidRPr="00100771">
        <w:t xml:space="preserve">Figure </w:t>
      </w:r>
      <w:fldSimple w:instr=" STYLEREF 3 \s ">
        <w:r w:rsidR="00213D57">
          <w:rPr>
            <w:noProof/>
          </w:rPr>
          <w:t>0</w:t>
        </w:r>
      </w:fldSimple>
      <w:r w:rsidR="003A3EE1" w:rsidRPr="00100771">
        <w:noBreakHyphen/>
      </w:r>
      <w:fldSimple w:instr=" SEQ Figure \* ARABIC \s 3 ">
        <w:r w:rsidR="00213D57">
          <w:rPr>
            <w:noProof/>
          </w:rPr>
          <w:t>4</w:t>
        </w:r>
      </w:fldSimple>
      <w:r w:rsidRPr="00100771">
        <w:t xml:space="preserve"> Pre-pachytene piRNAs Persist in Pachytene Spermatocytes</w:t>
      </w:r>
      <w:bookmarkEnd w:id="51"/>
    </w:p>
    <w:p w14:paraId="571B5DCA" w14:textId="14A0A458" w:rsidR="00D419F5" w:rsidRDefault="00D419F5" w:rsidP="00B473B9">
      <w:pPr>
        <w:pStyle w:val="Figure-03-Legend"/>
      </w:pPr>
      <w:r>
        <w:t xml:space="preserve">(A) As shown previously by others using lower temporal resolution, the modal length of piRNAs increases as spermatogenesis proceeds to more advanced stages. (B) </w:t>
      </w:r>
      <w:r w:rsidRPr="00C55693">
        <w:t>Total</w:t>
      </w:r>
      <w:r>
        <w:t xml:space="preserve"> piRNA rpkm abundance and piRNA transcript abundance per locus by class, from purified </w:t>
      </w:r>
      <w:proofErr w:type="spellStart"/>
      <w:r>
        <w:t>spermatogonia</w:t>
      </w:r>
      <w:proofErr w:type="spellEnd"/>
      <w:r>
        <w:t xml:space="preserve">, spermatocytes, round spermatids, and 3 dpp and 8 dpp testis </w:t>
      </w:r>
      <w:r>
        <w:fldChar w:fldCharType="begin"/>
      </w:r>
      <w:r>
        <w:instrText xml:space="preserve">ADDIN BEC{Gan et al, 2011 </w:instrText>
      </w:r>
      <w:r w:rsidRPr="00F444F7">
        <w:instrText>#11343</w:instrText>
      </w:r>
      <w:r>
        <w:instrText xml:space="preserve">; </w:instrText>
      </w:r>
      <w:r w:rsidRPr="0018218A">
        <w:instrText>Modzelewski et al., 2012, #22941}</w:instrText>
      </w:r>
      <w:r>
        <w:fldChar w:fldCharType="separate"/>
      </w:r>
      <w:r w:rsidRPr="0018218A">
        <w:t>(Gan et al., 2011; Modzelewski et al., 2012)</w:t>
      </w:r>
      <w:r>
        <w:fldChar w:fldCharType="end"/>
      </w:r>
      <w:r>
        <w:t>. (C) Correlation between piRNA abundance per locus and piRNA precursor transcription from 10.5 to 20.5 dpp. Throughout the Supplemental Figures, gold indicates pre-pachytene and purple indicates pachytene piRNA loci.</w:t>
      </w:r>
    </w:p>
    <w:p w14:paraId="1F836265" w14:textId="564E7246" w:rsidR="00D419F5" w:rsidRDefault="00A266D8" w:rsidP="00B473B9">
      <w:pPr>
        <w:pStyle w:val="ThesisNormalCompressed"/>
        <w:rPr>
          <w:rFonts w:ascii="Palatino" w:hAnsi="Palatino"/>
          <w:b/>
        </w:rPr>
      </w:pPr>
      <w:r w:rsidRPr="00A266D8">
        <w:t>A parallel analysis of piRNA precursor transcription using RNA-</w:t>
      </w:r>
      <w:proofErr w:type="spellStart"/>
      <w:r w:rsidRPr="00A266D8">
        <w:t>seq</w:t>
      </w:r>
      <w:proofErr w:type="spellEnd"/>
      <w:r w:rsidRPr="00A266D8">
        <w:t xml:space="preserve"> (&gt;100 nt) corroborated the classification based on piRNA abundance; of the </w:t>
      </w:r>
      <w:proofErr w:type="gramStart"/>
      <w:r w:rsidRPr="00A266D8">
        <w:t>100 piRNA</w:t>
      </w:r>
      <w:proofErr w:type="gramEnd"/>
      <w:r w:rsidRPr="00A266D8">
        <w:t xml:space="preserve"> genes classified as pachytene based on the developmental expression profile of their piRNAs, 93 were grouped as pachytene according to the developmental expression profile of their transcripts. Of these 93, 89 are intergenic. All 84 piRNA genes designated pre-pachytene using piRNA data were classified as pre-pachytene according to their transcript abundance.</w:t>
      </w:r>
    </w:p>
    <w:p w14:paraId="23E6A040" w14:textId="7CA49D3B" w:rsidR="00A266D8" w:rsidRDefault="00A266D8" w:rsidP="00B473B9">
      <w:pPr>
        <w:pStyle w:val="ThesisNormalCompressed"/>
      </w:pPr>
      <w:r>
        <w:t xml:space="preserve">Despite their name, pre-pachytene piRNAs were readily detected in &gt;90% and </w:t>
      </w:r>
      <w:r>
        <w:rPr>
          <w:rFonts w:ascii="Cambria Math" w:hAnsi="Cambria Math" w:cs="Cambria Math"/>
        </w:rPr>
        <w:t>∼</w:t>
      </w:r>
      <w:r>
        <w:t xml:space="preserve">95% pure pachytene spermatocytes, as well as round spermatids (Figure S2B; Gan et al., 2011; </w:t>
      </w:r>
      <w:proofErr w:type="spellStart"/>
      <w:r>
        <w:t>Modzelewski</w:t>
      </w:r>
      <w:proofErr w:type="spellEnd"/>
      <w:r>
        <w:t xml:space="preserve"> et al., 2012). Transcript abundance from the 84 pre-pachytene loci was high at 3 dpp (median abundance = 11 rpkm), higher by 8 dpp (18 rpkm), and lower in purified </w:t>
      </w:r>
      <w:proofErr w:type="spellStart"/>
      <w:r>
        <w:t>leptotene</w:t>
      </w:r>
      <w:proofErr w:type="spellEnd"/>
      <w:r>
        <w:t>/</w:t>
      </w:r>
      <w:proofErr w:type="spellStart"/>
      <w:r>
        <w:t>zygotene</w:t>
      </w:r>
      <w:proofErr w:type="spellEnd"/>
      <w:r>
        <w:t xml:space="preserve"> spermatocytes (3.3 rpkm; Figure S2B). Yet piRNA precursor transcripts were readily detectable in purified pachytene spermatocytes at a level (4.6 rpkm) comparable to that in purified </w:t>
      </w:r>
      <w:proofErr w:type="spellStart"/>
      <w:r>
        <w:t>leptotene</w:t>
      </w:r>
      <w:proofErr w:type="spellEnd"/>
      <w:r>
        <w:t>/</w:t>
      </w:r>
      <w:proofErr w:type="spellStart"/>
      <w:r>
        <w:t>zygotene</w:t>
      </w:r>
      <w:proofErr w:type="spellEnd"/>
      <w:r>
        <w:t xml:space="preserve"> spermatocytes (Figure S2B; Gan et al., 2011; </w:t>
      </w:r>
      <w:proofErr w:type="spellStart"/>
      <w:r>
        <w:t>Modzelewski</w:t>
      </w:r>
      <w:proofErr w:type="spellEnd"/>
      <w:r>
        <w:t xml:space="preserve"> et al., 2012). From 10.5 to 20.5 dpp, the steady-state level of pre-pachytene piRNA precursor transcripts remained constant (Figure 2B).</w:t>
      </w:r>
    </w:p>
    <w:p w14:paraId="17E0F72E" w14:textId="5230D59F" w:rsidR="00A266D8" w:rsidRDefault="00A266D8" w:rsidP="00B473B9">
      <w:pPr>
        <w:pStyle w:val="ThesisNormalCompressed"/>
      </w:pPr>
      <w:r>
        <w:t>Finally, the abundance of pre-pachytene piRNA precursor transcripts was better correlated with pre-pachytene piRNA abundance at 17.5 dpp (ρ = 0.47), when pachytene spermatocytes compose a larger fraction of the testis, than at 10.5, 12.5, or 14.5 dpp (0.32 ≤ ρ ≤ 0.40; Figure S2C). Our data suggest that the pre-pachytene loci continue to be transcribed and processed into piRNAs long after spermatocytes enter the pachytene stage of meiosis. Thus, the name pre-pachytene piRNA is a misnomer that should be retained only for historical reasons.</w:t>
      </w:r>
    </w:p>
    <w:p w14:paraId="38FA9491" w14:textId="2C776D30" w:rsidR="00E1336B" w:rsidRDefault="00A266D8" w:rsidP="00B473B9">
      <w:pPr>
        <w:pStyle w:val="ThesisNormalCompressed"/>
      </w:pPr>
      <w:r>
        <w:t xml:space="preserve">Hierarchical clustering identified 100 pachytene genes whose piRNAs emerge at 12.5 dpp, 2 days earlier than previously reported (Girard et al., 2006). Nearly all the pachytene genes are intergenic (93 out of 100). </w:t>
      </w:r>
      <w:proofErr w:type="gramStart"/>
      <w:r>
        <w:t>piRNA</w:t>
      </w:r>
      <w:proofErr w:type="gramEnd"/>
      <w:r>
        <w:t xml:space="preserve"> expression from pachytene piRNA genes peaks at 17.5 dpp (Figure 2B). Overall, the median abundance of piRNAs from these 100 loci increased &gt;6,000-fold from 10.5 to 17.5 dpp. Transcripts from pachytene genes were low at 10.5 dpp (median abundance = 0.15 rpkm) and increased 116-fold from 10.5 to 17.5 dpp. From 10.5 to 20.5 dpp, the dynamics of pachytene piRNA abundance from each piRNA gene correlated with the increase in abundance of its precursor transcripts (0.39 ≤ ρ ≤ 0.63; p value ≤ 7.3 × 10−5; Figure S2C). The </w:t>
      </w:r>
      <w:proofErr w:type="gramStart"/>
      <w:r>
        <w:t>100 pachytene</w:t>
      </w:r>
      <w:proofErr w:type="gramEnd"/>
      <w:r>
        <w:t xml:space="preserve"> genes account for 92% of piRNAs in the adult testis, making it unlikely that biologically functional pachytene piRNAs originate from thousands of genomic loci (Gan et al., 2011). Figures 3 and S3 provide examples of pachytene and pre-pachytene piRNA genes defined by our data</w:t>
      </w:r>
      <w:proofErr w:type="gramStart"/>
      <w:r>
        <w:t>.</w:t>
      </w:r>
      <w:r w:rsidR="00E1336B" w:rsidRPr="000B1BC3">
        <w:t>.</w:t>
      </w:r>
      <w:proofErr w:type="gramEnd"/>
    </w:p>
    <w:p w14:paraId="4F527F8F" w14:textId="77777777" w:rsidR="003E7FE6" w:rsidRDefault="003E7FE6" w:rsidP="00B473B9">
      <w:pPr>
        <w:pStyle w:val="Figure-02-Figure"/>
      </w:pPr>
      <w:r>
        <w:drawing>
          <wp:inline distT="0" distB="0" distL="0" distR="0" wp14:anchorId="241D3EDD" wp14:editId="592DB1BD">
            <wp:extent cx="5486400" cy="28879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jpg"/>
                    <pic:cNvPicPr/>
                  </pic:nvPicPr>
                  <pic:blipFill>
                    <a:blip r:embed="rId28">
                      <a:extLst>
                        <a:ext uri="{28A0092B-C50C-407E-A947-70E740481C1C}">
                          <a14:useLocalDpi xmlns:a14="http://schemas.microsoft.com/office/drawing/2010/main" val="0"/>
                        </a:ext>
                      </a:extLst>
                    </a:blip>
                    <a:stretch>
                      <a:fillRect/>
                    </a:stretch>
                  </pic:blipFill>
                  <pic:spPr>
                    <a:xfrm>
                      <a:off x="0" y="0"/>
                      <a:ext cx="5486400" cy="2887980"/>
                    </a:xfrm>
                    <a:prstGeom prst="rect">
                      <a:avLst/>
                    </a:prstGeom>
                  </pic:spPr>
                </pic:pic>
              </a:graphicData>
            </a:graphic>
          </wp:inline>
        </w:drawing>
      </w:r>
    </w:p>
    <w:p w14:paraId="41921E5D" w14:textId="51CAEA6E" w:rsidR="003E7FE6" w:rsidRPr="003E7FE6" w:rsidRDefault="003E7FE6" w:rsidP="003E7FE6">
      <w:pPr>
        <w:pStyle w:val="Figure-01-Title"/>
      </w:pPr>
      <w:bookmarkStart w:id="52" w:name="_Toc364761516"/>
      <w:r w:rsidRPr="003E7FE6">
        <w:t xml:space="preserve">Figure </w:t>
      </w:r>
      <w:fldSimple w:instr=" STYLEREF 3 \s ">
        <w:r w:rsidR="00213D57">
          <w:rPr>
            <w:noProof/>
          </w:rPr>
          <w:t>0</w:t>
        </w:r>
      </w:fldSimple>
      <w:r w:rsidR="003A3EE1">
        <w:noBreakHyphen/>
      </w:r>
      <w:fldSimple w:instr=" SEQ Figure \* ARABIC \s 3 ">
        <w:r w:rsidR="00213D57">
          <w:rPr>
            <w:noProof/>
          </w:rPr>
          <w:t>5</w:t>
        </w:r>
      </w:fldSimple>
      <w:r w:rsidRPr="003E7FE6">
        <w:t xml:space="preserve"> Examples of Pachytene piRNA Genes</w:t>
      </w:r>
      <w:bookmarkEnd w:id="52"/>
    </w:p>
    <w:p w14:paraId="3C462E48" w14:textId="77777777" w:rsidR="003E7FE6" w:rsidRDefault="003E7FE6" w:rsidP="00B473B9">
      <w:pPr>
        <w:pStyle w:val="Figure-03-Legend"/>
      </w:pPr>
      <w:r w:rsidRPr="003E7FE6">
        <w:t>Previous cluster boundaries are from Lau</w:t>
      </w:r>
      <w:r>
        <w:t xml:space="preserve"> et al. (2006; gray) and Girard et al. (2006; dark gray).</w:t>
      </w:r>
    </w:p>
    <w:p w14:paraId="0509A9EF" w14:textId="77777777" w:rsidR="0080273F" w:rsidRDefault="0080273F" w:rsidP="00B473B9">
      <w:pPr>
        <w:pStyle w:val="Figure-02-Figure"/>
      </w:pPr>
      <w:r>
        <w:drawing>
          <wp:inline distT="0" distB="0" distL="0" distR="0" wp14:anchorId="758A8AF0" wp14:editId="3CE1B7AE">
            <wp:extent cx="4844619" cy="3442017"/>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6.jpg"/>
                    <pic:cNvPicPr/>
                  </pic:nvPicPr>
                  <pic:blipFill rotWithShape="1">
                    <a:blip r:embed="rId29">
                      <a:extLst>
                        <a:ext uri="{28A0092B-C50C-407E-A947-70E740481C1C}">
                          <a14:useLocalDpi xmlns:a14="http://schemas.microsoft.com/office/drawing/2010/main" val="0"/>
                        </a:ext>
                      </a:extLst>
                    </a:blip>
                    <a:srcRect l="8277" t="7199" r="10056" b="17711"/>
                    <a:stretch/>
                  </pic:blipFill>
                  <pic:spPr bwMode="auto">
                    <a:xfrm>
                      <a:off x="0" y="0"/>
                      <a:ext cx="4868751" cy="3459162"/>
                    </a:xfrm>
                    <a:prstGeom prst="rect">
                      <a:avLst/>
                    </a:prstGeom>
                    <a:ln>
                      <a:noFill/>
                    </a:ln>
                    <a:extLst>
                      <a:ext uri="{53640926-AAD7-44d8-BBD7-CCE9431645EC}">
                        <a14:shadowObscured xmlns:a14="http://schemas.microsoft.com/office/drawing/2010/main"/>
                      </a:ext>
                    </a:extLst>
                  </pic:spPr>
                </pic:pic>
              </a:graphicData>
            </a:graphic>
          </wp:inline>
        </w:drawing>
      </w:r>
    </w:p>
    <w:p w14:paraId="494EDDC9" w14:textId="380FBD8B" w:rsidR="0080273F" w:rsidRPr="00100771" w:rsidRDefault="0080273F" w:rsidP="0080273F">
      <w:pPr>
        <w:pStyle w:val="Figure-01-Title"/>
      </w:pPr>
      <w:bookmarkStart w:id="53" w:name="_Toc364761517"/>
      <w:r>
        <w:t xml:space="preserve">Figure </w:t>
      </w:r>
      <w:fldSimple w:instr=" STYLEREF 3 \s ">
        <w:r w:rsidR="00213D57">
          <w:rPr>
            <w:noProof/>
          </w:rPr>
          <w:t>0</w:t>
        </w:r>
      </w:fldSimple>
      <w:r w:rsidR="003A3EE1">
        <w:noBreakHyphen/>
      </w:r>
      <w:fldSimple w:instr=" SEQ Figure \* ARABIC \s 3 ">
        <w:r w:rsidR="00213D57">
          <w:rPr>
            <w:noProof/>
          </w:rPr>
          <w:t>6</w:t>
        </w:r>
      </w:fldSimple>
      <w:r w:rsidRPr="0080273F">
        <w:rPr>
          <w:rFonts w:ascii="Palatino" w:hAnsi="Palatino"/>
        </w:rPr>
        <w:t xml:space="preserve"> </w:t>
      </w:r>
      <w:r w:rsidRPr="00100771">
        <w:t>Examples of Pre-Pachytene piRNA Genes</w:t>
      </w:r>
      <w:bookmarkEnd w:id="53"/>
    </w:p>
    <w:p w14:paraId="19B4EC8E" w14:textId="77777777" w:rsidR="00A266D8" w:rsidRDefault="0080273F" w:rsidP="00B473B9">
      <w:pPr>
        <w:pStyle w:val="Figure-03-Legend"/>
      </w:pPr>
      <w:r w:rsidRPr="003E7FE6">
        <w:t>Previous cluster boundaries are from Lau</w:t>
      </w:r>
      <w:r>
        <w:t xml:space="preserve"> et al. (2006; gray) and Girard et al. (2006; dark gray).</w:t>
      </w:r>
    </w:p>
    <w:p w14:paraId="58F25B77" w14:textId="77777777" w:rsidR="00A266D8" w:rsidRDefault="00A266D8" w:rsidP="00B473B9">
      <w:pPr>
        <w:pStyle w:val="ThesisNormalCompressed"/>
      </w:pPr>
      <w:r w:rsidRPr="00A266D8">
        <w:rPr>
          <w:rStyle w:val="ThesisNormalCompressedChar"/>
        </w:rPr>
        <w:t xml:space="preserve">Hierarchical clustering detected a third class, hybrid piRNAs, which derives from 30 genes with characteristics of both pre-pachytene and pachytene piRNA loci. Like pre-pachytene, hybrid piRNAs were detected at 10.5 dpp (median abundance = 3.7 rpkm) and in purified </w:t>
      </w:r>
      <w:proofErr w:type="spellStart"/>
      <w:r w:rsidRPr="00A266D8">
        <w:rPr>
          <w:rStyle w:val="ThesisNormalCompressedChar"/>
        </w:rPr>
        <w:t>spermatogonia</w:t>
      </w:r>
      <w:proofErr w:type="spellEnd"/>
      <w:r w:rsidRPr="00A266D8">
        <w:rPr>
          <w:rStyle w:val="ThesisNormalCompressedChar"/>
        </w:rPr>
        <w:t xml:space="preserve"> (Gan et al., 2011). Like pachytene piRNAs, hybrid piRNA abundance increased during the pachytene stage of meiosis, but the increase was delayed until late (17.5 dpp) rather than early pachynema (14.5 dpp). </w:t>
      </w:r>
      <w:proofErr w:type="gramStart"/>
      <w:r w:rsidRPr="00A266D8">
        <w:rPr>
          <w:rStyle w:val="ThesisNormalCompressedChar"/>
        </w:rPr>
        <w:t>Overall, piRNAs from hybrid genes increased &gt;10-fold from 14.5 to 17.5 dpp.</w:t>
      </w:r>
      <w:proofErr w:type="gramEnd"/>
      <w:r w:rsidRPr="00A266D8">
        <w:rPr>
          <w:rStyle w:val="ThesisNormalCompressedChar"/>
        </w:rPr>
        <w:t xml:space="preserve"> The median abundance of piRNAs from hybrid piRNA genes ranged from 90–120 rpkm in purified pachytene spermatocytes, &gt;20-fold greater than their median abundance in </w:t>
      </w:r>
      <w:proofErr w:type="spellStart"/>
      <w:r w:rsidRPr="00A266D8">
        <w:rPr>
          <w:rStyle w:val="ThesisNormalCompressedChar"/>
        </w:rPr>
        <w:t>spermatogonia</w:t>
      </w:r>
      <w:proofErr w:type="spellEnd"/>
      <w:r w:rsidRPr="00A266D8">
        <w:rPr>
          <w:rStyle w:val="ThesisNormalCompressedChar"/>
        </w:rPr>
        <w:t xml:space="preserve"> (Gan et al., 2011; </w:t>
      </w:r>
      <w:proofErr w:type="spellStart"/>
      <w:r w:rsidRPr="00A266D8">
        <w:rPr>
          <w:rStyle w:val="ThesisNormalCompressedChar"/>
        </w:rPr>
        <w:t>Modzelewski</w:t>
      </w:r>
      <w:proofErr w:type="spellEnd"/>
      <w:r w:rsidRPr="00A266D8">
        <w:rPr>
          <w:rStyle w:val="ThesisNormalCompressedChar"/>
        </w:rPr>
        <w:t xml:space="preserve"> et al., 2012). Moreover, hybrid piRNA precursor transcripts were readily detected in purified pachytene spermatocytes (median abundance = 9.0 rpkm;</w:t>
      </w:r>
      <w:r w:rsidRPr="00A266D8">
        <w:t xml:space="preserve"> </w:t>
      </w:r>
      <w:proofErr w:type="spellStart"/>
      <w:r w:rsidRPr="00A266D8">
        <w:t>Modzelewski</w:t>
      </w:r>
      <w:proofErr w:type="spellEnd"/>
      <w:r w:rsidRPr="00A266D8">
        <w:t xml:space="preserve"> et al., 2012).</w:t>
      </w:r>
    </w:p>
    <w:p w14:paraId="3D49588D" w14:textId="64ABB8F9" w:rsidR="00E1336B" w:rsidRPr="00E1336B" w:rsidRDefault="00E1336B" w:rsidP="00A266D8">
      <w:pPr>
        <w:pStyle w:val="Heading5"/>
      </w:pPr>
      <w:r w:rsidRPr="00E1336B">
        <w:t>A-Myb Regulates Pachytene piRNA Precursor Transcription</w:t>
      </w:r>
    </w:p>
    <w:p w14:paraId="217997E3" w14:textId="77777777" w:rsidR="00A266D8" w:rsidRPr="00A266D8" w:rsidRDefault="00A266D8" w:rsidP="00B473B9">
      <w:pPr>
        <w:pStyle w:val="ThesisNormalCompressed"/>
      </w:pPr>
      <w:r w:rsidRPr="00A266D8">
        <w:rPr>
          <w:rFonts w:hint="eastAsia"/>
        </w:rPr>
        <w:t xml:space="preserve">The coordinated increase in pachytene piRNA precursor transcripts suggests their regulation by a common transcription factor or factors. Among the </w:t>
      </w:r>
      <w:proofErr w:type="gramStart"/>
      <w:r w:rsidRPr="00A266D8">
        <w:rPr>
          <w:rFonts w:hint="eastAsia"/>
        </w:rPr>
        <w:t>100 pachytene</w:t>
      </w:r>
      <w:proofErr w:type="gramEnd"/>
      <w:r w:rsidRPr="00A266D8">
        <w:rPr>
          <w:rFonts w:hint="eastAsia"/>
        </w:rPr>
        <w:t xml:space="preserve"> piRNA genes, 15 pairs (30 genes) are divergently transcribed. The 5</w:t>
      </w:r>
      <w:r w:rsidRPr="00A266D8">
        <w:rPr>
          <w:rFonts w:hint="eastAsia"/>
        </w:rPr>
        <w:t>′</w:t>
      </w:r>
      <w:r w:rsidRPr="00A266D8">
        <w:rPr>
          <w:rFonts w:hint="eastAsia"/>
        </w:rPr>
        <w:t xml:space="preserve"> ends of the piRNA precurso</w:t>
      </w:r>
      <w:r w:rsidRPr="00A266D8">
        <w:t xml:space="preserve">r RNAs from each pair are close in genomic distance (median = 127 </w:t>
      </w:r>
      <w:proofErr w:type="spellStart"/>
      <w:r w:rsidRPr="00A266D8">
        <w:t>bp</w:t>
      </w:r>
      <w:proofErr w:type="spellEnd"/>
      <w:r w:rsidRPr="00A266D8">
        <w:t>), suggesting that a shared promoter lies between the two transcription start sites.</w:t>
      </w:r>
    </w:p>
    <w:p w14:paraId="50C4933D" w14:textId="77777777" w:rsidR="00A266D8" w:rsidRPr="00A266D8" w:rsidRDefault="00A266D8" w:rsidP="00B473B9">
      <w:pPr>
        <w:pStyle w:val="ThesisNormalCompressed"/>
      </w:pPr>
    </w:p>
    <w:p w14:paraId="77865B90" w14:textId="15F41246" w:rsidR="00E1336B" w:rsidRDefault="00A266D8" w:rsidP="00B473B9">
      <w:pPr>
        <w:pStyle w:val="ThesisNormalCompressed"/>
      </w:pPr>
      <w:r w:rsidRPr="00A266D8">
        <w:t xml:space="preserve">We took advantage of the unique genomic organization of these 15 pairs of divergently transcribed piRNA genes to search for sequence motifs common to their promoters. The MEME algorithm (Bailey and Elkan, 1994) revealed a motif highly enriched in these bidirectional promoters (E = 8.3 × 10−12; Figure 4A). This motif matches the binding site of the Myb family of transcription factors (Figure 4A; Gupta et al., 2007; </w:t>
      </w:r>
      <w:proofErr w:type="spellStart"/>
      <w:r w:rsidRPr="00A266D8">
        <w:t>Newburger</w:t>
      </w:r>
      <w:proofErr w:type="spellEnd"/>
      <w:r w:rsidRPr="00A266D8">
        <w:t xml:space="preserve"> and </w:t>
      </w:r>
      <w:proofErr w:type="spellStart"/>
      <w:r w:rsidRPr="00A266D8">
        <w:t>Bulyk</w:t>
      </w:r>
      <w:proofErr w:type="spellEnd"/>
      <w:r w:rsidRPr="00A266D8">
        <w:t>, 2009). The Myb motif is not restricted to bidirectional promoters; MEME identified the same motif using the promoters of all pachytene piRNA genes (E = 9.1 × 10−28; Figure 4B).</w:t>
      </w:r>
    </w:p>
    <w:p w14:paraId="4CF051C8" w14:textId="77777777" w:rsidR="003C33C1" w:rsidRDefault="003C33C1" w:rsidP="00B473B9">
      <w:pPr>
        <w:pStyle w:val="Figure-02-Figure"/>
      </w:pPr>
      <w:r>
        <w:drawing>
          <wp:inline distT="0" distB="0" distL="0" distR="0" wp14:anchorId="445D1BB4" wp14:editId="4F3FF552">
            <wp:extent cx="4547826" cy="4057650"/>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jpg"/>
                    <pic:cNvPicPr/>
                  </pic:nvPicPr>
                  <pic:blipFill>
                    <a:blip r:embed="rId30">
                      <a:extLst>
                        <a:ext uri="{28A0092B-C50C-407E-A947-70E740481C1C}">
                          <a14:useLocalDpi xmlns:a14="http://schemas.microsoft.com/office/drawing/2010/main" val="0"/>
                        </a:ext>
                      </a:extLst>
                    </a:blip>
                    <a:stretch>
                      <a:fillRect/>
                    </a:stretch>
                  </pic:blipFill>
                  <pic:spPr>
                    <a:xfrm>
                      <a:off x="0" y="0"/>
                      <a:ext cx="4551509" cy="4060936"/>
                    </a:xfrm>
                    <a:prstGeom prst="rect">
                      <a:avLst/>
                    </a:prstGeom>
                  </pic:spPr>
                </pic:pic>
              </a:graphicData>
            </a:graphic>
          </wp:inline>
        </w:drawing>
      </w:r>
    </w:p>
    <w:p w14:paraId="7AB0750B" w14:textId="30E94F44" w:rsidR="003C33C1" w:rsidRDefault="003C33C1" w:rsidP="003C33C1">
      <w:pPr>
        <w:pStyle w:val="Figure-01-Title"/>
      </w:pPr>
      <w:bookmarkStart w:id="54" w:name="_Toc364761518"/>
      <w:proofErr w:type="gramStart"/>
      <w:r>
        <w:t xml:space="preserve">Figure </w:t>
      </w:r>
      <w:proofErr w:type="gramEnd"/>
      <w:r w:rsidR="00693770">
        <w:fldChar w:fldCharType="begin"/>
      </w:r>
      <w:r w:rsidR="00693770">
        <w:instrText xml:space="preserve"> STYLEREF 3 \s </w:instrText>
      </w:r>
      <w:r w:rsidR="00693770">
        <w:fldChar w:fldCharType="separate"/>
      </w:r>
      <w:r w:rsidR="00213D57">
        <w:rPr>
          <w:noProof/>
        </w:rPr>
        <w:t>0</w:t>
      </w:r>
      <w:r w:rsidR="00693770">
        <w:rPr>
          <w:noProof/>
        </w:rPr>
        <w:fldChar w:fldCharType="end"/>
      </w:r>
      <w:proofErr w:type="gramStart"/>
      <w:r w:rsidR="003A3EE1">
        <w:noBreakHyphen/>
      </w:r>
      <w:proofErr w:type="gramEnd"/>
      <w:r w:rsidR="00693770">
        <w:fldChar w:fldCharType="begin"/>
      </w:r>
      <w:r w:rsidR="00693770">
        <w:instrText xml:space="preserve"> SEQ Figure \* ARABIC \s 3 </w:instrText>
      </w:r>
      <w:r w:rsidR="00693770">
        <w:fldChar w:fldCharType="separate"/>
      </w:r>
      <w:r w:rsidR="00213D57">
        <w:rPr>
          <w:noProof/>
        </w:rPr>
        <w:t>7</w:t>
      </w:r>
      <w:r w:rsidR="00693770">
        <w:rPr>
          <w:noProof/>
        </w:rPr>
        <w:fldChar w:fldCharType="end"/>
      </w:r>
      <w:proofErr w:type="gramStart"/>
      <w:r>
        <w:t>.</w:t>
      </w:r>
      <w:proofErr w:type="gramEnd"/>
      <w:r>
        <w:t xml:space="preserve"> A-MYB Binds the Promoters of Pachytene piRNA Genes</w:t>
      </w:r>
      <w:bookmarkEnd w:id="54"/>
    </w:p>
    <w:p w14:paraId="41AA17A8" w14:textId="48FDA914" w:rsidR="003C33C1" w:rsidRDefault="008F1DC5" w:rsidP="00B473B9">
      <w:pPr>
        <w:pStyle w:val="Figure-03-Legend"/>
      </w:pPr>
      <w:r w:rsidRPr="008F1DC5">
        <w:t xml:space="preserve"> (A) Top: MEME identified a sequence motif in the bidirectional promoters of the 15 pairs of divergently transcribed pachytene piRNA genes. E value computed by MEME measures the statistical significance of the motif. Middle: Myb motif from the mouse </w:t>
      </w:r>
      <w:proofErr w:type="spellStart"/>
      <w:r w:rsidRPr="008F1DC5">
        <w:t>UniPROBE</w:t>
      </w:r>
      <w:proofErr w:type="spellEnd"/>
      <w:r w:rsidRPr="008F1DC5">
        <w:t xml:space="preserve"> database. Bottom: MEME-reported motif for the top 500 (by peak score) A-MYB ChIP-</w:t>
      </w:r>
      <w:proofErr w:type="spellStart"/>
      <w:r w:rsidRPr="008F1DC5">
        <w:t>seq</w:t>
      </w:r>
      <w:proofErr w:type="spellEnd"/>
      <w:r w:rsidRPr="008F1DC5">
        <w:t xml:space="preserve"> peaks from adult mouse testes</w:t>
      </w:r>
      <w:proofErr w:type="gramStart"/>
      <w:r w:rsidRPr="008F1DC5">
        <w:t>.(</w:t>
      </w:r>
      <w:proofErr w:type="gramEnd"/>
      <w:r w:rsidRPr="008F1DC5">
        <w:t>B) A-MYB ChIP-</w:t>
      </w:r>
      <w:proofErr w:type="spellStart"/>
      <w:r w:rsidRPr="008F1DC5">
        <w:t>seq</w:t>
      </w:r>
      <w:proofErr w:type="spellEnd"/>
      <w:r w:rsidRPr="008F1DC5">
        <w:t xml:space="preserve"> data for the common promoter of the divergently transcribed pachytene piRNA genes 17-qA3.3-27363.1 and 17-qA3.3-26735.1.(C) The distance from the annotated transcription start site (TSS) of each piRNA gene to the nearest A-MYB peak. See also Figure S4.</w:t>
      </w:r>
    </w:p>
    <w:p w14:paraId="1D08B477" w14:textId="77777777" w:rsidR="003C33C1" w:rsidRDefault="003C33C1" w:rsidP="00B473B9">
      <w:pPr>
        <w:pStyle w:val="Figure-02-Figure"/>
      </w:pPr>
      <w:r>
        <w:drawing>
          <wp:inline distT="0" distB="0" distL="0" distR="0" wp14:anchorId="7A13F08A" wp14:editId="0E6FFA91">
            <wp:extent cx="4812164" cy="5841241"/>
            <wp:effectExtent l="0" t="0" r="762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7.jpg"/>
                    <pic:cNvPicPr/>
                  </pic:nvPicPr>
                  <pic:blipFill rotWithShape="1">
                    <a:blip r:embed="rId31">
                      <a:extLst>
                        <a:ext uri="{28A0092B-C50C-407E-A947-70E740481C1C}">
                          <a14:useLocalDpi xmlns:a14="http://schemas.microsoft.com/office/drawing/2010/main" val="0"/>
                        </a:ext>
                      </a:extLst>
                    </a:blip>
                    <a:srcRect l="6327" t="6926" r="7337" b="12093"/>
                    <a:stretch/>
                  </pic:blipFill>
                  <pic:spPr bwMode="auto">
                    <a:xfrm>
                      <a:off x="0" y="0"/>
                      <a:ext cx="4818874" cy="5849386"/>
                    </a:xfrm>
                    <a:prstGeom prst="rect">
                      <a:avLst/>
                    </a:prstGeom>
                    <a:ln>
                      <a:noFill/>
                    </a:ln>
                    <a:extLst>
                      <a:ext uri="{53640926-AAD7-44d8-BBD7-CCE9431645EC}">
                        <a14:shadowObscured xmlns:a14="http://schemas.microsoft.com/office/drawing/2010/main"/>
                      </a:ext>
                    </a:extLst>
                  </pic:spPr>
                </pic:pic>
              </a:graphicData>
            </a:graphic>
          </wp:inline>
        </w:drawing>
      </w:r>
    </w:p>
    <w:p w14:paraId="6F3E9BC6" w14:textId="2032A3C9" w:rsidR="003C33C1" w:rsidRDefault="003C33C1" w:rsidP="00100771">
      <w:pPr>
        <w:pStyle w:val="Figure-01-Title"/>
        <w:rPr>
          <w:rFonts w:ascii="Palatino" w:hAnsi="Palatino"/>
        </w:rPr>
      </w:pPr>
      <w:bookmarkStart w:id="55" w:name="_Toc364761519"/>
      <w:r>
        <w:t xml:space="preserve">Figure </w:t>
      </w:r>
      <w:fldSimple w:instr=" STYLEREF 3 \s ">
        <w:r w:rsidR="00213D57">
          <w:rPr>
            <w:noProof/>
          </w:rPr>
          <w:t>0</w:t>
        </w:r>
      </w:fldSimple>
      <w:r w:rsidR="003A3EE1">
        <w:noBreakHyphen/>
      </w:r>
      <w:fldSimple w:instr=" SEQ Figure \* ARABIC \s 3 ">
        <w:r w:rsidR="00213D57">
          <w:rPr>
            <w:noProof/>
          </w:rPr>
          <w:t>8</w:t>
        </w:r>
      </w:fldSimple>
      <w:r w:rsidRPr="003C33C1">
        <w:rPr>
          <w:rFonts w:ascii="Palatino" w:hAnsi="Palatino"/>
        </w:rPr>
        <w:t xml:space="preserve"> </w:t>
      </w:r>
      <w:r>
        <w:rPr>
          <w:rFonts w:ascii="Palatino" w:hAnsi="Palatino"/>
        </w:rPr>
        <w:t>ChIP-</w:t>
      </w:r>
      <w:proofErr w:type="spellStart"/>
      <w:r w:rsidRPr="00EC65AF">
        <w:rPr>
          <w:rFonts w:ascii="Palatino" w:hAnsi="Palatino"/>
        </w:rPr>
        <w:t>q</w:t>
      </w:r>
      <w:r>
        <w:rPr>
          <w:rFonts w:ascii="Palatino" w:hAnsi="Palatino"/>
        </w:rPr>
        <w:t>PCR</w:t>
      </w:r>
      <w:proofErr w:type="spellEnd"/>
      <w:r>
        <w:rPr>
          <w:rFonts w:ascii="Palatino" w:hAnsi="Palatino"/>
        </w:rPr>
        <w:t xml:space="preserve"> Confirms ChIP-</w:t>
      </w:r>
      <w:proofErr w:type="spellStart"/>
      <w:r>
        <w:rPr>
          <w:rFonts w:ascii="Palatino" w:hAnsi="Palatino"/>
        </w:rPr>
        <w:t>seq</w:t>
      </w:r>
      <w:proofErr w:type="spellEnd"/>
      <w:r>
        <w:rPr>
          <w:rFonts w:ascii="Palatino" w:hAnsi="Palatino"/>
        </w:rPr>
        <w:t xml:space="preserve"> Data</w:t>
      </w:r>
      <w:bookmarkEnd w:id="55"/>
    </w:p>
    <w:p w14:paraId="18DDD74D" w14:textId="3712512B" w:rsidR="003C33C1" w:rsidRDefault="00A266D8" w:rsidP="00B473B9">
      <w:pPr>
        <w:pStyle w:val="Figure-03-Legend"/>
      </w:pPr>
      <w:r w:rsidRPr="00A266D8">
        <w:t>(A</w:t>
      </w:r>
      <w:r>
        <w:t xml:space="preserve">) </w:t>
      </w:r>
      <w:r w:rsidR="003C33C1">
        <w:t xml:space="preserve">A-MYB binds to the common promoter of divergently transcribed pachytene piRNA loci 17-qA3.3-27363.1 and 17-qA3.3-26735.1. The abundance of DNA fragments at the amplified region relative to a control region (mean ± standard deviation; n = 3) was measured by </w:t>
      </w:r>
      <w:proofErr w:type="spellStart"/>
      <w:r w:rsidR="003C33C1">
        <w:t>qPCR</w:t>
      </w:r>
      <w:proofErr w:type="spellEnd"/>
      <w:r w:rsidR="003C33C1">
        <w:t xml:space="preserve"> (top). The A-MYB ChIP-</w:t>
      </w:r>
      <w:proofErr w:type="spellStart"/>
      <w:r w:rsidR="003C33C1">
        <w:t>seq</w:t>
      </w:r>
      <w:proofErr w:type="spellEnd"/>
      <w:r w:rsidR="003C33C1">
        <w:t xml:space="preserve"> (red) and input (black) data for this pair of genes is presented as in Figure 4B. (B) ChIP-</w:t>
      </w:r>
      <w:proofErr w:type="spellStart"/>
      <w:r w:rsidR="003C33C1">
        <w:t>seq</w:t>
      </w:r>
      <w:proofErr w:type="spellEnd"/>
      <w:r w:rsidR="003C33C1">
        <w:t xml:space="preserve"> and </w:t>
      </w:r>
      <w:proofErr w:type="spellStart"/>
      <w:r w:rsidR="003C33C1">
        <w:t>qPCR</w:t>
      </w:r>
      <w:proofErr w:type="spellEnd"/>
      <w:r w:rsidR="003C33C1">
        <w:t xml:space="preserve"> were as in (A), but for the promoter region of Miwi (Piwil1). Also shown is the </w:t>
      </w:r>
      <w:proofErr w:type="spellStart"/>
      <w:r w:rsidR="003C33C1">
        <w:t>RefSeq</w:t>
      </w:r>
      <w:proofErr w:type="spellEnd"/>
      <w:r w:rsidR="003C33C1">
        <w:t xml:space="preserve"> gene model. </w:t>
      </w:r>
      <w:proofErr w:type="gramStart"/>
      <w:r w:rsidR="003C33C1">
        <w:t>Exons, black; introns, gray.</w:t>
      </w:r>
      <w:proofErr w:type="gramEnd"/>
    </w:p>
    <w:p w14:paraId="6A98BA8C" w14:textId="338474EB" w:rsidR="00A266D8" w:rsidRDefault="00A266D8" w:rsidP="00B473B9">
      <w:pPr>
        <w:pStyle w:val="ThesisNormalCompressed"/>
      </w:pPr>
      <w:r>
        <w:t>The Myb transcription factor family is conserved among eukaryotes. Like other vertebrates, mice produce three Myb proteins, A-MYB (MYBL1), B-MYB (MYBL2), and C-MYB (MYB), each with a distinct tissue distribution (</w:t>
      </w:r>
      <w:proofErr w:type="spellStart"/>
      <w:r>
        <w:t>Mettus</w:t>
      </w:r>
      <w:proofErr w:type="spellEnd"/>
      <w:r>
        <w:t xml:space="preserve"> et al., 1994; </w:t>
      </w:r>
      <w:proofErr w:type="spellStart"/>
      <w:r>
        <w:t>Trauth</w:t>
      </w:r>
      <w:proofErr w:type="spellEnd"/>
      <w:r>
        <w:t xml:space="preserve"> et al., 1994; Latham et al., 1996; Oh and Reddy, 1999). Testes produce both A- and B-MYB proteins. Multiple lines of evidence implicate A-MYB, rather than B-MYB, as a candidate for regulating pachytene piRNA transcription. First, the expression of A-Myb during spermatogenesis resembles that of pachytene piRNAs: A-Myb transcripts appear at </w:t>
      </w:r>
      <w:r>
        <w:rPr>
          <w:rFonts w:ascii="Cambria Math" w:hAnsi="Cambria Math" w:cs="Cambria Math"/>
        </w:rPr>
        <w:t>∼</w:t>
      </w:r>
      <w:r>
        <w:t xml:space="preserve">12.5 dpp and peak at 17.5 dpp (Figure 2B; Bolcun-Filas et al., 2011). The expression of A-Myb messenger RNA (mRNA) increases </w:t>
      </w:r>
      <w:r>
        <w:rPr>
          <w:rFonts w:ascii="Cambria Math" w:hAnsi="Cambria Math" w:cs="Cambria Math"/>
        </w:rPr>
        <w:t>∼</w:t>
      </w:r>
      <w:r>
        <w:t>15-fold from 8 dpp to 19 dpp, whereas B-Myb mRNA expression remains constant and low during the same time frame and into adulthood (Horvath et al., 2009). Our RNA-</w:t>
      </w:r>
      <w:proofErr w:type="spellStart"/>
      <w:r>
        <w:t>seq</w:t>
      </w:r>
      <w:proofErr w:type="spellEnd"/>
      <w:r>
        <w:t xml:space="preserve"> data (Figure 2B) corroborate these findings. Indeed, in our RNA-</w:t>
      </w:r>
      <w:proofErr w:type="spellStart"/>
      <w:r>
        <w:t>seq</w:t>
      </w:r>
      <w:proofErr w:type="spellEnd"/>
      <w:r>
        <w:t xml:space="preserve"> analysis of adult testes, A-Myb mRNA was 24-fold more abundant than B-Myb. Second, a testis-specific A-Myb point-mutant allele, Mybl1repro9, which is caused by a cytosine-to-adenine transversion that changes alanine 213 to glutamic acid, leads to meiotic arrest at the pachytene stage with subtle defects in autosome synapsis; A-Myb null mutant mice have defects in multiple tissues, including the testis and the mammary gland (Toscani et al., 1997; Bolcun-Filas et al., 2011). Third, our RNA-</w:t>
      </w:r>
      <w:proofErr w:type="spellStart"/>
      <w:r>
        <w:t>seq</w:t>
      </w:r>
      <w:proofErr w:type="spellEnd"/>
      <w:r>
        <w:t xml:space="preserve"> analysis of A-Myb mutant testes shows that there is no significant change in B-Myb expression in the mutant, compared to the heterozygous controls, at 14.5 or 17.5 dpp. Finally, B-MYB protein is not detectable in pachytene spermatocytes (Horvath et al., 2009).</w:t>
      </w:r>
    </w:p>
    <w:p w14:paraId="3AE2909D" w14:textId="7B863595" w:rsidR="00A266D8" w:rsidRDefault="00A266D8" w:rsidP="00B473B9">
      <w:pPr>
        <w:pStyle w:val="ThesisNormalCompressed"/>
      </w:pPr>
      <w:r>
        <w:t>To assess more directly the role of A-MYB in pachytene piRNA precursor transcription, we used anti-A-MYB antibody to perform ChIP followed by high-throughput sequencing of the A-MYB-bound DNA. The anti-A-MYB antibody is specific for A-MYB, and the peptide used to raise the antibody is not present in B-MYB. The model-based analysis of ChIP-</w:t>
      </w:r>
      <w:proofErr w:type="spellStart"/>
      <w:r>
        <w:t>seq</w:t>
      </w:r>
      <w:proofErr w:type="spellEnd"/>
      <w:r>
        <w:t xml:space="preserve"> (MACS) algorithm (Zhang et al., 2008) reported 3,815 genomic regions with significant A-MYB binding (false discovery rate, FDR &lt; 10−25); we call these regions A-MYB peaks or peaks. Among the 500 peaks with the lowest FDR values, 394 (80%) contained at least one significant site (p &lt; 10−4) for the MYB binding motif (Figure 4A). Figure 4B shows an example of such an A-MYB peak at the bidirectional promoter of the divergently transcribed pair of pachytene piRNA genes 17-qA3.3-27363.1 and 17-qA3.3-26735.1. A-MYB occupancy of this genomic site was confirmed by ChIP and quantitative PCR (ChIP-</w:t>
      </w:r>
      <w:proofErr w:type="spellStart"/>
      <w:r>
        <w:t>qPCR</w:t>
      </w:r>
      <w:proofErr w:type="spellEnd"/>
      <w:r>
        <w:t>) (Figure S4A).</w:t>
      </w:r>
    </w:p>
    <w:p w14:paraId="4E653B18" w14:textId="66C289A4" w:rsidR="00A266D8" w:rsidRDefault="00A266D8" w:rsidP="00B473B9">
      <w:pPr>
        <w:pStyle w:val="ThesisNormalCompressed"/>
      </w:pPr>
      <w:r>
        <w:t xml:space="preserve">The median distance from the transcription start site to the nearest A-MYB peak was </w:t>
      </w:r>
      <w:r>
        <w:rPr>
          <w:rFonts w:ascii="Cambria Math" w:hAnsi="Cambria Math" w:cs="Cambria Math"/>
        </w:rPr>
        <w:t>∼</w:t>
      </w:r>
      <w:r>
        <w:t xml:space="preserve">43 </w:t>
      </w:r>
      <w:proofErr w:type="spellStart"/>
      <w:r>
        <w:t>bp</w:t>
      </w:r>
      <w:proofErr w:type="spellEnd"/>
      <w:r>
        <w:t xml:space="preserve"> for the 100 pachytene piRNA genes but &gt;66,000 </w:t>
      </w:r>
      <w:proofErr w:type="spellStart"/>
      <w:r>
        <w:t>bp</w:t>
      </w:r>
      <w:proofErr w:type="spellEnd"/>
      <w:r>
        <w:t xml:space="preserve"> for the 84 pre-pachytene genes (Figure 4C). Our data suggest that during mouse spermatogenesis A-MYB binds to the promoters of both divergently and unidirectionally transcribed pachytene piRNA genes.</w:t>
      </w:r>
    </w:p>
    <w:p w14:paraId="36F74E6C" w14:textId="1C98F890" w:rsidR="00A266D8" w:rsidRPr="00E1336B" w:rsidRDefault="00A266D8" w:rsidP="00B473B9">
      <w:pPr>
        <w:pStyle w:val="ThesisNormalCompressed"/>
      </w:pPr>
      <w:r>
        <w:t>To test the idea that A-MYB promotes transcription of pachytene, but not pre-pachytene, piRNA genes, we used RNA-</w:t>
      </w:r>
      <w:proofErr w:type="spellStart"/>
      <w:r>
        <w:t>seq</w:t>
      </w:r>
      <w:proofErr w:type="spellEnd"/>
      <w:r>
        <w:t xml:space="preserve"> to measure the abundance of RNA &gt; 100 </w:t>
      </w:r>
      <w:proofErr w:type="gramStart"/>
      <w:r>
        <w:t>nt</w:t>
      </w:r>
      <w:proofErr w:type="gramEnd"/>
      <w:r>
        <w:t xml:space="preserve"> long from the testes of A-Myb point-mutant (Mybl1repro9) mice and their heterozygous littermates (Figure 5). Pachytene piRNA precursor transcripts—both divergently and unidirectionally transcribed—were significantly depleted in A-Myb mutant testes compared to the heterozygotes: the median decrease was 45-fold at 14.5 dpp (q = 1.1 × 10−13) and 248-fold at 17.5 dpp (q = 3.9 × 10−23). The abundance of pre-pachytene piRNA transcripts was not significantly changed (q ≥ 0.34). The binding of A-MYB to the promoters of pachytene piRNA genes, together with the depletion of pachytene piRNA transcripts in the A-Myb mutant, further supports the view that A-MYB directly regulates transcription of pachytene piRNA genes.</w:t>
      </w:r>
    </w:p>
    <w:p w14:paraId="70A72669" w14:textId="77777777" w:rsidR="00AE1BA5" w:rsidRDefault="00AE1BA5" w:rsidP="00B473B9">
      <w:pPr>
        <w:pStyle w:val="Figure-02-Figure"/>
      </w:pPr>
      <w:r>
        <w:drawing>
          <wp:inline distT="0" distB="0" distL="0" distR="0" wp14:anchorId="7A06901F" wp14:editId="68D3DCF6">
            <wp:extent cx="2438400" cy="2570236"/>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jpg"/>
                    <pic:cNvPicPr/>
                  </pic:nvPicPr>
                  <pic:blipFill>
                    <a:blip r:embed="rId32">
                      <a:extLst>
                        <a:ext uri="{28A0092B-C50C-407E-A947-70E740481C1C}">
                          <a14:useLocalDpi xmlns:a14="http://schemas.microsoft.com/office/drawing/2010/main" val="0"/>
                        </a:ext>
                      </a:extLst>
                    </a:blip>
                    <a:stretch>
                      <a:fillRect/>
                    </a:stretch>
                  </pic:blipFill>
                  <pic:spPr>
                    <a:xfrm>
                      <a:off x="0" y="0"/>
                      <a:ext cx="2440916" cy="2572888"/>
                    </a:xfrm>
                    <a:prstGeom prst="rect">
                      <a:avLst/>
                    </a:prstGeom>
                  </pic:spPr>
                </pic:pic>
              </a:graphicData>
            </a:graphic>
          </wp:inline>
        </w:drawing>
      </w:r>
      <w:r>
        <w:drawing>
          <wp:inline distT="0" distB="0" distL="0" distR="0" wp14:anchorId="22D0B232" wp14:editId="3B50E010">
            <wp:extent cx="2540000" cy="2012126"/>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9.jpg"/>
                    <pic:cNvPicPr/>
                  </pic:nvPicPr>
                  <pic:blipFill rotWithShape="1">
                    <a:blip r:embed="rId33">
                      <a:extLst>
                        <a:ext uri="{28A0092B-C50C-407E-A947-70E740481C1C}">
                          <a14:useLocalDpi xmlns:a14="http://schemas.microsoft.com/office/drawing/2010/main" val="0"/>
                        </a:ext>
                      </a:extLst>
                    </a:blip>
                    <a:srcRect l="14411" t="12086" r="13708" b="43913"/>
                    <a:stretch/>
                  </pic:blipFill>
                  <pic:spPr bwMode="auto">
                    <a:xfrm>
                      <a:off x="0" y="0"/>
                      <a:ext cx="2550163" cy="2020177"/>
                    </a:xfrm>
                    <a:prstGeom prst="rect">
                      <a:avLst/>
                    </a:prstGeom>
                    <a:ln>
                      <a:noFill/>
                    </a:ln>
                    <a:extLst>
                      <a:ext uri="{53640926-AAD7-44d8-BBD7-CCE9431645EC}">
                        <a14:shadowObscured xmlns:a14="http://schemas.microsoft.com/office/drawing/2010/main"/>
                      </a:ext>
                    </a:extLst>
                  </pic:spPr>
                </pic:pic>
              </a:graphicData>
            </a:graphic>
          </wp:inline>
        </w:drawing>
      </w:r>
    </w:p>
    <w:p w14:paraId="57796C60" w14:textId="4DE7B8A2" w:rsidR="00AE1BA5" w:rsidRDefault="00AE1BA5" w:rsidP="00AE1BA5">
      <w:pPr>
        <w:pStyle w:val="Figure-01-Title"/>
      </w:pPr>
      <w:bookmarkStart w:id="56" w:name="_Toc364761520"/>
      <w:r>
        <w:t xml:space="preserve">Figure </w:t>
      </w:r>
      <w:fldSimple w:instr=" STYLEREF 3 \s ">
        <w:r w:rsidR="00213D57">
          <w:rPr>
            <w:noProof/>
          </w:rPr>
          <w:t>0</w:t>
        </w:r>
      </w:fldSimple>
      <w:r w:rsidR="003A3EE1">
        <w:noBreakHyphen/>
      </w:r>
      <w:fldSimple w:instr=" SEQ Figure \* ARABIC \s 3 ">
        <w:r w:rsidR="00213D57">
          <w:rPr>
            <w:noProof/>
          </w:rPr>
          <w:t>9</w:t>
        </w:r>
      </w:fldSimple>
      <w:r>
        <w:t xml:space="preserve"> Change in piRNA Expression in A-Myb, </w:t>
      </w:r>
      <w:r>
        <w:rPr>
          <w:i/>
        </w:rPr>
        <w:t>Spo11</w:t>
      </w:r>
      <w:r>
        <w:t xml:space="preserve">, </w:t>
      </w:r>
      <w:r>
        <w:rPr>
          <w:i/>
        </w:rPr>
        <w:t>Mili, Tdrd6</w:t>
      </w:r>
      <w:r>
        <w:t xml:space="preserve">, and </w:t>
      </w:r>
      <w:r>
        <w:rPr>
          <w:i/>
        </w:rPr>
        <w:t>Tdrd9</w:t>
      </w:r>
      <w:r>
        <w:t xml:space="preserve"> Mutants</w:t>
      </w:r>
      <w:bookmarkEnd w:id="56"/>
    </w:p>
    <w:p w14:paraId="66CA4D5B" w14:textId="0AC09E6E" w:rsidR="00AE1BA5" w:rsidRPr="00E1336B" w:rsidRDefault="00AE1BA5" w:rsidP="00B473B9">
      <w:pPr>
        <w:pStyle w:val="Figure-03-Legend"/>
      </w:pPr>
      <w:r>
        <w:t>(Left)</w:t>
      </w:r>
      <w:r w:rsidR="008F1DC5">
        <w:t xml:space="preserve"> </w:t>
      </w:r>
      <w:r>
        <w:t xml:space="preserve">The change in transcript or piRNA abundance per gene in A-Myb (n = 3) and Miwi (n = 1) mutants compared to heterozygotes in testes isolated at 14.5 and 17.5 dpp. (Right) </w:t>
      </w:r>
      <w:r w:rsidRPr="006276E4">
        <w:t>Change in piRNA abundance per locus (rpkm) for Spo11 (14.5 dpp), Mili (Piwil2; 10.5 dpp), Tdrd6 (18 dpp), and Tdrd9 (14 dpp) mutants compared to heterozygous controls.</w:t>
      </w:r>
    </w:p>
    <w:p w14:paraId="5F66003B" w14:textId="617103C9" w:rsidR="00A266D8" w:rsidRDefault="00A266D8" w:rsidP="00A266D8">
      <w:pPr>
        <w:pStyle w:val="Heading5"/>
      </w:pPr>
      <w:r>
        <w:t>A-Myb Regulates Pachytene piRNA Production</w:t>
      </w:r>
    </w:p>
    <w:p w14:paraId="502743CD" w14:textId="6723BF5B" w:rsidR="00A266D8" w:rsidRDefault="00A266D8" w:rsidP="00B473B9">
      <w:pPr>
        <w:pStyle w:val="ThesisNormalCompressed"/>
      </w:pPr>
      <w:r>
        <w:t>To test the consequences of the loss of piRNA precursor transcripts, we measured piRNA abundance in the A-Myb mutant. Like pachytene piRNA precursor transcription, pachytene piRNA abundance significantly decreased in mutant testes. At 14.5 dpp, median piRNA abundance per pachytene gene decreased 87-fold in A-Myb homozygous mutant testes compared to heterozygotes (p &lt; 2.2 × 10−16; Figure 5). By 17.5 dpp, median pachytene piRNA abundance was &gt;9,000 times lower in the A-Myb mutant than the heterozygotes (p &lt; 2.2 × 10−16). In contrast, pre-pachytene piRNA levels were essentially unaltered. Figure 6 presents examples of the effect at 14.5 and 17.5 dpp of the A-Myb mutant on piRNA precursor transcript and mature piRNA abundance for one pre-pachytene and three pachytene piRNA genes.</w:t>
      </w:r>
    </w:p>
    <w:p w14:paraId="1993FBDA" w14:textId="77777777" w:rsidR="00AE1BA5" w:rsidRDefault="00AE1BA5" w:rsidP="00B473B9">
      <w:pPr>
        <w:pStyle w:val="Figure-02-Figure"/>
      </w:pPr>
      <w:r>
        <w:drawing>
          <wp:inline distT="0" distB="0" distL="0" distR="0" wp14:anchorId="7EC95927" wp14:editId="419E2000">
            <wp:extent cx="4101544" cy="33401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jpg"/>
                    <pic:cNvPicPr/>
                  </pic:nvPicPr>
                  <pic:blipFill>
                    <a:blip r:embed="rId34">
                      <a:extLst>
                        <a:ext uri="{28A0092B-C50C-407E-A947-70E740481C1C}">
                          <a14:useLocalDpi xmlns:a14="http://schemas.microsoft.com/office/drawing/2010/main" val="0"/>
                        </a:ext>
                      </a:extLst>
                    </a:blip>
                    <a:stretch>
                      <a:fillRect/>
                    </a:stretch>
                  </pic:blipFill>
                  <pic:spPr>
                    <a:xfrm>
                      <a:off x="0" y="0"/>
                      <a:ext cx="4103876" cy="3341999"/>
                    </a:xfrm>
                    <a:prstGeom prst="rect">
                      <a:avLst/>
                    </a:prstGeom>
                  </pic:spPr>
                </pic:pic>
              </a:graphicData>
            </a:graphic>
          </wp:inline>
        </w:drawing>
      </w:r>
    </w:p>
    <w:p w14:paraId="1FA30FD3" w14:textId="1C20EDB9" w:rsidR="00AE1BA5" w:rsidRDefault="00AE1BA5" w:rsidP="00AE1BA5">
      <w:pPr>
        <w:pStyle w:val="Figure-01-Title"/>
      </w:pPr>
      <w:bookmarkStart w:id="57" w:name="_Toc364761521"/>
      <w:r>
        <w:t xml:space="preserve">Figure </w:t>
      </w:r>
      <w:fldSimple w:instr=" STYLEREF 3 \s ">
        <w:r w:rsidR="00213D57">
          <w:rPr>
            <w:noProof/>
          </w:rPr>
          <w:t>0</w:t>
        </w:r>
      </w:fldSimple>
      <w:r w:rsidR="003A3EE1">
        <w:noBreakHyphen/>
      </w:r>
      <w:fldSimple w:instr=" SEQ Figure \* ARABIC \s 3 ">
        <w:r w:rsidR="00213D57">
          <w:rPr>
            <w:noProof/>
          </w:rPr>
          <w:t>10</w:t>
        </w:r>
      </w:fldSimple>
      <w:r w:rsidRPr="00AE1BA5">
        <w:t xml:space="preserve"> </w:t>
      </w:r>
      <w:r>
        <w:t>Examples of the Effect of the A-Myb Mutant on piRNA Expression</w:t>
      </w:r>
      <w:bookmarkEnd w:id="57"/>
    </w:p>
    <w:p w14:paraId="4B44C628" w14:textId="7D006027" w:rsidR="00AE1BA5" w:rsidRDefault="00AE1BA5" w:rsidP="00B473B9">
      <w:pPr>
        <w:pStyle w:val="Figure-03-Legend"/>
      </w:pPr>
      <w:r>
        <w:t>Transcript (rpkm) and piRNA (ppm) abundance in heterozygous (Het) and homozygous A-Myb (</w:t>
      </w:r>
      <w:proofErr w:type="spellStart"/>
      <w:r>
        <w:t>Mut</w:t>
      </w:r>
      <w:proofErr w:type="spellEnd"/>
      <w:r>
        <w:t>) point mutant testes is shown for four illustrative examples at 14.5 and 17.5 dpp. Also shown is the abundance of piRNA sequencing reads that map to the exon-exon junctions. Gene 11-qE1-9443 does not have an intron. Exons, blue boxes; splice junctions, gaps; the last exon is compressed and not to scale.</w:t>
      </w:r>
    </w:p>
    <w:p w14:paraId="11A45BCD" w14:textId="77777777" w:rsidR="00AE1BA5" w:rsidRDefault="00AE1BA5" w:rsidP="00B473B9">
      <w:pPr>
        <w:pStyle w:val="Figure-02-Figure"/>
      </w:pPr>
      <w:r>
        <w:drawing>
          <wp:inline distT="0" distB="0" distL="0" distR="0" wp14:anchorId="4AE7D801" wp14:editId="310F66E4">
            <wp:extent cx="3009900" cy="28575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10.jpg"/>
                    <pic:cNvPicPr/>
                  </pic:nvPicPr>
                  <pic:blipFill rotWithShape="1">
                    <a:blip r:embed="rId35">
                      <a:extLst>
                        <a:ext uri="{28A0092B-C50C-407E-A947-70E740481C1C}">
                          <a14:useLocalDpi xmlns:a14="http://schemas.microsoft.com/office/drawing/2010/main" val="0"/>
                        </a:ext>
                      </a:extLst>
                    </a:blip>
                    <a:srcRect l="23264" t="13855" r="21876" b="45919"/>
                    <a:stretch/>
                  </pic:blipFill>
                  <pic:spPr bwMode="auto">
                    <a:xfrm>
                      <a:off x="0" y="0"/>
                      <a:ext cx="3009900" cy="2857500"/>
                    </a:xfrm>
                    <a:prstGeom prst="rect">
                      <a:avLst/>
                    </a:prstGeom>
                    <a:ln>
                      <a:noFill/>
                    </a:ln>
                    <a:extLst>
                      <a:ext uri="{53640926-AAD7-44d8-BBD7-CCE9431645EC}">
                        <a14:shadowObscured xmlns:a14="http://schemas.microsoft.com/office/drawing/2010/main"/>
                      </a:ext>
                    </a:extLst>
                  </pic:spPr>
                </pic:pic>
              </a:graphicData>
            </a:graphic>
          </wp:inline>
        </w:drawing>
      </w:r>
    </w:p>
    <w:p w14:paraId="32B39810" w14:textId="29C79E0A" w:rsidR="00AE1BA5" w:rsidRDefault="00AE1BA5" w:rsidP="00136261">
      <w:pPr>
        <w:pStyle w:val="Figure-01-Title"/>
      </w:pPr>
      <w:bookmarkStart w:id="58" w:name="_Toc364761522"/>
      <w:r>
        <w:t xml:space="preserve">Figure </w:t>
      </w:r>
      <w:fldSimple w:instr=" STYLEREF 3 \s ">
        <w:r w:rsidR="00213D57">
          <w:rPr>
            <w:noProof/>
          </w:rPr>
          <w:t>0</w:t>
        </w:r>
      </w:fldSimple>
      <w:r w:rsidR="003A3EE1">
        <w:noBreakHyphen/>
      </w:r>
      <w:fldSimple w:instr=" SEQ Figure \* ARABIC \s 3 ">
        <w:r w:rsidR="00213D57">
          <w:rPr>
            <w:noProof/>
          </w:rPr>
          <w:t>11</w:t>
        </w:r>
      </w:fldSimple>
      <w:r w:rsidR="00136261" w:rsidRPr="00136261">
        <w:t xml:space="preserve"> </w:t>
      </w:r>
      <w:r w:rsidR="00136261">
        <w:t xml:space="preserve">Pachytene piRNA Precursor Abundance in </w:t>
      </w:r>
      <w:r w:rsidR="00136261">
        <w:rPr>
          <w:i/>
        </w:rPr>
        <w:t>A-Myb</w:t>
      </w:r>
      <w:r w:rsidR="00136261">
        <w:t xml:space="preserve">, </w:t>
      </w:r>
      <w:r w:rsidR="00136261">
        <w:rPr>
          <w:i/>
        </w:rPr>
        <w:t>Miwi</w:t>
      </w:r>
      <w:r w:rsidR="00136261">
        <w:t xml:space="preserve">, and </w:t>
      </w:r>
      <w:r w:rsidR="00136261">
        <w:rPr>
          <w:i/>
        </w:rPr>
        <w:t>Trip13</w:t>
      </w:r>
      <w:r w:rsidR="00136261">
        <w:t xml:space="preserve"> mutants</w:t>
      </w:r>
      <w:bookmarkEnd w:id="58"/>
    </w:p>
    <w:p w14:paraId="44DDDCB1" w14:textId="478322A3" w:rsidR="00136261" w:rsidRDefault="00136261" w:rsidP="00B473B9">
      <w:pPr>
        <w:pStyle w:val="Figure-03-Legend"/>
      </w:pPr>
      <w:r w:rsidRPr="00136261">
        <w:t xml:space="preserve">Transcripts were detected in total RNA from adult testes by RT-PCR (using random primers) for five pachytene piRNA loci as well as Miwi and Actin. </w:t>
      </w:r>
      <w:proofErr w:type="spellStart"/>
      <w:proofErr w:type="gramStart"/>
      <w:r w:rsidRPr="00136261">
        <w:t>Mut</w:t>
      </w:r>
      <w:proofErr w:type="spellEnd"/>
      <w:r w:rsidRPr="00136261">
        <w:t>, mutant; Het or H, heterozygote; wt, wild type.</w:t>
      </w:r>
      <w:proofErr w:type="gramEnd"/>
    </w:p>
    <w:p w14:paraId="33E8B5C2" w14:textId="38A03996" w:rsidR="00A266D8" w:rsidRDefault="00A266D8" w:rsidP="00B473B9">
      <w:pPr>
        <w:pStyle w:val="ThesisNormalCompressed"/>
      </w:pPr>
      <w:r>
        <w:t xml:space="preserve">Our data show that A-MYB binds to the promoters of pachytene piRNA genes; A-Myb, Miwi, and pachytene piRNA precursor transcription begins at 12.5 dpp; and A-Myb mutant spermatocytes reach pachynema with subtle defects in autosome synapsis (Bolcun-Filas et al., 2011). Could pachytene piRNA depletion nonetheless be an indirect consequence of the meiotic arrest caused by the A-Myb mutant? To test this possibility, we sequenced small RNAs from Spo11 mutant testes, which failed to generate double-stranded DNA breaks at the </w:t>
      </w:r>
      <w:proofErr w:type="spellStart"/>
      <w:r>
        <w:t>leptotene</w:t>
      </w:r>
      <w:proofErr w:type="spellEnd"/>
      <w:r>
        <w:t xml:space="preserve"> stage and display a meiotic arrest (Baudat et al., 2000; Romanienko and Camerini-Otero, 2000). The median abundance of piRNAs from pre-pachytene genes did not decrease at 14.5 dpp. By 17.5 dpp, piRNA from pachytene genes decreased just 5.9-fold in the Spo11 mutant testes compared to the heterozygotes (Figure S5). We note that A-MYB protein abundance is reduced in the Spo11 mutant (Bolcun-Filas et al., 2011).</w:t>
      </w:r>
    </w:p>
    <w:p w14:paraId="47AB2E47" w14:textId="0191B3EA" w:rsidR="00A266D8" w:rsidRDefault="00A266D8" w:rsidP="00B473B9">
      <w:pPr>
        <w:pStyle w:val="ThesisNormalCompressed"/>
      </w:pPr>
      <w:r>
        <w:t xml:space="preserve">Trip13 is required to complete the repair of double-strand DNA breaks on fully synapsed chromosomes. Trip13 mutants display a meiotic arrest similar to that in A-Myb mutant testes (Li and </w:t>
      </w:r>
      <w:proofErr w:type="spellStart"/>
      <w:r>
        <w:t>Schimenti</w:t>
      </w:r>
      <w:proofErr w:type="spellEnd"/>
      <w:r>
        <w:t>, 2007): pachytene arrest with synapsed chromosomes. To further test whether the loss of pachytene piRNA precursor transcripts in A-Myb mutants reflects a general effect of meiotic arrest, we measured piRNA precursor transcript abundance in Trip13 mutant testes at 17.5 dpp. Unlike A-Myb, piRNA precursor transcripts were readily detectable in the Trip13 mutant (Figure S6). We conclude that the loss of pachytene piRNA precursor transcripts and piRNAs in A-Myb mutant testes is a direct consequence of the requirement for A-MYB to transcribe pachytene piRNA genes and not a general feature of meiotic arrest at the pachytene stage.</w:t>
      </w:r>
    </w:p>
    <w:p w14:paraId="1471E8C1" w14:textId="77777777" w:rsidR="00E1336B" w:rsidRDefault="00E1336B" w:rsidP="002D6CCF">
      <w:pPr>
        <w:pStyle w:val="Heading5"/>
      </w:pPr>
      <w:r w:rsidRPr="00E1336B">
        <w:t>A-Myb Regulates Expression of piRNA Biogenesis Factors</w:t>
      </w:r>
    </w:p>
    <w:p w14:paraId="65CE99D5" w14:textId="40F217C7" w:rsidR="00A266D8" w:rsidRDefault="00A266D8" w:rsidP="00B473B9">
      <w:pPr>
        <w:pStyle w:val="ThesisNormalCompressed"/>
      </w:pPr>
      <w:r>
        <w:t>The A-Myb mutant more strongly affected pachytene piRNA accumulation than it did the steady-state abundance of the corresponding piRNA precursor transcripts (Figure 5); the median decrease in pachytene piRNA abundance was 2-fold greater at 14.5 dpp and 38-fold greater at 17.5 dpp than the decrease in the steady-state abundance of pachytene precursor transcripts (Table S1). These data suggest that A-MYB exerts a layer of control on piRNA accumulation beyond its role in promoting pachytene piRNA precursor transcription.</w:t>
      </w:r>
    </w:p>
    <w:p w14:paraId="4B1C8D54" w14:textId="41F0762B" w:rsidR="00A266D8" w:rsidRPr="00A266D8" w:rsidRDefault="00A266D8" w:rsidP="00B473B9">
      <w:pPr>
        <w:pStyle w:val="ThesisNormalCompressed"/>
      </w:pPr>
      <w:r>
        <w:t>Miwi has previously been proposed to be a direct target of A-MYB; Miwi mRNA abundance is reduced in A-MYB mutant testes, and ChIP microarray data place A-MYB on the Miwi promoter (Bolcun-Filas et al., 2011). Our RNA-</w:t>
      </w:r>
      <w:proofErr w:type="spellStart"/>
      <w:r>
        <w:t>seq</w:t>
      </w:r>
      <w:proofErr w:type="spellEnd"/>
      <w:r>
        <w:t xml:space="preserve"> data confirm that accumulation of Miwi mRNA requires A-MYB: Miwi mRNA decreased more than 50-fold in testes isolated from A-Myb mutant mice at 14.5 dpp compared to their heterozygous littermates (Figures 7A and S7 and Table S3). Furthermore, our ChIP data confirm that A-MYB binds the Miwi promoter in vivo (Figures 7B, S4B, and S7). Like pachytene piRNAs, Miwi transcripts first appear at 12.5 dpp (Figure 2B), and MIWI protein is first detected in testes at 14.5 dpp (Deng and Lin, 2002). Loss of MIWI arrests spermatogenesis at the round spermatid stage (Deng and Lin, 2002).</w:t>
      </w:r>
    </w:p>
    <w:p w14:paraId="69D1037D" w14:textId="77777777" w:rsidR="001E32D1" w:rsidRDefault="001E32D1" w:rsidP="00B473B9">
      <w:pPr>
        <w:pStyle w:val="Figure-02-Figure"/>
      </w:pPr>
      <w:r>
        <w:drawing>
          <wp:inline distT="0" distB="0" distL="0" distR="0" wp14:anchorId="04506811" wp14:editId="2938C346">
            <wp:extent cx="4698456" cy="5740400"/>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7.jpg"/>
                    <pic:cNvPicPr/>
                  </pic:nvPicPr>
                  <pic:blipFill>
                    <a:blip r:embed="rId36">
                      <a:extLst>
                        <a:ext uri="{28A0092B-C50C-407E-A947-70E740481C1C}">
                          <a14:useLocalDpi xmlns:a14="http://schemas.microsoft.com/office/drawing/2010/main" val="0"/>
                        </a:ext>
                      </a:extLst>
                    </a:blip>
                    <a:stretch>
                      <a:fillRect/>
                    </a:stretch>
                  </pic:blipFill>
                  <pic:spPr>
                    <a:xfrm>
                      <a:off x="0" y="0"/>
                      <a:ext cx="4700434" cy="5742817"/>
                    </a:xfrm>
                    <a:prstGeom prst="rect">
                      <a:avLst/>
                    </a:prstGeom>
                  </pic:spPr>
                </pic:pic>
              </a:graphicData>
            </a:graphic>
          </wp:inline>
        </w:drawing>
      </w:r>
    </w:p>
    <w:p w14:paraId="340A9EC9" w14:textId="668B4C7B" w:rsidR="001E32D1" w:rsidRDefault="001E32D1" w:rsidP="001E32D1">
      <w:pPr>
        <w:pStyle w:val="Figure-01-Title"/>
      </w:pPr>
      <w:bookmarkStart w:id="59" w:name="_Toc364761523"/>
      <w:r>
        <w:t xml:space="preserve">Figure </w:t>
      </w:r>
      <w:fldSimple w:instr=" STYLEREF 3 \s ">
        <w:r w:rsidR="00213D57">
          <w:rPr>
            <w:noProof/>
          </w:rPr>
          <w:t>0</w:t>
        </w:r>
      </w:fldSimple>
      <w:r w:rsidR="003A3EE1">
        <w:noBreakHyphen/>
      </w:r>
      <w:fldSimple w:instr=" SEQ Figure \* ARABIC \s 3 ">
        <w:r w:rsidR="00213D57">
          <w:rPr>
            <w:noProof/>
          </w:rPr>
          <w:t>12</w:t>
        </w:r>
      </w:fldSimple>
      <w:r w:rsidRPr="001E32D1">
        <w:t xml:space="preserve"> A-MYB Regulates Expression of mRNAs Encoding piRNA Pathway Proteins</w:t>
      </w:r>
      <w:bookmarkEnd w:id="59"/>
    </w:p>
    <w:p w14:paraId="4C4DCA96" w14:textId="685D7AB9" w:rsidR="008F1DC5" w:rsidRDefault="008F1DC5" w:rsidP="00B473B9">
      <w:pPr>
        <w:pStyle w:val="Figure-03-Legend"/>
      </w:pPr>
      <w:r w:rsidRPr="008F1DC5">
        <w:t>(A</w:t>
      </w:r>
      <w:r>
        <w:t xml:space="preserve">) </w:t>
      </w:r>
      <w:proofErr w:type="gramStart"/>
      <w:r w:rsidRPr="008F1DC5">
        <w:t>mRNA</w:t>
      </w:r>
      <w:proofErr w:type="gramEnd"/>
      <w:r w:rsidRPr="008F1DC5">
        <w:t xml:space="preserve"> abundance in A-Myb mutant versus heterozygous testes. The 407 genes with a significant (q &lt; 0.05) change in steady-state mRNA levels are shown as red circles. The 203 with A-MYB peaks within 500 </w:t>
      </w:r>
      <w:proofErr w:type="spellStart"/>
      <w:r w:rsidRPr="008F1DC5">
        <w:t>bp</w:t>
      </w:r>
      <w:proofErr w:type="spellEnd"/>
      <w:r w:rsidRPr="008F1DC5">
        <w:t xml:space="preserve"> of their transcription start site are filled</w:t>
      </w:r>
      <w:proofErr w:type="gramStart"/>
      <w:r w:rsidRPr="008F1DC5">
        <w:t>.(</w:t>
      </w:r>
      <w:proofErr w:type="gramEnd"/>
      <w:r w:rsidRPr="008F1DC5">
        <w:t>B) A-MYB ChIP-</w:t>
      </w:r>
      <w:proofErr w:type="spellStart"/>
      <w:r w:rsidRPr="008F1DC5">
        <w:t>seq</w:t>
      </w:r>
      <w:proofErr w:type="spellEnd"/>
      <w:r w:rsidRPr="008F1DC5">
        <w:t xml:space="preserve"> signal at the transcription start sites of A-Myb and genes implicated in RNA silencing pathways. For each, the figure reports the change in mRNA abundance between 17.5 and 10.5 dpp in wild-type testes and the mean change between A-Myb mutant and heterozygous testes at 14.5 dpp (mean ± SD; n = 3)</w:t>
      </w:r>
      <w:proofErr w:type="gramStart"/>
      <w:r w:rsidRPr="008F1DC5">
        <w:t>.(</w:t>
      </w:r>
      <w:proofErr w:type="gramEnd"/>
      <w:r w:rsidRPr="008F1DC5">
        <w:t>C) A model for the regulation of pachytene piRNA biogenesis by A-MYB. See also Figure S7 and Table S3.</w:t>
      </w:r>
    </w:p>
    <w:p w14:paraId="41C27961" w14:textId="5F61AA6B" w:rsidR="003A3EE1" w:rsidRDefault="003A3EE1" w:rsidP="00B473B9">
      <w:pPr>
        <w:pStyle w:val="Figure-02-Figure"/>
      </w:pPr>
      <w:r>
        <w:drawing>
          <wp:inline distT="0" distB="0" distL="0" distR="0" wp14:anchorId="04469E04" wp14:editId="40A770D4">
            <wp:extent cx="3924300" cy="59118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1_Page_11.jpg"/>
                    <pic:cNvPicPr/>
                  </pic:nvPicPr>
                  <pic:blipFill rotWithShape="1">
                    <a:blip r:embed="rId37">
                      <a:extLst>
                        <a:ext uri="{28A0092B-C50C-407E-A947-70E740481C1C}">
                          <a14:useLocalDpi xmlns:a14="http://schemas.microsoft.com/office/drawing/2010/main" val="0"/>
                        </a:ext>
                      </a:extLst>
                    </a:blip>
                    <a:srcRect l="12502" t="8228" r="15964" b="8498"/>
                    <a:stretch/>
                  </pic:blipFill>
                  <pic:spPr bwMode="auto">
                    <a:xfrm>
                      <a:off x="0" y="0"/>
                      <a:ext cx="3924651" cy="5912379"/>
                    </a:xfrm>
                    <a:prstGeom prst="rect">
                      <a:avLst/>
                    </a:prstGeom>
                    <a:ln>
                      <a:noFill/>
                    </a:ln>
                    <a:extLst>
                      <a:ext uri="{53640926-AAD7-44d8-BBD7-CCE9431645EC}">
                        <a14:shadowObscured xmlns:a14="http://schemas.microsoft.com/office/drawing/2010/main"/>
                      </a:ext>
                    </a:extLst>
                  </pic:spPr>
                </pic:pic>
              </a:graphicData>
            </a:graphic>
          </wp:inline>
        </w:drawing>
      </w:r>
    </w:p>
    <w:p w14:paraId="4C974114" w14:textId="0FA07EB7" w:rsidR="001E32D1" w:rsidRDefault="003A3EE1" w:rsidP="003A3EE1">
      <w:pPr>
        <w:pStyle w:val="Caption"/>
        <w:jc w:val="center"/>
      </w:pPr>
      <w:bookmarkStart w:id="60" w:name="_Toc364761524"/>
      <w:proofErr w:type="gramStart"/>
      <w:r>
        <w:t xml:space="preserve">Figure </w:t>
      </w:r>
      <w:proofErr w:type="gramEnd"/>
      <w:r w:rsidR="00693770">
        <w:fldChar w:fldCharType="begin"/>
      </w:r>
      <w:r w:rsidR="00693770">
        <w:instrText xml:space="preserve"> STYLEREF 3 \s </w:instrText>
      </w:r>
      <w:r w:rsidR="00693770">
        <w:fldChar w:fldCharType="separate"/>
      </w:r>
      <w:r w:rsidR="00213D57">
        <w:rPr>
          <w:noProof/>
        </w:rPr>
        <w:t>0</w:t>
      </w:r>
      <w:r w:rsidR="00693770">
        <w:rPr>
          <w:noProof/>
        </w:rPr>
        <w:fldChar w:fldCharType="end"/>
      </w:r>
      <w:proofErr w:type="gramStart"/>
      <w:r>
        <w:noBreakHyphen/>
      </w:r>
      <w:proofErr w:type="gramEnd"/>
      <w:r w:rsidR="00693770">
        <w:fldChar w:fldCharType="begin"/>
      </w:r>
      <w:r w:rsidR="00693770">
        <w:instrText xml:space="preserve"> SEQ Figure \* ARABIC \s 3 </w:instrText>
      </w:r>
      <w:r w:rsidR="00693770">
        <w:fldChar w:fldCharType="separate"/>
      </w:r>
      <w:r w:rsidR="00213D57">
        <w:rPr>
          <w:noProof/>
        </w:rPr>
        <w:t>13</w:t>
      </w:r>
      <w:r w:rsidR="00693770">
        <w:rPr>
          <w:noProof/>
        </w:rPr>
        <w:fldChar w:fldCharType="end"/>
      </w:r>
      <w:proofErr w:type="gramStart"/>
      <w:r w:rsidRPr="003A3EE1">
        <w:t>.</w:t>
      </w:r>
      <w:proofErr w:type="gramEnd"/>
      <w:r w:rsidRPr="003A3EE1">
        <w:t xml:space="preserve"> A-Myb mutants, but Not Miwi Mutants, Change the Expression of RNA Silencing Pathway Genes</w:t>
      </w:r>
      <w:bookmarkEnd w:id="60"/>
    </w:p>
    <w:p w14:paraId="5C876BC8" w14:textId="1A8D5987" w:rsidR="003A3EE1" w:rsidRPr="003A3EE1" w:rsidRDefault="003A3EE1" w:rsidP="00B473B9">
      <w:pPr>
        <w:pStyle w:val="Figure-03-Legend"/>
      </w:pPr>
      <w:r>
        <w:t xml:space="preserve">A) </w:t>
      </w:r>
      <w:proofErr w:type="gramStart"/>
      <w:r>
        <w:t>mRNA</w:t>
      </w:r>
      <w:proofErr w:type="gramEnd"/>
      <w:r>
        <w:t xml:space="preserve"> abundance in 17.5 dpp A-Myb versus heterozygous testes. The 2,853 genes with a significant (q &lt; 0.051) change in steady-state mRNA abundance are shown as open red circles. Among them, 8721,009 genes also had A-MYB peaks within 500 </w:t>
      </w:r>
      <w:proofErr w:type="spellStart"/>
      <w:r>
        <w:t>bp</w:t>
      </w:r>
      <w:proofErr w:type="spellEnd"/>
      <w:r>
        <w:t xml:space="preserve"> of their transcription start sites. These “A-MYB targets” are marked with filled red circles. (B) Same as (A) but in 14.5 dpp Miwi mutant versus heterozygous testes. The genes encoding proteins implicated in RNA silencing pathways that were labeled in (A) and that showed no change in expression in Miwi mutant testes are highlighted as green filled circles. As expected, Miwi, showed a significant decrease in mRNA abundance in Miwi−/− testes. (C) The change in mRNA abundance (rpkm) in A-Myb and Miwi mutant testes versus heterozygous controls for the RNA silencing genes highlighted in (A) and (B).</w:t>
      </w:r>
    </w:p>
    <w:p w14:paraId="44462BC4" w14:textId="7E601C3F" w:rsidR="00A266D8" w:rsidRDefault="00A266D8" w:rsidP="00B473B9">
      <w:pPr>
        <w:pStyle w:val="ThesisNormalCompressed"/>
      </w:pPr>
      <w:r>
        <w:t>A previous study reported that piRNAs fail to accumulate to wild-type levels in Miwi mutant testes (</w:t>
      </w:r>
      <w:proofErr w:type="spellStart"/>
      <w:r>
        <w:t>Grivna</w:t>
      </w:r>
      <w:proofErr w:type="spellEnd"/>
      <w:r>
        <w:t xml:space="preserve"> et al., 2006b). However, our data suggest that the overall change in piRNA abundance caused by loss of MIWI is quite small: RNA-</w:t>
      </w:r>
      <w:proofErr w:type="spellStart"/>
      <w:r>
        <w:t>seq</w:t>
      </w:r>
      <w:proofErr w:type="spellEnd"/>
      <w:r>
        <w:t xml:space="preserve"> detected no change at 14.5 dpp (change in total piRNA abundance = 1.1; n = 2) and only a modest decrease at 17.5 dpp (change in total piRNA abundance = 0.58; n = 1). </w:t>
      </w:r>
      <w:proofErr w:type="gramStart"/>
      <w:r>
        <w:t>piRNAs</w:t>
      </w:r>
      <w:proofErr w:type="gramEnd"/>
      <w:r>
        <w:t xml:space="preserve"> from pachytene loci decreased just 2.7-fold at 14.5 dpp (p = 0.0046) and 3.5-fold at 17.5 dpp (p = 1.8 × 10−6) in Miwi mutant testes (Figure 5). By comparison, pachytene piRNAs declined 87-fold at 14.5 dpp and 9,400-fold at 17.5 dpp in the A-Myb mutant.</w:t>
      </w:r>
    </w:p>
    <w:p w14:paraId="39AF66D1" w14:textId="48289226" w:rsidR="00A266D8" w:rsidRDefault="00A266D8" w:rsidP="00B473B9">
      <w:pPr>
        <w:pStyle w:val="ThesisNormalCompressed"/>
      </w:pPr>
      <w:r>
        <w:t>Does the loss of MIWI affect piRNA precursor transcription? We measured transcript abundance and piRNA expression in Miwi null mutant testes at 14.5 and 17.5 dpp. In Miwi−/− testes, pachytene piRNA precursor transcripts were present at levels indistinguishable from Miwi heterozygotes (median change = 1.0- to 1.4-fold; q = 1; Figure 5). Thus, loss of MIWI does not explain loss of pachytene piRNA precursor transcripts in A-Myb mutant testes.</w:t>
      </w:r>
    </w:p>
    <w:p w14:paraId="6CDBF784" w14:textId="577B9FFC" w:rsidR="00A266D8" w:rsidRDefault="00A266D8" w:rsidP="00B473B9">
      <w:pPr>
        <w:pStyle w:val="ThesisNormalCompressed"/>
      </w:pPr>
      <w:r>
        <w:t>In addition to Miwi, ChIP-</w:t>
      </w:r>
      <w:proofErr w:type="spellStart"/>
      <w:r>
        <w:t>seq</w:t>
      </w:r>
      <w:proofErr w:type="spellEnd"/>
      <w:r>
        <w:t xml:space="preserve"> detected A-MYB bound to the promoters of 12 other RNA-silencing-pathway genes (Figure 7B and Table S3). Of these, the mRNA abundance—measured by three biologically independent RNA-</w:t>
      </w:r>
      <w:proofErr w:type="spellStart"/>
      <w:r>
        <w:t>seq</w:t>
      </w:r>
      <w:proofErr w:type="spellEnd"/>
      <w:r>
        <w:t xml:space="preserve"> experiments—of Ago2, Ddx39 (uap56 in flies), </w:t>
      </w:r>
      <w:proofErr w:type="spellStart"/>
      <w:r>
        <w:t>Mael</w:t>
      </w:r>
      <w:proofErr w:type="spellEnd"/>
      <w:r>
        <w:t>, Mili, Mov10l1, Tdrd9, and Vasa did not change significantly at 14.5 dpp in A-Myb mutant testes compared to heterozygotes (q &gt; 0.05); except for Ago2, all decreased significantly in the mutant at 17.5 dpp. In contrast, the abundance of the mRNAs encoding Tudor domain proteins decreased significantly in A-Myb mutant testes: Tdrd6 (64-fold decrease; q = 3.1 × 10−5) and Tdrd5 (7.5-fold decrease; q = 1.0 × 10−5). Tdrd5 is expressed in embryonic testes then decreases around birth (</w:t>
      </w:r>
      <w:proofErr w:type="spellStart"/>
      <w:r>
        <w:t>Yabuta</w:t>
      </w:r>
      <w:proofErr w:type="spellEnd"/>
      <w:r>
        <w:t xml:space="preserve"> et al., 2011). TDRD5 protein reappears at 12 dpp, increasing throughout the pachynema (Smith et al., 2004; </w:t>
      </w:r>
      <w:proofErr w:type="spellStart"/>
      <w:r>
        <w:t>Yabuta</w:t>
      </w:r>
      <w:proofErr w:type="spellEnd"/>
      <w:r>
        <w:t xml:space="preserve"> et al., 2011). Our data indicate that A-MYB activates Tdrd5 transcription at the onset of the pachytene stage of meiosis. Similarly, Tdrd6 mRNA can be detected at the middle pachytene, but not the </w:t>
      </w:r>
      <w:proofErr w:type="spellStart"/>
      <w:r>
        <w:t>zygotene</w:t>
      </w:r>
      <w:proofErr w:type="spellEnd"/>
      <w:r>
        <w:t xml:space="preserve"> stage, and peaks after late pachytene; TDRD6 protein can be detected at 17 dpp and continues to increase until 21 dpp (</w:t>
      </w:r>
      <w:proofErr w:type="spellStart"/>
      <w:r>
        <w:t>Vasileva</w:t>
      </w:r>
      <w:proofErr w:type="spellEnd"/>
      <w:r>
        <w:t xml:space="preserve"> et al., 2009). The findings that TDRD5 and TDRD6 </w:t>
      </w:r>
      <w:proofErr w:type="spellStart"/>
      <w:r>
        <w:t>colocalize</w:t>
      </w:r>
      <w:proofErr w:type="spellEnd"/>
      <w:r>
        <w:t xml:space="preserve"> with MIWI in pachytene spermatocytes (Hosokawa et al., 2007; </w:t>
      </w:r>
      <w:proofErr w:type="spellStart"/>
      <w:r>
        <w:t>Vasileva</w:t>
      </w:r>
      <w:proofErr w:type="spellEnd"/>
      <w:r>
        <w:t xml:space="preserve"> et al., 2009; </w:t>
      </w:r>
      <w:proofErr w:type="spellStart"/>
      <w:r>
        <w:t>Yabuta</w:t>
      </w:r>
      <w:proofErr w:type="spellEnd"/>
      <w:r>
        <w:t xml:space="preserve"> et al., 2011) and that TDRD6 binds MIWI (Chen et al., 2009; </w:t>
      </w:r>
      <w:proofErr w:type="spellStart"/>
      <w:r>
        <w:t>Vagin</w:t>
      </w:r>
      <w:proofErr w:type="spellEnd"/>
      <w:r>
        <w:t xml:space="preserve"> et al., 2009; </w:t>
      </w:r>
      <w:proofErr w:type="spellStart"/>
      <w:r>
        <w:t>Vasileva</w:t>
      </w:r>
      <w:proofErr w:type="spellEnd"/>
      <w:r>
        <w:t xml:space="preserve"> et al., 2009) suggest a role for these Tudor domain proteins in pachytene piRNA production or function. As in Miwi−/− testes, spermatogenesis arrests at the round spermatid stage in Tdrd5−/− and Tdrd6−/− mutant testes (</w:t>
      </w:r>
      <w:proofErr w:type="spellStart"/>
      <w:r>
        <w:t>Vasileva</w:t>
      </w:r>
      <w:proofErr w:type="spellEnd"/>
      <w:r>
        <w:t xml:space="preserve"> et al., 2009; </w:t>
      </w:r>
      <w:proofErr w:type="spellStart"/>
      <w:r>
        <w:t>Yabuta</w:t>
      </w:r>
      <w:proofErr w:type="spellEnd"/>
      <w:r>
        <w:t xml:space="preserve"> et al., 2011). Loss of Tdrd6 expression has little effect on piRNA levels (Figure S3; </w:t>
      </w:r>
      <w:proofErr w:type="spellStart"/>
      <w:r>
        <w:t>Vagin</w:t>
      </w:r>
      <w:proofErr w:type="spellEnd"/>
      <w:r>
        <w:t xml:space="preserve"> et al., 2009), perhaps because the functions of Tudor domain proteins overlap.</w:t>
      </w:r>
    </w:p>
    <w:p w14:paraId="7B1A42EF" w14:textId="3CB55AC4" w:rsidR="00A266D8" w:rsidRDefault="00A266D8" w:rsidP="00B473B9">
      <w:pPr>
        <w:pStyle w:val="ThesisNormalCompressed"/>
      </w:pPr>
      <w:r>
        <w:t xml:space="preserve">Other genes encoding piRNA pathway proteins whose promoters are bound by A-MYB and whose expression decreased significantly in A-Myb mutant testes include </w:t>
      </w:r>
      <w:proofErr w:type="spellStart"/>
      <w:r>
        <w:t>MitoPld</w:t>
      </w:r>
      <w:proofErr w:type="spellEnd"/>
      <w:r>
        <w:t xml:space="preserve"> (Pld6; 3.9-fold decrease; q = 0.0095) and Tdrd12 (5.3-fold decrease; q = 0.0046). </w:t>
      </w:r>
      <w:proofErr w:type="spellStart"/>
      <w:r>
        <w:t>MitoPld</w:t>
      </w:r>
      <w:proofErr w:type="spellEnd"/>
      <w:r>
        <w:t xml:space="preserve"> encodes an endoribonuclease implicated in an early step in piRNA biogenesis in mice and flies (</w:t>
      </w:r>
      <w:proofErr w:type="spellStart"/>
      <w:r>
        <w:t>Houwing</w:t>
      </w:r>
      <w:proofErr w:type="spellEnd"/>
      <w:r>
        <w:t xml:space="preserve"> et al., 2007; Pane et al., 2007; </w:t>
      </w:r>
      <w:proofErr w:type="spellStart"/>
      <w:r>
        <w:t>Haase</w:t>
      </w:r>
      <w:proofErr w:type="spellEnd"/>
      <w:r>
        <w:t xml:space="preserve"> et al., 2010; Huang et al., 2011; Watanabe et al., 2011; </w:t>
      </w:r>
      <w:proofErr w:type="spellStart"/>
      <w:r>
        <w:t>Ipsaro</w:t>
      </w:r>
      <w:proofErr w:type="spellEnd"/>
      <w:r>
        <w:t xml:space="preserve"> et al., 2012; </w:t>
      </w:r>
      <w:proofErr w:type="spellStart"/>
      <w:r>
        <w:t>Nishimasu</w:t>
      </w:r>
      <w:proofErr w:type="spellEnd"/>
      <w:r>
        <w:t xml:space="preserve"> et al., 2012). The function of Tdrd12 is not known, but its fly homologs (</w:t>
      </w:r>
      <w:proofErr w:type="spellStart"/>
      <w:r>
        <w:t>Yb</w:t>
      </w:r>
      <w:proofErr w:type="spellEnd"/>
      <w:r>
        <w:t xml:space="preserve">, Brother of </w:t>
      </w:r>
      <w:proofErr w:type="spellStart"/>
      <w:r>
        <w:t>Yb</w:t>
      </w:r>
      <w:proofErr w:type="spellEnd"/>
      <w:r>
        <w:t xml:space="preserve">, and Sister of </w:t>
      </w:r>
      <w:proofErr w:type="spellStart"/>
      <w:r>
        <w:t>Yb</w:t>
      </w:r>
      <w:proofErr w:type="spellEnd"/>
      <w:r>
        <w:t xml:space="preserve">) are all required for piRNA production (Handler et al., 2011). Tdrd1 decreased 3.4-fold, but with q value = 0.015. Tdrd1 is first expressed in fetal prospermatogonia, </w:t>
      </w:r>
      <w:proofErr w:type="gramStart"/>
      <w:r>
        <w:t>then</w:t>
      </w:r>
      <w:proofErr w:type="gramEnd"/>
      <w:r>
        <w:t xml:space="preserve"> re-expressed in pachytene spermatocytes (</w:t>
      </w:r>
      <w:proofErr w:type="spellStart"/>
      <w:r>
        <w:t>Chuma</w:t>
      </w:r>
      <w:proofErr w:type="spellEnd"/>
      <w:r>
        <w:t xml:space="preserve"> et al., 2006). In Tdrd1 mutant testes, spermatogenesis fails, with no spermatocytes progressing past the round spermatid stage (</w:t>
      </w:r>
      <w:proofErr w:type="spellStart"/>
      <w:r>
        <w:t>Chuma</w:t>
      </w:r>
      <w:proofErr w:type="spellEnd"/>
      <w:r>
        <w:t xml:space="preserve"> et al., 2006). TDRD1 binds MILI and MIWI (Chen et al., 2009; Kojima et al., 2009) and colocalizes with TDRD5 and TDRD6 in the </w:t>
      </w:r>
      <w:proofErr w:type="spellStart"/>
      <w:r>
        <w:t>chromatoid</w:t>
      </w:r>
      <w:proofErr w:type="spellEnd"/>
      <w:r>
        <w:t xml:space="preserve"> body (Hosokawa et al., 2007).</w:t>
      </w:r>
    </w:p>
    <w:p w14:paraId="6850809F" w14:textId="3986B5AC" w:rsidR="00E1336B" w:rsidRPr="00E1336B" w:rsidRDefault="00A266D8" w:rsidP="00B473B9">
      <w:pPr>
        <w:pStyle w:val="ThesisNormalCompressed"/>
      </w:pPr>
      <w:r>
        <w:t>Together, these data support the idea that at the onset of the pachytene phase of meiosis, A-MYB coordinately activates transcription of many genes encoding piRNA pathway proteins.</w:t>
      </w:r>
    </w:p>
    <w:p w14:paraId="73633491" w14:textId="77777777" w:rsidR="00E1336B" w:rsidRPr="00E1336B" w:rsidRDefault="00E1336B" w:rsidP="002D6CCF">
      <w:pPr>
        <w:pStyle w:val="Heading5"/>
      </w:pPr>
      <w:r w:rsidRPr="00E1336B">
        <w:t>A-MYB and the Pachytene piRNA Regulatory Circuitry</w:t>
      </w:r>
    </w:p>
    <w:p w14:paraId="5DE53A85" w14:textId="0B0FBECF" w:rsidR="00A266D8" w:rsidRDefault="00A266D8" w:rsidP="00B473B9">
      <w:pPr>
        <w:pStyle w:val="ThesisNormalCompressed"/>
      </w:pPr>
      <w:r>
        <w:t xml:space="preserve">A number of genes encoding known and suspected piRNA pathway proteins are bound and regulated by A-MYB (Figures 7B and S7C). Our data support a model in which A-MYB drives both the transcription of pachytene piRNA genes and the mRNAs encoding genes required for piRNA production including Miwi, </w:t>
      </w:r>
      <w:proofErr w:type="spellStart"/>
      <w:r>
        <w:t>MitoPld</w:t>
      </w:r>
      <w:proofErr w:type="spellEnd"/>
      <w:r>
        <w:t>, and Tdrd9. Regulation by A-MYB of both the sources of pachytene piRNAs and the piRNA biogenesis machinery creates a coherent feedforward loop (Figure 7C). Feedforward loops amplify initiating signals to increase target gene expression. Furthermore, they function as switches that are sensitive to sustained signals; they reject transient signals (</w:t>
      </w:r>
      <w:proofErr w:type="spellStart"/>
      <w:r>
        <w:t>Shen</w:t>
      </w:r>
      <w:proofErr w:type="spellEnd"/>
      <w:r>
        <w:t xml:space="preserve">-Orr et al., 2002; </w:t>
      </w:r>
      <w:proofErr w:type="spellStart"/>
      <w:r>
        <w:t>Osella</w:t>
      </w:r>
      <w:proofErr w:type="spellEnd"/>
      <w:r>
        <w:t xml:space="preserve"> et al., 2011). </w:t>
      </w:r>
    </w:p>
    <w:p w14:paraId="1467F157" w14:textId="3E02EB9D" w:rsidR="00A266D8" w:rsidRDefault="00A266D8" w:rsidP="00B473B9">
      <w:pPr>
        <w:pStyle w:val="ThesisNormalCompressed"/>
      </w:pPr>
      <w:r>
        <w:t>A-MYB also bound to the A-Myb promoter (Figure 7B), and A-Myb transcripts decreased 4.2-fold in testes from an A-Myb point mutant (Mybl1repro9; Figure 7B). The A-Myb mutant fails to produce the high level of A-MYB protein observed in wild-type testes at the late pachytene stage of meiosis (Bolcun-Filas et al., 2011). Instead, A-MYB protein never becomes more abundant than the level achieved in wild-type testes by the beginning of the pachytene stage. While the lower level of A-MYB in the A-Myb mutant may reflect instability of the mutant protein, a simpler explanation is that mutant A-MYB cannot activate A-Myb transcription.</w:t>
      </w:r>
    </w:p>
    <w:p w14:paraId="13677257" w14:textId="77777777" w:rsidR="00E1336B" w:rsidRDefault="00E1336B" w:rsidP="002D6CCF">
      <w:pPr>
        <w:pStyle w:val="Heading5"/>
      </w:pPr>
      <w:r w:rsidRPr="00E1336B">
        <w:t xml:space="preserve">Feed-Forward Regulation of piRNA Production is </w:t>
      </w:r>
      <w:proofErr w:type="gramStart"/>
      <w:r w:rsidRPr="00E1336B">
        <w:t>Evolutionarily</w:t>
      </w:r>
      <w:proofErr w:type="gramEnd"/>
      <w:r w:rsidRPr="00E1336B">
        <w:t xml:space="preserve"> Conserved</w:t>
      </w:r>
    </w:p>
    <w:p w14:paraId="7617BD9F" w14:textId="7A935374" w:rsidR="00A266D8" w:rsidRPr="00A266D8" w:rsidRDefault="00A266D8" w:rsidP="00B473B9">
      <w:pPr>
        <w:pStyle w:val="ThesisNormalCompressed"/>
      </w:pPr>
      <w:r w:rsidRPr="00A266D8">
        <w:t>Is A-MYB-mediated, feedforward control a general feature of regulation of piRNA production among vertebrates? To test whether A-MYB control of piRNA precursor transcription is evolutionarily conserved, we used high-throughput sequencing to identify piRNAs in adult rooster testes. Birds and mammals diverged 330 million years ago (Benton and Donoghue, 2007). After removing the sequences of identifiable miRNAs (Burnside et al., 2008) and annotated noncoding RNAs, total small RNA from the adult rooster testis s</w:t>
      </w:r>
      <w:r w:rsidRPr="00A266D8">
        <w:rPr>
          <w:rFonts w:hint="eastAsia"/>
        </w:rPr>
        <w:t xml:space="preserve">howed peaks at both 23 and 25 </w:t>
      </w:r>
      <w:proofErr w:type="gramStart"/>
      <w:r w:rsidRPr="00A266D8">
        <w:rPr>
          <w:rFonts w:hint="eastAsia"/>
        </w:rPr>
        <w:t>nt</w:t>
      </w:r>
      <w:proofErr w:type="gramEnd"/>
      <w:r w:rsidRPr="00A266D8">
        <w:rPr>
          <w:rFonts w:hint="eastAsia"/>
        </w:rPr>
        <w:t xml:space="preserve"> (Figure 8A). When the RNA was oxidized before being prepared for sequencing, only a single 25 </w:t>
      </w:r>
      <w:proofErr w:type="gramStart"/>
      <w:r w:rsidRPr="00A266D8">
        <w:rPr>
          <w:rFonts w:hint="eastAsia"/>
        </w:rPr>
        <w:t>nt</w:t>
      </w:r>
      <w:proofErr w:type="gramEnd"/>
      <w:r w:rsidRPr="00A266D8">
        <w:rPr>
          <w:rFonts w:hint="eastAsia"/>
        </w:rPr>
        <w:t xml:space="preserve"> peak remained, consistent with the 25 nt small RNAs corresponding to piRNAs containing 2</w:t>
      </w:r>
      <w:r w:rsidRPr="00A266D8">
        <w:rPr>
          <w:rFonts w:hint="eastAsia"/>
        </w:rPr>
        <w:t>′</w:t>
      </w:r>
      <w:r w:rsidRPr="00A266D8">
        <w:rPr>
          <w:rFonts w:hint="eastAsia"/>
        </w:rPr>
        <w:t>-O-methyl-modified 3</w:t>
      </w:r>
      <w:r w:rsidRPr="00A266D8">
        <w:rPr>
          <w:rFonts w:hint="eastAsia"/>
        </w:rPr>
        <w:t>′</w:t>
      </w:r>
      <w:r w:rsidRPr="00A266D8">
        <w:rPr>
          <w:rFonts w:hint="eastAsia"/>
        </w:rPr>
        <w:t xml:space="preserve"> termini. These </w:t>
      </w:r>
      <w:r w:rsidRPr="00A266D8">
        <w:t xml:space="preserve">longer, oxidation-resistant species typically began with uracil (62% of species and 65% of reads; Figure 8B), and we detected a significant Ping-Pong amplification signature (Z score = 31; Figure 8C). We conclude that the oxidation-resistant, 24–30 </w:t>
      </w:r>
      <w:proofErr w:type="gramStart"/>
      <w:r w:rsidRPr="00A266D8">
        <w:t>nt</w:t>
      </w:r>
      <w:proofErr w:type="gramEnd"/>
      <w:r w:rsidRPr="00A266D8">
        <w:t xml:space="preserve"> long small RNAs correspond to rooster piRNAs. Like piRNAs generally, rooster piRNAs are diverse, with 5,742,529 species present among 81,121,893 genome-mapping reads. Like mouse pachytene piRNAs, 70% of piRNAs from adult rooster testes mapped to unannotated intergenic regions, 19% mapped to transposons, and 14% mapped to protein-coding genes. Of the piRNAs that map to protein-coding genes, &gt;95% derive from introns. Forty-two percent of piRNA species mapped uniquely to the Gallus </w:t>
      </w:r>
      <w:proofErr w:type="spellStart"/>
      <w:r w:rsidRPr="00A266D8">
        <w:t>gallus</w:t>
      </w:r>
      <w:proofErr w:type="spellEnd"/>
      <w:r w:rsidRPr="00A266D8">
        <w:t xml:space="preserve"> genome.</w:t>
      </w:r>
    </w:p>
    <w:p w14:paraId="3A896877" w14:textId="77777777" w:rsidR="003A3EE1" w:rsidRDefault="003A3EE1" w:rsidP="00B473B9">
      <w:pPr>
        <w:pStyle w:val="Figure-02-Figure"/>
      </w:pPr>
      <w:r>
        <w:drawing>
          <wp:inline distT="0" distB="0" distL="0" distR="0" wp14:anchorId="6E5DD260" wp14:editId="74B0CBED">
            <wp:extent cx="3468764" cy="45402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8.jpg"/>
                    <pic:cNvPicPr/>
                  </pic:nvPicPr>
                  <pic:blipFill>
                    <a:blip r:embed="rId38">
                      <a:extLst>
                        <a:ext uri="{28A0092B-C50C-407E-A947-70E740481C1C}">
                          <a14:useLocalDpi xmlns:a14="http://schemas.microsoft.com/office/drawing/2010/main" val="0"/>
                        </a:ext>
                      </a:extLst>
                    </a:blip>
                    <a:stretch>
                      <a:fillRect/>
                    </a:stretch>
                  </pic:blipFill>
                  <pic:spPr>
                    <a:xfrm>
                      <a:off x="0" y="0"/>
                      <a:ext cx="3470143" cy="4542055"/>
                    </a:xfrm>
                    <a:prstGeom prst="rect">
                      <a:avLst/>
                    </a:prstGeom>
                  </pic:spPr>
                </pic:pic>
              </a:graphicData>
            </a:graphic>
          </wp:inline>
        </w:drawing>
      </w:r>
    </w:p>
    <w:p w14:paraId="3BB04864" w14:textId="41461302" w:rsidR="003A3EE1" w:rsidRDefault="003A3EE1" w:rsidP="003A3EE1">
      <w:pPr>
        <w:pStyle w:val="Figure-01-Title"/>
      </w:pPr>
      <w:bookmarkStart w:id="61" w:name="_Toc364761525"/>
      <w:r>
        <w:t xml:space="preserve">Figure </w:t>
      </w:r>
      <w:fldSimple w:instr=" STYLEREF 3 \s ">
        <w:r w:rsidR="00213D57">
          <w:rPr>
            <w:noProof/>
          </w:rPr>
          <w:t>0</w:t>
        </w:r>
      </w:fldSimple>
      <w:r>
        <w:noBreakHyphen/>
      </w:r>
      <w:fldSimple w:instr=" SEQ Figure \* ARABIC \s 3 ">
        <w:r w:rsidR="00213D57">
          <w:rPr>
            <w:noProof/>
          </w:rPr>
          <w:t>14</w:t>
        </w:r>
      </w:fldSimple>
      <w:r w:rsidRPr="003A3EE1">
        <w:t xml:space="preserve"> </w:t>
      </w:r>
      <w:r>
        <w:t>Feed-Forward Regulation of piRNA Biogenesis by A-MYB is Conserved in Rooster</w:t>
      </w:r>
      <w:bookmarkEnd w:id="61"/>
    </w:p>
    <w:p w14:paraId="01E280CA" w14:textId="1D1F94B6" w:rsidR="008F1DC5" w:rsidRDefault="008F1DC5" w:rsidP="00B473B9">
      <w:pPr>
        <w:pStyle w:val="Figure-03-Legend"/>
      </w:pPr>
      <w:r w:rsidRPr="008F1DC5">
        <w:rPr>
          <w:rFonts w:hint="eastAsia"/>
        </w:rPr>
        <w:t>(A</w:t>
      </w:r>
      <w:r>
        <w:rPr>
          <w:rFonts w:hint="eastAsia"/>
        </w:rPr>
        <w:t xml:space="preserve">) </w:t>
      </w:r>
      <w:r w:rsidRPr="008F1DC5">
        <w:rPr>
          <w:rFonts w:hint="eastAsia"/>
        </w:rPr>
        <w:t>Length distributions of total rooster testis small RNAs (black) and miRNAs (gray)</w:t>
      </w:r>
      <w:proofErr w:type="gramStart"/>
      <w:r w:rsidRPr="008F1DC5">
        <w:rPr>
          <w:rFonts w:hint="eastAsia"/>
        </w:rPr>
        <w:t>.(</w:t>
      </w:r>
      <w:proofErr w:type="gramEnd"/>
      <w:r w:rsidRPr="008F1DC5">
        <w:rPr>
          <w:rFonts w:hint="eastAsia"/>
        </w:rPr>
        <w:t>B) Sequence logo showing the nucleotide composition of piRNA reads and species.(C) The 5</w:t>
      </w:r>
      <w:r w:rsidRPr="008F1DC5">
        <w:rPr>
          <w:rFonts w:hint="eastAsia"/>
        </w:rPr>
        <w:t>′</w:t>
      </w:r>
      <w:r w:rsidRPr="008F1DC5">
        <w:rPr>
          <w:rFonts w:hint="eastAsia"/>
        </w:rPr>
        <w:t>-5</w:t>
      </w:r>
      <w:r w:rsidRPr="008F1DC5">
        <w:rPr>
          <w:rFonts w:hint="eastAsia"/>
        </w:rPr>
        <w:t>′</w:t>
      </w:r>
      <w:r w:rsidRPr="008F1DC5">
        <w:rPr>
          <w:rFonts w:hint="eastAsia"/>
        </w:rPr>
        <w:t xml:space="preserve"> overlap between piRNAs from opposite strands was analyzed to determine if ro</w:t>
      </w:r>
      <w:r w:rsidRPr="008F1DC5">
        <w:t xml:space="preserve">oster piRNAs display Ping-Pong amplification. The number of pairs of piRNA reads at each position is reported. Z score indicates that a significant 10 </w:t>
      </w:r>
      <w:proofErr w:type="gramStart"/>
      <w:r w:rsidRPr="008F1DC5">
        <w:t>nt</w:t>
      </w:r>
      <w:proofErr w:type="gramEnd"/>
      <w:r w:rsidRPr="008F1DC5">
        <w:t xml:space="preserve"> overlap (Ping-Pong) was detected. Z score &gt; 1.96 corresponds to p value &lt; 0.05</w:t>
      </w:r>
      <w:proofErr w:type="gramStart"/>
      <w:r w:rsidRPr="008F1DC5">
        <w:t>.(</w:t>
      </w:r>
      <w:proofErr w:type="gramEnd"/>
      <w:r w:rsidRPr="008F1DC5">
        <w:t>D) MEME-reported motif of the top 500 (by peak score) A-MYB ChIP-</w:t>
      </w:r>
      <w:proofErr w:type="spellStart"/>
      <w:r w:rsidRPr="008F1DC5">
        <w:t>seq</w:t>
      </w:r>
      <w:proofErr w:type="spellEnd"/>
      <w:r w:rsidRPr="008F1DC5">
        <w:t xml:space="preserve"> peaks from adult rooster testes.(E) A-MYB, H3K4me3, and input ChIP-</w:t>
      </w:r>
      <w:proofErr w:type="spellStart"/>
      <w:r w:rsidRPr="008F1DC5">
        <w:t>seq</w:t>
      </w:r>
      <w:proofErr w:type="spellEnd"/>
      <w:r w:rsidRPr="008F1DC5">
        <w:t xml:space="preserve"> signals at the transcription start sites of rooster PIWIL1, TDRD1, and TDRD3. See also Figure S8.</w:t>
      </w:r>
    </w:p>
    <w:p w14:paraId="41C62B48" w14:textId="69737543" w:rsidR="003A3EE1" w:rsidRDefault="003A3EE1" w:rsidP="00B473B9">
      <w:pPr>
        <w:pStyle w:val="Figure-02-Figure"/>
      </w:pPr>
      <w:r>
        <w:drawing>
          <wp:inline distT="0" distB="0" distL="0" distR="0" wp14:anchorId="62F5ED45" wp14:editId="4CD39029">
            <wp:extent cx="3886200" cy="45021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13.jpg"/>
                    <pic:cNvPicPr/>
                  </pic:nvPicPr>
                  <pic:blipFill rotWithShape="1">
                    <a:blip r:embed="rId39">
                      <a:extLst>
                        <a:ext uri="{28A0092B-C50C-407E-A947-70E740481C1C}">
                          <a14:useLocalDpi xmlns:a14="http://schemas.microsoft.com/office/drawing/2010/main" val="0"/>
                        </a:ext>
                      </a:extLst>
                    </a:blip>
                    <a:srcRect l="14469" t="9661" r="14691" b="26923"/>
                    <a:stretch/>
                  </pic:blipFill>
                  <pic:spPr bwMode="auto">
                    <a:xfrm>
                      <a:off x="0" y="0"/>
                      <a:ext cx="3886548" cy="4502553"/>
                    </a:xfrm>
                    <a:prstGeom prst="rect">
                      <a:avLst/>
                    </a:prstGeom>
                    <a:ln>
                      <a:noFill/>
                    </a:ln>
                    <a:extLst>
                      <a:ext uri="{53640926-AAD7-44d8-BBD7-CCE9431645EC}">
                        <a14:shadowObscured xmlns:a14="http://schemas.microsoft.com/office/drawing/2010/main"/>
                      </a:ext>
                    </a:extLst>
                  </pic:spPr>
                </pic:pic>
              </a:graphicData>
            </a:graphic>
          </wp:inline>
        </w:drawing>
      </w:r>
    </w:p>
    <w:p w14:paraId="1EB66A8D" w14:textId="57227857" w:rsidR="003A3EE1" w:rsidRDefault="003A3EE1" w:rsidP="003A3EE1">
      <w:pPr>
        <w:pStyle w:val="Figure-01-Title"/>
      </w:pPr>
      <w:bookmarkStart w:id="62" w:name="_Toc364761526"/>
      <w:proofErr w:type="gramStart"/>
      <w:r>
        <w:t xml:space="preserve">Figure </w:t>
      </w:r>
      <w:proofErr w:type="gramEnd"/>
      <w:r w:rsidR="00693770">
        <w:fldChar w:fldCharType="begin"/>
      </w:r>
      <w:r w:rsidR="00693770">
        <w:instrText xml:space="preserve"> STYLEREF 3 \s </w:instrText>
      </w:r>
      <w:r w:rsidR="00693770">
        <w:fldChar w:fldCharType="separate"/>
      </w:r>
      <w:r w:rsidR="00213D57">
        <w:rPr>
          <w:noProof/>
        </w:rPr>
        <w:t>0</w:t>
      </w:r>
      <w:r w:rsidR="00693770">
        <w:rPr>
          <w:noProof/>
        </w:rPr>
        <w:fldChar w:fldCharType="end"/>
      </w:r>
      <w:proofErr w:type="gramStart"/>
      <w:r>
        <w:noBreakHyphen/>
      </w:r>
      <w:proofErr w:type="gramEnd"/>
      <w:r w:rsidR="00693770">
        <w:fldChar w:fldCharType="begin"/>
      </w:r>
      <w:r w:rsidR="00693770">
        <w:instrText xml:space="preserve"> SEQ Figure \* ARABIC \s 3 </w:instrText>
      </w:r>
      <w:r w:rsidR="00693770">
        <w:fldChar w:fldCharType="separate"/>
      </w:r>
      <w:r w:rsidR="00213D57">
        <w:rPr>
          <w:noProof/>
        </w:rPr>
        <w:t>15</w:t>
      </w:r>
      <w:r w:rsidR="00693770">
        <w:rPr>
          <w:noProof/>
        </w:rPr>
        <w:fldChar w:fldCharType="end"/>
      </w:r>
      <w:proofErr w:type="gramStart"/>
      <w:r w:rsidRPr="005F4C91">
        <w:t>.</w:t>
      </w:r>
      <w:proofErr w:type="gramEnd"/>
      <w:r w:rsidRPr="005F4C91">
        <w:t xml:space="preserve"> </w:t>
      </w:r>
      <w:r>
        <w:t>Genomic Locations of piRNA Clusters in the Rooster (</w:t>
      </w:r>
      <w:r>
        <w:rPr>
          <w:i/>
        </w:rPr>
        <w:t>Gallus </w:t>
      </w:r>
      <w:proofErr w:type="spellStart"/>
      <w:r>
        <w:rPr>
          <w:i/>
        </w:rPr>
        <w:t>gallus</w:t>
      </w:r>
      <w:proofErr w:type="spellEnd"/>
      <w:r>
        <w:rPr>
          <w:i/>
        </w:rPr>
        <w:t xml:space="preserve">) </w:t>
      </w:r>
      <w:r>
        <w:t>Testis.</w:t>
      </w:r>
      <w:bookmarkEnd w:id="62"/>
    </w:p>
    <w:p w14:paraId="7804AE32" w14:textId="6577BAFE" w:rsidR="003A3EE1" w:rsidRPr="00E1336B" w:rsidRDefault="003A3EE1" w:rsidP="00B473B9">
      <w:pPr>
        <w:pStyle w:val="Figure-03-Legend"/>
      </w:pPr>
      <w:r w:rsidRPr="003A3EE1">
        <w:t xml:space="preserve">Black horizontal lines denote the locations on the Gallus </w:t>
      </w:r>
      <w:proofErr w:type="spellStart"/>
      <w:r w:rsidRPr="003A3EE1">
        <w:t>gallus</w:t>
      </w:r>
      <w:proofErr w:type="spellEnd"/>
      <w:r w:rsidRPr="003A3EE1">
        <w:t xml:space="preserve"> (galGal3) chromosomes of the piRNA clusters identified by small RNA sequencing. The figure shows 324 clusters; clusters on E64 (cluster 370) and E22C19W28_E50C23 (clusters 109 and 563) are not shown.</w:t>
      </w:r>
    </w:p>
    <w:p w14:paraId="295E4922" w14:textId="114FE058" w:rsidR="00A266D8" w:rsidRDefault="00A266D8" w:rsidP="00B473B9">
      <w:pPr>
        <w:pStyle w:val="ThesisNormalCompressed"/>
      </w:pPr>
      <w:r>
        <w:t xml:space="preserve">Using 24–30 </w:t>
      </w:r>
      <w:proofErr w:type="gramStart"/>
      <w:r>
        <w:t>nt</w:t>
      </w:r>
      <w:proofErr w:type="gramEnd"/>
      <w:r>
        <w:t xml:space="preserve"> piRNAs from oxidized libraries, we identified 327 rooster piRNA clusters (Figure S8). These account for 76% of all uniquely mapping piRNAs. Of the 327 clusters, 25 overlapped with protein-coding genes. To begin to identify the transcription start sites for the rooster piRNA clusters, we analyzed adult rooster testes by H3K4me3 ChIP-seq. More than 81% (268 out of 327) of the clusters contained a readily detectable H3K4me3 peak within 1 kbp of the piRNA cluster. In contrast, the median distance from a cluster to the nearest transcription start site of an annotated gene was 73 kbp, suggesting that the H3K4me3 peaks reflect the start sites for rooster piRNA precursor transcripts.</w:t>
      </w:r>
    </w:p>
    <w:p w14:paraId="245DF36C" w14:textId="405E39A1" w:rsidR="00A266D8" w:rsidRDefault="00A266D8" w:rsidP="00B473B9">
      <w:pPr>
        <w:pStyle w:val="ThesisNormalCompressed"/>
      </w:pPr>
      <w:r>
        <w:t>Next, we asked where in the genome A-MYB bound in adult rooster testes. A-MYB ChIP-</w:t>
      </w:r>
      <w:proofErr w:type="spellStart"/>
      <w:r>
        <w:t>seq</w:t>
      </w:r>
      <w:proofErr w:type="spellEnd"/>
      <w:r>
        <w:t xml:space="preserve"> identified 5,509 significant peaks (FDR &lt; 10−25). MEME analysis of the top 500 peaks with the lowest FDR values identified a motif (E = 2.6 × 10−201; Figure 8D) similar to that found in the mouse (Figure 4A). A-MYB is the only one of the three chicken MYB genes expressed in adult testis (X.Z.L. and P.D.Z., unpublished data), supporting the view that these peaks correspond to A-MYB binding. The core sequence motif associated with A-MYB binding in mouse differs at one position (CAGTT) from that in rooster (C C/G GTT). This difference between mammalian and chicken MYB proteins has been noted previously (Weston, 1992; Deng et al., 1996).</w:t>
      </w:r>
    </w:p>
    <w:p w14:paraId="75431DF3" w14:textId="79D5AF06" w:rsidR="00A266D8" w:rsidRDefault="00A266D8" w:rsidP="00B473B9">
      <w:pPr>
        <w:pStyle w:val="ThesisNormalCompressed"/>
      </w:pPr>
      <w:r>
        <w:t xml:space="preserve">To determine whether chicken A-MYB might regulate transcription of some piRNA clusters in the testis, we compared the A-MYB peak nearest to each piRNA cluster with the nearest H3K4me3 peak. Of the </w:t>
      </w:r>
      <w:proofErr w:type="gramStart"/>
      <w:r>
        <w:t>327 rooster</w:t>
      </w:r>
      <w:proofErr w:type="gramEnd"/>
      <w:r>
        <w:t xml:space="preserve"> piRNA clusters, at least 104 were occupied by A-MYB at their promoters, as defined by an overlapping H3K4me3 peak. These 104 clusters account for 31% of uniquely mapping rooster piRNAs.</w:t>
      </w:r>
    </w:p>
    <w:p w14:paraId="12A76A55" w14:textId="15A87BB5" w:rsidR="00A266D8" w:rsidRDefault="00A266D8" w:rsidP="00B473B9">
      <w:pPr>
        <w:pStyle w:val="ThesisNormalCompressed"/>
      </w:pPr>
      <w:r>
        <w:t xml:space="preserve">The chicken genome encodes at least two PIWI proteins: PIWIL1 and PIWIL2. Remarkably, the promoter of Gallus </w:t>
      </w:r>
      <w:proofErr w:type="spellStart"/>
      <w:r>
        <w:t>gallus</w:t>
      </w:r>
      <w:proofErr w:type="spellEnd"/>
      <w:r>
        <w:t xml:space="preserve"> PIWIL1, the homolog of mouse Miwi, contained a prominent A-MYB peak (Figure 8E). TDRD1 and TDRD3 also showed A-MYB peaks (Figure 8E). Thus, as in mice, Gallus </w:t>
      </w:r>
      <w:proofErr w:type="spellStart"/>
      <w:r>
        <w:t>gallus</w:t>
      </w:r>
      <w:proofErr w:type="spellEnd"/>
      <w:r>
        <w:t xml:space="preserve"> A-MYB controls the transcription of both piRNA clusters and genes encoding piRNA pathway proteins. We conclude that A-MYB-mediated feedforward regulation of piRNA production was likely present in the last common ancestor of birds and mammals.</w:t>
      </w:r>
    </w:p>
    <w:p w14:paraId="00F571F8" w14:textId="3BA703F7" w:rsidR="00A266D8" w:rsidRDefault="00A266D8" w:rsidP="00B473B9">
      <w:pPr>
        <w:pStyle w:val="ThesisNormalCompressed"/>
      </w:pPr>
      <w:r>
        <w:t>In mice, we found no piRNA-producing genes on the sex chromosomes (Figure S1A), perhaps because mouse sex chromosomes are silenced during the pachytene stage (Li et al., 2009b). Birds use a ZW rather than an XY mechanism for sex determination, so roosters are homogametic (ZZ), allowing the sex chromosomes to remain transcriptionally active in males (</w:t>
      </w:r>
      <w:proofErr w:type="spellStart"/>
      <w:r>
        <w:t>Namekawa</w:t>
      </w:r>
      <w:proofErr w:type="spellEnd"/>
      <w:r>
        <w:t xml:space="preserve"> and Lee, 2009; </w:t>
      </w:r>
      <w:proofErr w:type="spellStart"/>
      <w:r>
        <w:t>Schoenmakers</w:t>
      </w:r>
      <w:proofErr w:type="spellEnd"/>
      <w:r>
        <w:t xml:space="preserve"> et al., 2009). Indeed, we find that 39 of the 327 rooster piRNA clusters are on the Z chromosome, accounting for 12% of uniquely mapping piRNAs (Figure S8). Of the 39 Z chromosome clusters, 18 had an A-MYB peak at their promoter.</w:t>
      </w:r>
    </w:p>
    <w:p w14:paraId="4892969E" w14:textId="77777777" w:rsidR="00E1336B" w:rsidRPr="00E1336B" w:rsidRDefault="00E1336B" w:rsidP="002D6CCF">
      <w:pPr>
        <w:pStyle w:val="Heading4"/>
      </w:pPr>
      <w:r w:rsidRPr="00E1336B">
        <w:t>DISCUSSION</w:t>
      </w:r>
    </w:p>
    <w:p w14:paraId="44504708" w14:textId="0E3F0ED7" w:rsidR="00A266D8" w:rsidRDefault="00A266D8" w:rsidP="00B473B9">
      <w:pPr>
        <w:pStyle w:val="ThesisNormalCompressed"/>
      </w:pPr>
      <w:r>
        <w:t xml:space="preserve">The data presented here provide strong support for the view that piRNAs in mammals begin as long, single-stranded precursors generated by testis-specific, RNA Pol II transcription of individual piRNA genes (see also </w:t>
      </w:r>
      <w:proofErr w:type="spellStart"/>
      <w:r>
        <w:t>Vourekas</w:t>
      </w:r>
      <w:proofErr w:type="spellEnd"/>
      <w:r>
        <w:t xml:space="preserve"> et al., 2012). Transcription by RNA Pol II affords piRNA genes the same rich set of transcriptional controls available to regulate mRNA expression. Our data establish that developmentally regulated transcription of piRNA genes determines when specific classes of piRNAs emerge during spermatogenesis.</w:t>
      </w:r>
    </w:p>
    <w:p w14:paraId="6547EE84" w14:textId="242900E9" w:rsidR="00A266D8" w:rsidRDefault="00A266D8" w:rsidP="00B473B9">
      <w:pPr>
        <w:pStyle w:val="ThesisNormalCompressed"/>
      </w:pPr>
      <w:r>
        <w:t>During mouse spermatogenesis, transcription of pachytene piRNA genes begins at the onset of the pachytene stage of meiosis; pachytene piRNAs accumulate subsequently. The presence of the MYB binding motif near the transcription start sites of pachytene piRNA genes, the physical binding of A-MYB to those genes, and the loss of pachytene piRNA precursor transcripts and piRNAs in testes from A-Myb mutant mice all argue that A-MYB regulates pachytene piRNA production.</w:t>
      </w:r>
    </w:p>
    <w:p w14:paraId="0046B67B" w14:textId="5414A3F7" w:rsidR="00A266D8" w:rsidRDefault="00A266D8" w:rsidP="00B473B9">
      <w:pPr>
        <w:pStyle w:val="ThesisNormalCompressed"/>
      </w:pPr>
      <w:r>
        <w:t xml:space="preserve">A-MYB also drives increased expression of piRNA pathway genes. Among these, Miwi expression shows the greatest dependence on A-MYB, but A-MYB also drives transcription of genes encoding other proteins in the piRNA pathway, including </w:t>
      </w:r>
      <w:proofErr w:type="spellStart"/>
      <w:r>
        <w:t>MitoPld</w:t>
      </w:r>
      <w:proofErr w:type="spellEnd"/>
      <w:r>
        <w:t xml:space="preserve">, </w:t>
      </w:r>
      <w:proofErr w:type="spellStart"/>
      <w:r>
        <w:t>Mael</w:t>
      </w:r>
      <w:proofErr w:type="spellEnd"/>
      <w:r>
        <w:t>, and five genes encoding Tudor domain proteins. For example, A-MYB increases expression of Tdrd6 more than 500-fold. Loss of A-MYB function more strongly depletes pachytene piRNAs than loss of MIWI, in part because pachytene piRNAs can still be loaded into MILI in Miwi mutant testes, although MILI-loaded pachytene piRNAs do not suffice to produce functional sperm. In the A-Myb mutant, expression of mRNAs encoding multiple piRNA pathway proteins decreases. We speculate that in wild-type male mice, the increased expression of these mRNAs at the onset of the pachytene stage of meiosis ensures that sufficient piRNA-precursor-processing and MIWI-loading factors are available to cope with the large increase in pachytene piRNA precursor transcription.</w:t>
      </w:r>
    </w:p>
    <w:p w14:paraId="4C7BFD9C" w14:textId="36E312D9" w:rsidR="00A266D8" w:rsidRDefault="00A266D8" w:rsidP="00B473B9">
      <w:pPr>
        <w:pStyle w:val="ThesisNormalCompressed"/>
      </w:pPr>
      <w:r>
        <w:t>We propose that induction of A-MYB during the early pachytene stage of spermatogenesis initiates a feedforward loop that ensures the precisely timed production of these piRNAs. Coherent feedforward loops show delayed kinetics in order to reject background stimuli (</w:t>
      </w:r>
      <w:proofErr w:type="spellStart"/>
      <w:r>
        <w:t>Mangan</w:t>
      </w:r>
      <w:proofErr w:type="spellEnd"/>
      <w:r>
        <w:t xml:space="preserve"> and </w:t>
      </w:r>
      <w:proofErr w:type="spellStart"/>
      <w:r>
        <w:t>Alon</w:t>
      </w:r>
      <w:proofErr w:type="spellEnd"/>
      <w:r>
        <w:t>, 2003). Indeed, we observed a delay from the early to middle pachytene in the accumulation of pachytene piRNAs, despite the continued increase in A-Myb expression (Figure 2A). Pachytene piRNA levels increase 75-fold (median for the 100 genes) from 10.5 to 12.5 dpp, coincident with increased expression of A-Myb. However, from 12.5 to 14.5 dpp, pachytene piRNAs increase only 1.2-fold. Pachytene piRNAs subsequently resume their accumulation, increasing 65-fold from 14.5 to 17.5 dpp. We believe this delay is a consequence of a feedforward loop that ensures the production of pachytene piRNAs only at the pachytene stage of spermatogenesis. Regulation by a feedforward loop also predicts a rapid shutdown of pachytene piRNA pathways at round spermatid stage VIII, when A-MYB protein levels decrease (Horvath et al., 2009). Supporting this idea, the abundance of MIWI decreases sharply by the elongated spermatid stage of spermatogenesis (Deng and Lin, 2002). Testing this proposal is a clear challenge for the future.</w:t>
      </w:r>
    </w:p>
    <w:p w14:paraId="2FE8E2B5" w14:textId="4056D9B0" w:rsidR="00A266D8" w:rsidRDefault="00A266D8" w:rsidP="00B473B9">
      <w:pPr>
        <w:pStyle w:val="ThesisNormalCompressed"/>
      </w:pPr>
      <w:r>
        <w:t>In fruit flies and zebrafish (</w:t>
      </w:r>
      <w:proofErr w:type="spellStart"/>
      <w:r>
        <w:t>Brennecke</w:t>
      </w:r>
      <w:proofErr w:type="spellEnd"/>
      <w:r>
        <w:t xml:space="preserve"> et al., 2007; </w:t>
      </w:r>
      <w:proofErr w:type="spellStart"/>
      <w:r>
        <w:t>Houwing</w:t>
      </w:r>
      <w:proofErr w:type="spellEnd"/>
      <w:r>
        <w:t xml:space="preserve"> et al., 2007), most piRNAs map to repetitive regions, whereas in mammals, uniquely mapping intergenic piRNAs predominate in the adult testis. The discovery that 70% of rooster piRNA reads map to intergenic regions suggests that the expansion of intergenic piRNAs controlled by A-MYB feedforward regulation arose before the divergence of birds and mammals. In the future, detailed analysis of piRNA production across avian spermatogenesis should provide insight into the evolutionary origins and functions of pachytene piRNAs, a class of piRNAs thus far only detected in mammals.</w:t>
      </w:r>
    </w:p>
    <w:p w14:paraId="7B9E9243" w14:textId="144DF866" w:rsidR="00A266D8" w:rsidRDefault="00A266D8" w:rsidP="00B473B9">
      <w:pPr>
        <w:pStyle w:val="ThesisNormalCompressed"/>
      </w:pPr>
      <w:r>
        <w:t>In summary, we have shown that mouse piRNA genes are coregulated transcriptionally, establishing that A-MYB coordinately regulates the biogenesis of an entire piRNA class, the pachytene piRNAs. The discovery that a loss-of-function A-Myb mutant, Mybl1repro9, disrupts piRNA precursor transcription in vertebrates provides a tool to understand the transformation of long, single-stranded piRNA precursors into mature piRNAs and to explore the functions and targets of the pachytene piRNAs.</w:t>
      </w:r>
    </w:p>
    <w:p w14:paraId="4D836357" w14:textId="77777777" w:rsidR="00E1336B" w:rsidRPr="00E1336B" w:rsidRDefault="00E1336B" w:rsidP="002D6CCF">
      <w:pPr>
        <w:pStyle w:val="Heading4"/>
      </w:pPr>
      <w:r w:rsidRPr="00E1336B">
        <w:t>EXPERIMENTAL PROCEDURES</w:t>
      </w:r>
    </w:p>
    <w:p w14:paraId="49E5F081" w14:textId="77777777" w:rsidR="00A266D8" w:rsidRDefault="00A266D8" w:rsidP="00A266D8">
      <w:pPr>
        <w:pStyle w:val="Heading6"/>
      </w:pPr>
      <w:bookmarkStart w:id="63" w:name="_Toc364687512"/>
      <w:bookmarkStart w:id="64" w:name="_Toc364713210"/>
      <w:r>
        <w:t>Mice</w:t>
      </w:r>
    </w:p>
    <w:p w14:paraId="154857D0" w14:textId="77777777" w:rsidR="00A266D8" w:rsidRDefault="00A266D8" w:rsidP="00B473B9">
      <w:pPr>
        <w:pStyle w:val="ThesisNormalCompressed"/>
      </w:pPr>
      <w:r w:rsidRPr="001B4E40">
        <w:rPr>
          <w:highlight w:val="yellow"/>
        </w:rPr>
        <w:t>Mybl1repro9</w:t>
      </w:r>
      <w:r>
        <w:t xml:space="preserve">, </w:t>
      </w:r>
      <w:r w:rsidRPr="001B4E40">
        <w:rPr>
          <w:highlight w:val="yellow"/>
        </w:rPr>
        <w:t>Spo11tm1Sky</w:t>
      </w:r>
      <w:r>
        <w:t xml:space="preserve">, and </w:t>
      </w:r>
      <w:r w:rsidRPr="001B4E40">
        <w:rPr>
          <w:highlight w:val="yellow"/>
        </w:rPr>
        <w:t>Piwil1tm1Hf</w:t>
      </w:r>
      <w:r>
        <w:t xml:space="preserve"> mice were maintained and used according to the guidelines of the Institutional Animal Care and Use Committee of the University of Massachusetts Medical School and genotyped as described (Baudat et al., 2000; Deng and Lin, 2002; Bolcun-Filas et al., 2011).</w:t>
      </w:r>
    </w:p>
    <w:p w14:paraId="135D7CF7" w14:textId="77777777" w:rsidR="00A266D8" w:rsidRDefault="00A266D8" w:rsidP="00B473B9">
      <w:pPr>
        <w:pStyle w:val="ThesisNormalCompressed"/>
      </w:pPr>
    </w:p>
    <w:p w14:paraId="048FBE44" w14:textId="77777777" w:rsidR="00A266D8" w:rsidRDefault="00A266D8" w:rsidP="00A266D8">
      <w:pPr>
        <w:pStyle w:val="Heading6"/>
      </w:pPr>
      <w:r>
        <w:t>Sequencing</w:t>
      </w:r>
    </w:p>
    <w:p w14:paraId="1982E277" w14:textId="77777777" w:rsidR="00A266D8" w:rsidRDefault="00A266D8" w:rsidP="00B473B9">
      <w:pPr>
        <w:pStyle w:val="ThesisNormalCompressed"/>
      </w:pPr>
      <w:r>
        <w:t>Small (Ghildiyal et al., 2008; Seitz et al., 2008) and long RNA-</w:t>
      </w:r>
      <w:proofErr w:type="spellStart"/>
      <w:r>
        <w:t>seq</w:t>
      </w:r>
      <w:proofErr w:type="spellEnd"/>
      <w:r>
        <w:t xml:space="preserve"> (Zhang et al., 2012) and analysis (Li et al., 2009a) were as described. Reads that did not map to mouse genome mm9 were mapped to piRNA precursor transcripts to obtain splice junction mapping small RNAs. Total small RNA libraries from different developmental stages and from mutants were normalized to the sum of all miRNA </w:t>
      </w:r>
      <w:proofErr w:type="gramStart"/>
      <w:r>
        <w:t>hairpin mapping</w:t>
      </w:r>
      <w:proofErr w:type="gramEnd"/>
      <w:r>
        <w:t xml:space="preserve"> reads. Oxidized samples were calibrated to the corresponding total small RNA library via the abundance of shared, uniquely mapped piRNA species. </w:t>
      </w:r>
      <w:proofErr w:type="gramStart"/>
      <w:r>
        <w:t>piRNA</w:t>
      </w:r>
      <w:proofErr w:type="gramEnd"/>
      <w:r>
        <w:t xml:space="preserve"> expression data were grouped with Cluster 3.0. Differential gene expression was analyzed with </w:t>
      </w:r>
      <w:proofErr w:type="spellStart"/>
      <w:r>
        <w:t>DESeq</w:t>
      </w:r>
      <w:proofErr w:type="spellEnd"/>
      <w:r>
        <w:t xml:space="preserve"> R (Anders and Huber, 2010); ChIP-</w:t>
      </w:r>
      <w:proofErr w:type="spellStart"/>
      <w:r>
        <w:t>seq</w:t>
      </w:r>
      <w:proofErr w:type="spellEnd"/>
      <w:r>
        <w:t xml:space="preserve"> reads were aligned to the genome using Bowtie version 0.12.7 (</w:t>
      </w:r>
      <w:proofErr w:type="spellStart"/>
      <w:r>
        <w:t>Langmead</w:t>
      </w:r>
      <w:proofErr w:type="spellEnd"/>
      <w:r>
        <w:t xml:space="preserve"> et al., 2009), and peaks were identified using MACS (Zhang et al., 2008).</w:t>
      </w:r>
    </w:p>
    <w:p w14:paraId="4D36A5B4" w14:textId="77777777" w:rsidR="00A266D8" w:rsidRDefault="00A266D8" w:rsidP="00B473B9">
      <w:pPr>
        <w:pStyle w:val="ThesisNormalCompressed"/>
      </w:pPr>
    </w:p>
    <w:p w14:paraId="447FC641" w14:textId="77777777" w:rsidR="00A266D8" w:rsidRDefault="00A266D8" w:rsidP="00A266D8">
      <w:pPr>
        <w:pStyle w:val="Heading5"/>
      </w:pPr>
      <w:r>
        <w:t>Acknowledgments</w:t>
      </w:r>
    </w:p>
    <w:p w14:paraId="74E5799C" w14:textId="77777777" w:rsidR="00A266D8" w:rsidRDefault="00A266D8" w:rsidP="00B473B9">
      <w:pPr>
        <w:pStyle w:val="ThesisNormalCompressed"/>
      </w:pPr>
      <w:r>
        <w:t xml:space="preserve">We thank K. Chase and K. </w:t>
      </w:r>
      <w:proofErr w:type="spellStart"/>
      <w:r>
        <w:t>Schimenti</w:t>
      </w:r>
      <w:proofErr w:type="spellEnd"/>
      <w:r>
        <w:t xml:space="preserve"> for help collecting tissues; C. Tipping for help with mouse husbandry; P. Johnson and B. </w:t>
      </w:r>
      <w:proofErr w:type="spellStart"/>
      <w:r>
        <w:t>Keagle</w:t>
      </w:r>
      <w:proofErr w:type="spellEnd"/>
      <w:r>
        <w:t xml:space="preserve"> for providing rooster testes; G. Farley for technical assistance; H. Lin for reagents; Xi Chen, </w:t>
      </w:r>
      <w:proofErr w:type="spellStart"/>
      <w:r>
        <w:t>Xiaotu</w:t>
      </w:r>
      <w:proofErr w:type="spellEnd"/>
      <w:r>
        <w:t xml:space="preserve"> Ma, Oliver </w:t>
      </w:r>
      <w:proofErr w:type="spellStart"/>
      <w:r>
        <w:t>Rando</w:t>
      </w:r>
      <w:proofErr w:type="spellEnd"/>
      <w:r>
        <w:t xml:space="preserve">, and Benjamin </w:t>
      </w:r>
      <w:proofErr w:type="spellStart"/>
      <w:r>
        <w:t>Carone</w:t>
      </w:r>
      <w:proofErr w:type="spellEnd"/>
      <w:r>
        <w:t xml:space="preserve"> for advice on ChIP; and members of our laboratories for critical comments on the manuscript. </w:t>
      </w:r>
      <w:proofErr w:type="gramStart"/>
      <w:r>
        <w:t xml:space="preserve">X.Z.L. was supported by the </w:t>
      </w:r>
      <w:proofErr w:type="spellStart"/>
      <w:r>
        <w:t>Lalor</w:t>
      </w:r>
      <w:proofErr w:type="spellEnd"/>
      <w:r>
        <w:t xml:space="preserve"> Foundation and the Jane Coffin Childs Memorial Fund</w:t>
      </w:r>
      <w:proofErr w:type="gramEnd"/>
      <w:r>
        <w:t xml:space="preserve"> for Medical Research.</w:t>
      </w:r>
    </w:p>
    <w:p w14:paraId="22775940" w14:textId="77777777" w:rsidR="00A266D8" w:rsidRDefault="00A266D8" w:rsidP="00B473B9">
      <w:pPr>
        <w:pStyle w:val="ThesisNormalCompressed"/>
      </w:pPr>
    </w:p>
    <w:p w14:paraId="57A79E3A" w14:textId="77777777" w:rsidR="00A266D8" w:rsidRDefault="00A266D8" w:rsidP="00A266D8">
      <w:pPr>
        <w:pStyle w:val="Heading5"/>
      </w:pPr>
      <w:r>
        <w:t>Accession Numbers</w:t>
      </w:r>
    </w:p>
    <w:p w14:paraId="1E55CE19" w14:textId="400CB25A" w:rsidR="00A266D8" w:rsidRDefault="00A266D8" w:rsidP="00B473B9">
      <w:pPr>
        <w:pStyle w:val="ThesisNormalCompressed"/>
      </w:pPr>
      <w:r>
        <w:t>The Gene Expression Omnibus (GEO) accession number for the RNA-</w:t>
      </w:r>
      <w:proofErr w:type="spellStart"/>
      <w:r>
        <w:t>seq</w:t>
      </w:r>
      <w:proofErr w:type="spellEnd"/>
      <w:r>
        <w:t>, ChIP-</w:t>
      </w:r>
      <w:proofErr w:type="spellStart"/>
      <w:r>
        <w:t>seq</w:t>
      </w:r>
      <w:proofErr w:type="spellEnd"/>
      <w:r>
        <w:t xml:space="preserve">, and small RNA data reported in this paper is </w:t>
      </w:r>
      <w:hyperlink r:id="rId40" w:history="1">
        <w:r w:rsidRPr="00A266D8">
          <w:rPr>
            <w:rStyle w:val="Hyperlink"/>
          </w:rPr>
          <w:t>GSE44690</w:t>
        </w:r>
      </w:hyperlink>
      <w:r>
        <w:t>.</w:t>
      </w:r>
    </w:p>
    <w:p w14:paraId="0F06E71C" w14:textId="51C71346" w:rsidR="004754D1" w:rsidRDefault="004754D1" w:rsidP="00E12F6C">
      <w:pPr>
        <w:pStyle w:val="Heading2"/>
      </w:pPr>
      <w:r>
        <w:t xml:space="preserve">Perspective/Final Summary </w:t>
      </w:r>
      <w:r w:rsidR="007F242F">
        <w:t>&amp;</w:t>
      </w:r>
      <w:r>
        <w:t xml:space="preserve"> Conclusions</w:t>
      </w:r>
      <w:bookmarkEnd w:id="63"/>
      <w:bookmarkEnd w:id="64"/>
    </w:p>
    <w:p w14:paraId="298537C6" w14:textId="2DB778FF" w:rsidR="00595D92" w:rsidRDefault="00595D92" w:rsidP="00595D92">
      <w:r>
        <w:t>Things to remember about this section:</w:t>
      </w:r>
    </w:p>
    <w:p w14:paraId="254C5469" w14:textId="77777777" w:rsidR="00595D92" w:rsidRDefault="00595D92" w:rsidP="00595D92">
      <w:pPr>
        <w:widowControl w:val="0"/>
        <w:numPr>
          <w:ilvl w:val="0"/>
          <w:numId w:val="6"/>
        </w:numPr>
        <w:tabs>
          <w:tab w:val="left" w:pos="220"/>
          <w:tab w:val="left" w:pos="720"/>
        </w:tabs>
        <w:autoSpaceDE w:val="0"/>
        <w:autoSpaceDN w:val="0"/>
        <w:adjustRightInd w:val="0"/>
        <w:spacing w:line="240" w:lineRule="auto"/>
        <w:ind w:hanging="720"/>
        <w:rPr>
          <w:rFonts w:cs="Arial"/>
        </w:rPr>
      </w:pPr>
      <w:r>
        <w:rPr>
          <w:rFonts w:cs="Arial"/>
        </w:rPr>
        <w:t>Multiple people have stated that this can be highly speculative</w:t>
      </w:r>
    </w:p>
    <w:p w14:paraId="7C4EFDCF" w14:textId="77777777" w:rsidR="00595D92" w:rsidRDefault="00595D92" w:rsidP="00595D92">
      <w:pPr>
        <w:widowControl w:val="0"/>
        <w:numPr>
          <w:ilvl w:val="0"/>
          <w:numId w:val="6"/>
        </w:numPr>
        <w:tabs>
          <w:tab w:val="left" w:pos="220"/>
          <w:tab w:val="left" w:pos="720"/>
        </w:tabs>
        <w:autoSpaceDE w:val="0"/>
        <w:autoSpaceDN w:val="0"/>
        <w:adjustRightInd w:val="0"/>
        <w:spacing w:line="240" w:lineRule="auto"/>
        <w:ind w:hanging="720"/>
        <w:rPr>
          <w:rFonts w:cs="Arial"/>
        </w:rPr>
      </w:pPr>
      <w:r>
        <w:rPr>
          <w:rFonts w:cs="Arial"/>
        </w:rPr>
        <w:t>This is my chance to show that I am a scientist</w:t>
      </w:r>
    </w:p>
    <w:p w14:paraId="7D6BDAD8" w14:textId="77777777" w:rsidR="00595D92" w:rsidRDefault="00595D92" w:rsidP="00595D92">
      <w:pPr>
        <w:widowControl w:val="0"/>
        <w:numPr>
          <w:ilvl w:val="0"/>
          <w:numId w:val="6"/>
        </w:numPr>
        <w:tabs>
          <w:tab w:val="left" w:pos="220"/>
          <w:tab w:val="left" w:pos="720"/>
        </w:tabs>
        <w:autoSpaceDE w:val="0"/>
        <w:autoSpaceDN w:val="0"/>
        <w:adjustRightInd w:val="0"/>
        <w:spacing w:line="240" w:lineRule="auto"/>
        <w:ind w:hanging="720"/>
        <w:rPr>
          <w:rFonts w:cs="Arial"/>
        </w:rPr>
      </w:pPr>
      <w:r>
        <w:rPr>
          <w:rFonts w:cs="Arial"/>
        </w:rPr>
        <w:t>If I were to die tomorrow, what would be the experiments to conduct</w:t>
      </w:r>
    </w:p>
    <w:p w14:paraId="76B95F46" w14:textId="77777777" w:rsidR="00595D92" w:rsidRPr="00595D92" w:rsidRDefault="00595D92" w:rsidP="00595D92"/>
    <w:p w14:paraId="53FEF7B3" w14:textId="77777777" w:rsidR="00595D92" w:rsidRDefault="00595D92" w:rsidP="00691863">
      <w:pPr>
        <w:pStyle w:val="CompressedNumberedOutline"/>
        <w:numPr>
          <w:ilvl w:val="0"/>
          <w:numId w:val="22"/>
        </w:numPr>
      </w:pPr>
      <w:r>
        <w:t xml:space="preserve">Discuss </w:t>
      </w:r>
      <w:proofErr w:type="gramStart"/>
      <w:r>
        <w:t>long range</w:t>
      </w:r>
      <w:proofErr w:type="gramEnd"/>
      <w:r>
        <w:t xml:space="preserve"> RNA secondary structure and </w:t>
      </w:r>
      <w:proofErr w:type="spellStart"/>
      <w:r>
        <w:t>implecations</w:t>
      </w:r>
      <w:proofErr w:type="spellEnd"/>
      <w:r>
        <w:t xml:space="preserve"> of regulating alternative splicing (See Li, S., &amp; Breaker, R. R. (2013). Eukaryotic TPP </w:t>
      </w:r>
      <w:proofErr w:type="spellStart"/>
      <w:r>
        <w:t>riboswitch</w:t>
      </w:r>
      <w:proofErr w:type="spellEnd"/>
      <w:r>
        <w:t xml:space="preserve"> regulation of alternative splicing involving long-distance base pairing. Nucleic acids research, 41(5), 3022–31. </w:t>
      </w:r>
      <w:proofErr w:type="gramStart"/>
      <w:r>
        <w:t>doi:10.1093</w:t>
      </w:r>
      <w:proofErr w:type="gramEnd"/>
      <w:r>
        <w:t>/</w:t>
      </w:r>
      <w:proofErr w:type="spellStart"/>
      <w:r>
        <w:t>nar</w:t>
      </w:r>
      <w:proofErr w:type="spellEnd"/>
      <w:r>
        <w:t xml:space="preserve">/gkt057) and </w:t>
      </w:r>
      <w:proofErr w:type="spellStart"/>
      <w:r>
        <w:t>Reg</w:t>
      </w:r>
      <w:proofErr w:type="spellEnd"/>
      <w:r>
        <w:t xml:space="preserve"> of AS by long RANGE SS folder in </w:t>
      </w:r>
      <w:proofErr w:type="spellStart"/>
      <w:r>
        <w:t>Mendeley</w:t>
      </w:r>
      <w:proofErr w:type="spellEnd"/>
    </w:p>
    <w:p w14:paraId="77717E7E" w14:textId="77777777" w:rsidR="00595D92" w:rsidRDefault="00595D92" w:rsidP="00691863">
      <w:pPr>
        <w:pStyle w:val="CompressedNumberedOutline"/>
        <w:numPr>
          <w:ilvl w:val="0"/>
          <w:numId w:val="22"/>
        </w:numPr>
      </w:pPr>
      <w:r>
        <w:t>Full length analysis of mRNAs</w:t>
      </w:r>
    </w:p>
    <w:p w14:paraId="580E9A43" w14:textId="77777777" w:rsidR="00595D92" w:rsidRDefault="00595D92" w:rsidP="00691863">
      <w:pPr>
        <w:pStyle w:val="CompressedNumberedOutline"/>
        <w:numPr>
          <w:ilvl w:val="0"/>
          <w:numId w:val="22"/>
        </w:numPr>
      </w:pPr>
      <w:r>
        <w:t xml:space="preserve">Implications for </w:t>
      </w:r>
      <w:proofErr w:type="spellStart"/>
      <w:r>
        <w:t>discrination</w:t>
      </w:r>
      <w:proofErr w:type="spellEnd"/>
      <w:r>
        <w:t xml:space="preserve"> past one's DNA as it is the actual PRODUCT of the DNA and the actual biology (or at least closer to the functional biology) that is going on inside of every person</w:t>
      </w:r>
    </w:p>
    <w:p w14:paraId="4340EB29" w14:textId="77777777" w:rsidR="00595D92" w:rsidRDefault="00595D92" w:rsidP="00691863">
      <w:pPr>
        <w:pStyle w:val="CompressedNumberedOutline"/>
        <w:numPr>
          <w:ilvl w:val="0"/>
          <w:numId w:val="22"/>
        </w:numPr>
      </w:pPr>
      <w:r>
        <w:t>Catalogue of every possible mRNA isoform</w:t>
      </w:r>
    </w:p>
    <w:p w14:paraId="2C8A502C" w14:textId="77777777" w:rsidR="00595D92" w:rsidRDefault="00595D92" w:rsidP="00691863">
      <w:pPr>
        <w:pStyle w:val="CompressedNumberedOutline"/>
        <w:numPr>
          <w:ilvl w:val="0"/>
          <w:numId w:val="22"/>
        </w:numPr>
      </w:pPr>
      <w:proofErr w:type="spellStart"/>
      <w:r>
        <w:t>Seperate</w:t>
      </w:r>
      <w:proofErr w:type="spellEnd"/>
      <w:r>
        <w:t xml:space="preserve"> the signal from the noise of transcription</w:t>
      </w:r>
    </w:p>
    <w:p w14:paraId="7ECFED16" w14:textId="4ED54D36" w:rsidR="00595D92" w:rsidRDefault="00595D92" w:rsidP="00691863">
      <w:pPr>
        <w:pStyle w:val="CompressedNumberedOutline"/>
        <w:numPr>
          <w:ilvl w:val="0"/>
          <w:numId w:val="22"/>
        </w:numPr>
      </w:pPr>
      <w:r w:rsidRPr="00595D92">
        <w:t xml:space="preserve">Most high cited </w:t>
      </w:r>
      <w:proofErr w:type="spellStart"/>
      <w:r w:rsidRPr="00595D92">
        <w:t>pnas</w:t>
      </w:r>
      <w:proofErr w:type="spellEnd"/>
      <w:r w:rsidRPr="00595D92">
        <w:t xml:space="preserve"> papers are methodology papers</w:t>
      </w:r>
      <w:r w:rsidR="00691863">
        <w:t xml:space="preserve"> </w:t>
      </w:r>
      <w:hyperlink r:id="rId41" w:history="1">
        <w:r w:rsidR="00691863" w:rsidRPr="00A047EB">
          <w:rPr>
            <w:rStyle w:val="Hyperlink"/>
          </w:rPr>
          <w:t>www.pnas.org/reports/most-cited</w:t>
        </w:r>
      </w:hyperlink>
    </w:p>
    <w:p w14:paraId="3F034CAB" w14:textId="448130AB" w:rsidR="00691863" w:rsidRDefault="00691863" w:rsidP="00691863">
      <w:pPr>
        <w:pStyle w:val="CompressedNumberedOutline"/>
        <w:numPr>
          <w:ilvl w:val="0"/>
          <w:numId w:val="22"/>
        </w:numPr>
      </w:pPr>
      <w:proofErr w:type="spellStart"/>
      <w:r>
        <w:t>Importantance</w:t>
      </w:r>
      <w:proofErr w:type="spellEnd"/>
      <w:r>
        <w:t xml:space="preserve"> of bioinformatics for every new and current molecular </w:t>
      </w:r>
      <w:proofErr w:type="spellStart"/>
      <w:r>
        <w:t>biogist</w:t>
      </w:r>
      <w:proofErr w:type="spellEnd"/>
    </w:p>
    <w:p w14:paraId="21D6B241" w14:textId="4C74325A" w:rsidR="00691863" w:rsidRDefault="00691863" w:rsidP="00691863">
      <w:pPr>
        <w:pStyle w:val="CompressedNumberedOutline"/>
        <w:numPr>
          <w:ilvl w:val="1"/>
          <w:numId w:val="22"/>
        </w:numPr>
      </w:pPr>
      <w:r>
        <w:t>Talk about my path during PhD</w:t>
      </w:r>
    </w:p>
    <w:p w14:paraId="0AF3F7C0" w14:textId="301F411F" w:rsidR="00691863" w:rsidRDefault="00691863" w:rsidP="00691863">
      <w:pPr>
        <w:pStyle w:val="CompressedNumberedOutline"/>
        <w:numPr>
          <w:ilvl w:val="1"/>
          <w:numId w:val="22"/>
        </w:numPr>
      </w:pPr>
      <w:r>
        <w:t xml:space="preserve">Mention BG’s paper New Insights from Existing Sequence Data: Generating Breakthroughs without a Pipette AM </w:t>
      </w:r>
      <w:proofErr w:type="spellStart"/>
      <w:r>
        <w:t>Plocik</w:t>
      </w:r>
      <w:proofErr w:type="spellEnd"/>
      <w:r>
        <w:t>, BR Graveley Molecular cell 49 (4), 605-617</w:t>
      </w:r>
    </w:p>
    <w:p w14:paraId="3A121668" w14:textId="5AEBC5E1" w:rsidR="00691863" w:rsidRPr="00595D92" w:rsidRDefault="00691863" w:rsidP="00691863">
      <w:pPr>
        <w:pStyle w:val="CompressedNumberedOutline"/>
        <w:numPr>
          <w:ilvl w:val="1"/>
          <w:numId w:val="22"/>
        </w:numPr>
      </w:pPr>
      <w:r>
        <w:t xml:space="preserve">Discuss importance of </w:t>
      </w:r>
      <w:proofErr w:type="spellStart"/>
      <w:r>
        <w:t>BigData</w:t>
      </w:r>
      <w:proofErr w:type="spellEnd"/>
      <w:r>
        <w:t xml:space="preserve"> and being able to analyze in parallel, looking for genome wide changes</w:t>
      </w:r>
    </w:p>
    <w:p w14:paraId="2E15A27A" w14:textId="77777777" w:rsidR="004754D1" w:rsidRDefault="004754D1" w:rsidP="00FF0906"/>
    <w:p w14:paraId="61E79153" w14:textId="6846C614" w:rsidR="004C266E" w:rsidRDefault="004C266E" w:rsidP="00FF0906">
      <w:r>
        <w:t>! Unanswered questions concerning mammalian piRNAs</w:t>
      </w:r>
    </w:p>
    <w:p w14:paraId="4D5F9E3F" w14:textId="42DAA589" w:rsidR="004C266E" w:rsidRDefault="004C266E" w:rsidP="00FF0906">
      <w:proofErr w:type="gramStart"/>
      <w:r>
        <w:t>Interaction w/ ribosomes?</w:t>
      </w:r>
      <w:proofErr w:type="gramEnd"/>
    </w:p>
    <w:p w14:paraId="787530B6" w14:textId="590D5681" w:rsidR="004C266E" w:rsidRDefault="004C266E" w:rsidP="00FF0906">
      <w:r>
        <w:t>How does cell partition prepachytene transcripts to mRNA or piRNA use?</w:t>
      </w:r>
    </w:p>
    <w:p w14:paraId="06267858" w14:textId="77777777" w:rsidR="00C121DB" w:rsidRDefault="00164678" w:rsidP="00E22E79">
      <w:pPr>
        <w:pStyle w:val="Heading1"/>
      </w:pPr>
      <w:bookmarkStart w:id="65" w:name="_Toc237332402"/>
      <w:bookmarkStart w:id="66" w:name="_Toc364687513"/>
      <w:bookmarkStart w:id="67" w:name="_Toc364713211"/>
      <w:r>
        <w:t>Back Matter</w:t>
      </w:r>
      <w:bookmarkEnd w:id="65"/>
      <w:bookmarkEnd w:id="66"/>
      <w:bookmarkEnd w:id="67"/>
    </w:p>
    <w:p w14:paraId="0CE38E08" w14:textId="77777777" w:rsidR="00164678" w:rsidRDefault="00164678" w:rsidP="00D814B1">
      <w:pPr>
        <w:pStyle w:val="Heading2"/>
      </w:pPr>
      <w:bookmarkStart w:id="68" w:name="_Toc237332403"/>
      <w:bookmarkStart w:id="69" w:name="_Toc364687514"/>
      <w:bookmarkStart w:id="70" w:name="_Toc364713212"/>
      <w:r>
        <w:t>Appendices</w:t>
      </w:r>
      <w:bookmarkEnd w:id="68"/>
      <w:bookmarkEnd w:id="69"/>
      <w:bookmarkEnd w:id="70"/>
    </w:p>
    <w:p w14:paraId="4A83EFB9" w14:textId="37125E44" w:rsidR="00DA1078" w:rsidRDefault="00DA1078" w:rsidP="00DA1078">
      <w:pPr>
        <w:pStyle w:val="Heading3"/>
      </w:pPr>
      <w:bookmarkStart w:id="71" w:name="_Toc364687515"/>
      <w:r>
        <w:t>Methods</w:t>
      </w:r>
      <w:bookmarkEnd w:id="71"/>
    </w:p>
    <w:p w14:paraId="42905B7B" w14:textId="4D946D3E" w:rsidR="00DA1078" w:rsidRDefault="00DA1078" w:rsidP="00DA1078">
      <w:pPr>
        <w:pStyle w:val="Heading4"/>
      </w:pPr>
      <w:r>
        <w:t>SeqZip</w:t>
      </w:r>
    </w:p>
    <w:p w14:paraId="56B735B6" w14:textId="0FD0644F" w:rsidR="00DA1078" w:rsidRDefault="00DA1078" w:rsidP="00DA1078">
      <w:pPr>
        <w:pStyle w:val="Heading4"/>
      </w:pPr>
      <w:r>
        <w:t>Computational Scripts</w:t>
      </w:r>
    </w:p>
    <w:p w14:paraId="42F5B8E9" w14:textId="67C3A373" w:rsidR="00595D92" w:rsidRDefault="00595D92" w:rsidP="00595D92">
      <w:pPr>
        <w:pStyle w:val="Heading3"/>
      </w:pPr>
      <w:bookmarkStart w:id="72" w:name="_Toc364687516"/>
      <w:proofErr w:type="spellStart"/>
      <w:r>
        <w:t>Oligo</w:t>
      </w:r>
      <w:proofErr w:type="spellEnd"/>
      <w:r>
        <w:t xml:space="preserve"> Database</w:t>
      </w:r>
      <w:bookmarkEnd w:id="72"/>
    </w:p>
    <w:p w14:paraId="10CC7604" w14:textId="77777777" w:rsidR="00164678" w:rsidRDefault="00164678" w:rsidP="00D814B1">
      <w:pPr>
        <w:pStyle w:val="Heading2"/>
      </w:pPr>
      <w:bookmarkStart w:id="73" w:name="_Toc237332404"/>
      <w:bookmarkStart w:id="74" w:name="_Toc364687518"/>
      <w:bookmarkStart w:id="75" w:name="_Toc364713213"/>
      <w:proofErr w:type="spellStart"/>
      <w:r>
        <w:t>Biblography</w:t>
      </w:r>
      <w:bookmarkEnd w:id="73"/>
      <w:bookmarkEnd w:id="74"/>
      <w:bookmarkEnd w:id="75"/>
      <w:proofErr w:type="spellEnd"/>
    </w:p>
    <w:p w14:paraId="04A2FF64" w14:textId="77777777" w:rsidR="00DA1078" w:rsidRPr="00DA1078" w:rsidRDefault="00DA1078" w:rsidP="00DA1078"/>
    <w:p w14:paraId="0ED83845" w14:textId="77777777" w:rsidR="00164678" w:rsidRPr="00164678" w:rsidRDefault="00164678" w:rsidP="00164678"/>
    <w:sectPr w:rsidR="00164678" w:rsidRPr="00164678" w:rsidSect="004754D1">
      <w:pgSz w:w="12240" w:h="15840"/>
      <w:pgMar w:top="216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6EF991" w14:textId="77777777" w:rsidR="00427CEB" w:rsidRDefault="00427CEB" w:rsidP="00D814B1">
      <w:pPr>
        <w:spacing w:line="240" w:lineRule="auto"/>
      </w:pPr>
      <w:r>
        <w:separator/>
      </w:r>
    </w:p>
  </w:endnote>
  <w:endnote w:type="continuationSeparator" w:id="0">
    <w:p w14:paraId="4356D659" w14:textId="77777777" w:rsidR="00427CEB" w:rsidRDefault="00427CEB" w:rsidP="00D814B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ahoma">
    <w:panose1 w:val="020B0604030504040204"/>
    <w:charset w:val="00"/>
    <w:family w:val="auto"/>
    <w:pitch w:val="variable"/>
    <w:sig w:usb0="E1002AFF" w:usb1="C000605B" w:usb2="00000029" w:usb3="00000000" w:csb0="000101FF" w:csb1="00000000"/>
  </w:font>
  <w:font w:name="Palatino">
    <w:panose1 w:val="02000500000000000000"/>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2FF7D8" w14:textId="77777777" w:rsidR="00427CEB" w:rsidRDefault="00427CEB" w:rsidP="004754D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9DE4CAB" w14:textId="77777777" w:rsidR="00427CEB" w:rsidRDefault="00427CEB" w:rsidP="00D814B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31F647" w14:textId="77777777" w:rsidR="00427CEB" w:rsidRDefault="00427CEB" w:rsidP="004754D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13D57">
      <w:rPr>
        <w:rStyle w:val="PageNumber"/>
        <w:noProof/>
      </w:rPr>
      <w:t>6</w:t>
    </w:r>
    <w:r>
      <w:rPr>
        <w:rStyle w:val="PageNumber"/>
      </w:rPr>
      <w:fldChar w:fldCharType="end"/>
    </w:r>
  </w:p>
  <w:p w14:paraId="01C420FB" w14:textId="77777777" w:rsidR="00427CEB" w:rsidRDefault="00427CEB" w:rsidP="00D814B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C30F7B" w14:textId="77777777" w:rsidR="00427CEB" w:rsidRDefault="00427CEB" w:rsidP="00D814B1">
      <w:pPr>
        <w:spacing w:line="240" w:lineRule="auto"/>
      </w:pPr>
      <w:r>
        <w:separator/>
      </w:r>
    </w:p>
  </w:footnote>
  <w:footnote w:type="continuationSeparator" w:id="0">
    <w:p w14:paraId="3B548FCF" w14:textId="77777777" w:rsidR="00427CEB" w:rsidRDefault="00427CEB" w:rsidP="00D814B1">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decimal"/>
      <w:lvlText w:val="%1."/>
      <w:lvlJc w:val="left"/>
      <w:pPr>
        <w:ind w:left="940" w:hanging="360"/>
      </w:pPr>
    </w:lvl>
    <w:lvl w:ilvl="1" w:tplc="00000002">
      <w:start w:val="1"/>
      <w:numFmt w:val="decimal"/>
      <w:lvlText w:val="%2."/>
      <w:lvlJc w:val="left"/>
      <w:pPr>
        <w:ind w:left="166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B426D4"/>
    <w:multiLevelType w:val="hybridMultilevel"/>
    <w:tmpl w:val="7F8455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3807683"/>
    <w:multiLevelType w:val="hybridMultilevel"/>
    <w:tmpl w:val="C0D43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7322A82"/>
    <w:multiLevelType w:val="hybridMultilevel"/>
    <w:tmpl w:val="CBD89A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97C13AA"/>
    <w:multiLevelType w:val="hybridMultilevel"/>
    <w:tmpl w:val="60AAAEE0"/>
    <w:lvl w:ilvl="0" w:tplc="76FE542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0A3D70D9"/>
    <w:multiLevelType w:val="hybridMultilevel"/>
    <w:tmpl w:val="EF646724"/>
    <w:lvl w:ilvl="0" w:tplc="438811C4">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0B1B2EC8"/>
    <w:multiLevelType w:val="hybridMultilevel"/>
    <w:tmpl w:val="EF88DCF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11D84130"/>
    <w:multiLevelType w:val="hybridMultilevel"/>
    <w:tmpl w:val="D25E03F2"/>
    <w:lvl w:ilvl="0" w:tplc="C98EF9F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179F5610"/>
    <w:multiLevelType w:val="hybridMultilevel"/>
    <w:tmpl w:val="6E9CC506"/>
    <w:lvl w:ilvl="0" w:tplc="A8B808A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1C440795"/>
    <w:multiLevelType w:val="hybridMultilevel"/>
    <w:tmpl w:val="FE467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CE53211"/>
    <w:multiLevelType w:val="hybridMultilevel"/>
    <w:tmpl w:val="3FDE9842"/>
    <w:lvl w:ilvl="0" w:tplc="9170EB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1271F3D"/>
    <w:multiLevelType w:val="hybridMultilevel"/>
    <w:tmpl w:val="928696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2862669"/>
    <w:multiLevelType w:val="hybridMultilevel"/>
    <w:tmpl w:val="F306D04A"/>
    <w:lvl w:ilvl="0" w:tplc="8D603D3E">
      <w:start w:val="1"/>
      <w:numFmt w:val="upperLetter"/>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13">
    <w:nsid w:val="26914FD3"/>
    <w:multiLevelType w:val="hybridMultilevel"/>
    <w:tmpl w:val="4692C9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87A7870"/>
    <w:multiLevelType w:val="hybridMultilevel"/>
    <w:tmpl w:val="5560AD7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C1A1E68"/>
    <w:multiLevelType w:val="hybridMultilevel"/>
    <w:tmpl w:val="B9825E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C5575AB"/>
    <w:multiLevelType w:val="hybridMultilevel"/>
    <w:tmpl w:val="048604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CA86E51"/>
    <w:multiLevelType w:val="hybridMultilevel"/>
    <w:tmpl w:val="BD2CB098"/>
    <w:lvl w:ilvl="0" w:tplc="872C18CC">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2CC06AD3"/>
    <w:multiLevelType w:val="hybridMultilevel"/>
    <w:tmpl w:val="C7545A90"/>
    <w:lvl w:ilvl="0" w:tplc="F6BE8326">
      <w:start w:val="1"/>
      <w:numFmt w:val="decimal"/>
      <w:pStyle w:val="Headings-01-BodyMa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32BD43E2"/>
    <w:multiLevelType w:val="hybridMultilevel"/>
    <w:tmpl w:val="0AAE01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3BF54D9"/>
    <w:multiLevelType w:val="hybridMultilevel"/>
    <w:tmpl w:val="7750A0C0"/>
    <w:lvl w:ilvl="0" w:tplc="D0FA9B96">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3C874FB3"/>
    <w:multiLevelType w:val="hybridMultilevel"/>
    <w:tmpl w:val="97F2B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13543B6"/>
    <w:multiLevelType w:val="hybridMultilevel"/>
    <w:tmpl w:val="A1166B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F901EAD"/>
    <w:multiLevelType w:val="hybridMultilevel"/>
    <w:tmpl w:val="6E1A7F14"/>
    <w:lvl w:ilvl="0" w:tplc="60A2AAC8">
      <w:start w:val="1"/>
      <w:numFmt w:val="upperLetter"/>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24">
    <w:nsid w:val="50436D27"/>
    <w:multiLevelType w:val="hybridMultilevel"/>
    <w:tmpl w:val="5D30725E"/>
    <w:lvl w:ilvl="0" w:tplc="412EE132">
      <w:start w:val="1"/>
      <w:numFmt w:val="upperLetter"/>
      <w:lvlText w:val="(%1)"/>
      <w:lvlJc w:val="left"/>
      <w:pPr>
        <w:ind w:left="108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9E573B6"/>
    <w:multiLevelType w:val="hybridMultilevel"/>
    <w:tmpl w:val="9A88C980"/>
    <w:lvl w:ilvl="0" w:tplc="39CEF6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C55044E"/>
    <w:multiLevelType w:val="hybridMultilevel"/>
    <w:tmpl w:val="9AF2D53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5CCF28D9"/>
    <w:multiLevelType w:val="hybridMultilevel"/>
    <w:tmpl w:val="8C44AB8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610D04DA"/>
    <w:multiLevelType w:val="multilevel"/>
    <w:tmpl w:val="66706B46"/>
    <w:lvl w:ilvl="0">
      <w:start w:val="1"/>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1080" w:hanging="108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440" w:hanging="144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800" w:hanging="1800"/>
      </w:pPr>
      <w:rPr>
        <w:rFonts w:cs="Times New Roman" w:hint="default"/>
      </w:rPr>
    </w:lvl>
    <w:lvl w:ilvl="8">
      <w:start w:val="1"/>
      <w:numFmt w:val="decimal"/>
      <w:lvlText w:val="%1.%2.%3.%4.%5.%6.%7.%8.%9"/>
      <w:lvlJc w:val="left"/>
      <w:pPr>
        <w:ind w:left="1800" w:hanging="1800"/>
      </w:pPr>
      <w:rPr>
        <w:rFonts w:cs="Times New Roman" w:hint="default"/>
      </w:rPr>
    </w:lvl>
  </w:abstractNum>
  <w:abstractNum w:abstractNumId="29">
    <w:nsid w:val="688455A4"/>
    <w:multiLevelType w:val="hybridMultilevel"/>
    <w:tmpl w:val="019C31E0"/>
    <w:lvl w:ilvl="0" w:tplc="67BC148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7C231B60"/>
    <w:multiLevelType w:val="hybridMultilevel"/>
    <w:tmpl w:val="CA6C3B2C"/>
    <w:lvl w:ilvl="0" w:tplc="412EE13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2"/>
  </w:num>
  <w:num w:numId="3">
    <w:abstractNumId w:val="9"/>
  </w:num>
  <w:num w:numId="4">
    <w:abstractNumId w:val="13"/>
  </w:num>
  <w:num w:numId="5">
    <w:abstractNumId w:val="26"/>
  </w:num>
  <w:num w:numId="6">
    <w:abstractNumId w:val="0"/>
  </w:num>
  <w:num w:numId="7">
    <w:abstractNumId w:val="6"/>
  </w:num>
  <w:num w:numId="8">
    <w:abstractNumId w:val="19"/>
  </w:num>
  <w:num w:numId="9">
    <w:abstractNumId w:val="3"/>
  </w:num>
  <w:num w:numId="10">
    <w:abstractNumId w:val="5"/>
  </w:num>
  <w:num w:numId="11">
    <w:abstractNumId w:val="14"/>
  </w:num>
  <w:num w:numId="12">
    <w:abstractNumId w:val="5"/>
    <w:lvlOverride w:ilvl="0">
      <w:startOverride w:val="1"/>
    </w:lvlOverride>
  </w:num>
  <w:num w:numId="13">
    <w:abstractNumId w:val="5"/>
    <w:lvlOverride w:ilvl="0">
      <w:startOverride w:val="1"/>
    </w:lvlOverride>
  </w:num>
  <w:num w:numId="14">
    <w:abstractNumId w:val="5"/>
    <w:lvlOverride w:ilvl="0">
      <w:startOverride w:val="1"/>
    </w:lvlOverride>
  </w:num>
  <w:num w:numId="15">
    <w:abstractNumId w:val="21"/>
  </w:num>
  <w:num w:numId="16">
    <w:abstractNumId w:val="5"/>
    <w:lvlOverride w:ilvl="0">
      <w:startOverride w:val="1"/>
    </w:lvlOverride>
  </w:num>
  <w:num w:numId="17">
    <w:abstractNumId w:val="22"/>
  </w:num>
  <w:num w:numId="18">
    <w:abstractNumId w:val="5"/>
    <w:lvlOverride w:ilvl="0">
      <w:startOverride w:val="1"/>
    </w:lvlOverride>
  </w:num>
  <w:num w:numId="19">
    <w:abstractNumId w:val="5"/>
    <w:lvlOverride w:ilvl="0">
      <w:startOverride w:val="1"/>
    </w:lvlOverride>
  </w:num>
  <w:num w:numId="20">
    <w:abstractNumId w:val="27"/>
  </w:num>
  <w:num w:numId="21">
    <w:abstractNumId w:val="11"/>
  </w:num>
  <w:num w:numId="22">
    <w:abstractNumId w:val="15"/>
  </w:num>
  <w:num w:numId="23">
    <w:abstractNumId w:val="16"/>
  </w:num>
  <w:num w:numId="24">
    <w:abstractNumId w:val="28"/>
  </w:num>
  <w:num w:numId="25">
    <w:abstractNumId w:val="10"/>
  </w:num>
  <w:num w:numId="26">
    <w:abstractNumId w:val="18"/>
  </w:num>
  <w:num w:numId="27">
    <w:abstractNumId w:val="25"/>
  </w:num>
  <w:num w:numId="28">
    <w:abstractNumId w:val="18"/>
    <w:lvlOverride w:ilvl="0">
      <w:startOverride w:val="3"/>
    </w:lvlOverride>
  </w:num>
  <w:num w:numId="29">
    <w:abstractNumId w:val="12"/>
  </w:num>
  <w:num w:numId="30">
    <w:abstractNumId w:val="23"/>
  </w:num>
  <w:num w:numId="31">
    <w:abstractNumId w:val="8"/>
  </w:num>
  <w:num w:numId="32">
    <w:abstractNumId w:val="30"/>
  </w:num>
  <w:num w:numId="33">
    <w:abstractNumId w:val="24"/>
  </w:num>
  <w:num w:numId="34">
    <w:abstractNumId w:val="4"/>
  </w:num>
  <w:num w:numId="35">
    <w:abstractNumId w:val="20"/>
  </w:num>
  <w:num w:numId="36">
    <w:abstractNumId w:val="29"/>
  </w:num>
  <w:num w:numId="37">
    <w:abstractNumId w:val="7"/>
  </w:num>
  <w:num w:numId="3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96"/>
  <w:displayBackgroundShape/>
  <w:embedTrueTypeFonts/>
  <w:proofState w:spelling="clean" w:grammar="clean"/>
  <w:stylePaneSortMethod w:val="00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0412E"/>
    <w:rsid w:val="00002935"/>
    <w:rsid w:val="00031822"/>
    <w:rsid w:val="000374F3"/>
    <w:rsid w:val="0004430A"/>
    <w:rsid w:val="0006145D"/>
    <w:rsid w:val="000642F4"/>
    <w:rsid w:val="0007698F"/>
    <w:rsid w:val="00081109"/>
    <w:rsid w:val="00090C36"/>
    <w:rsid w:val="0009492B"/>
    <w:rsid w:val="000B1BC3"/>
    <w:rsid w:val="000B3CE2"/>
    <w:rsid w:val="000E7772"/>
    <w:rsid w:val="000E783C"/>
    <w:rsid w:val="000F6B57"/>
    <w:rsid w:val="00100771"/>
    <w:rsid w:val="00115508"/>
    <w:rsid w:val="00123CE8"/>
    <w:rsid w:val="00136261"/>
    <w:rsid w:val="00137F04"/>
    <w:rsid w:val="00156A8B"/>
    <w:rsid w:val="00164678"/>
    <w:rsid w:val="00165309"/>
    <w:rsid w:val="00181876"/>
    <w:rsid w:val="001971ED"/>
    <w:rsid w:val="001B4E40"/>
    <w:rsid w:val="001D4E99"/>
    <w:rsid w:val="001E1523"/>
    <w:rsid w:val="001E32D1"/>
    <w:rsid w:val="001E3CCC"/>
    <w:rsid w:val="001E6179"/>
    <w:rsid w:val="001F58B2"/>
    <w:rsid w:val="00213D57"/>
    <w:rsid w:val="0023309F"/>
    <w:rsid w:val="002352F8"/>
    <w:rsid w:val="00235C4F"/>
    <w:rsid w:val="002866B7"/>
    <w:rsid w:val="002943F2"/>
    <w:rsid w:val="002B0336"/>
    <w:rsid w:val="002B5A20"/>
    <w:rsid w:val="002C40CC"/>
    <w:rsid w:val="002D5494"/>
    <w:rsid w:val="002D6CCF"/>
    <w:rsid w:val="00302521"/>
    <w:rsid w:val="00317C90"/>
    <w:rsid w:val="00383C04"/>
    <w:rsid w:val="00392CB4"/>
    <w:rsid w:val="003A3EE1"/>
    <w:rsid w:val="003A53B7"/>
    <w:rsid w:val="003B751C"/>
    <w:rsid w:val="003C33C1"/>
    <w:rsid w:val="003E7FE6"/>
    <w:rsid w:val="003F1C68"/>
    <w:rsid w:val="003F4618"/>
    <w:rsid w:val="00427CEB"/>
    <w:rsid w:val="00436E1D"/>
    <w:rsid w:val="00445A8F"/>
    <w:rsid w:val="00462F26"/>
    <w:rsid w:val="004754D1"/>
    <w:rsid w:val="00484ED7"/>
    <w:rsid w:val="00495C02"/>
    <w:rsid w:val="004C266E"/>
    <w:rsid w:val="004F34C0"/>
    <w:rsid w:val="00500D94"/>
    <w:rsid w:val="0051044F"/>
    <w:rsid w:val="00515DFB"/>
    <w:rsid w:val="00522CFA"/>
    <w:rsid w:val="00524A40"/>
    <w:rsid w:val="00550D8D"/>
    <w:rsid w:val="005529D4"/>
    <w:rsid w:val="0056361B"/>
    <w:rsid w:val="00563D1E"/>
    <w:rsid w:val="00582C81"/>
    <w:rsid w:val="00595D92"/>
    <w:rsid w:val="005D3F35"/>
    <w:rsid w:val="005F2022"/>
    <w:rsid w:val="00606094"/>
    <w:rsid w:val="006069A1"/>
    <w:rsid w:val="00626778"/>
    <w:rsid w:val="006276E4"/>
    <w:rsid w:val="00645A63"/>
    <w:rsid w:val="00660EBB"/>
    <w:rsid w:val="0066366C"/>
    <w:rsid w:val="00673D3A"/>
    <w:rsid w:val="006840CB"/>
    <w:rsid w:val="006845A3"/>
    <w:rsid w:val="00691863"/>
    <w:rsid w:val="00693770"/>
    <w:rsid w:val="006D7B9C"/>
    <w:rsid w:val="006F61DC"/>
    <w:rsid w:val="00700EEA"/>
    <w:rsid w:val="007452F3"/>
    <w:rsid w:val="007626C6"/>
    <w:rsid w:val="00772548"/>
    <w:rsid w:val="00793739"/>
    <w:rsid w:val="007A1F21"/>
    <w:rsid w:val="007A3631"/>
    <w:rsid w:val="007A4289"/>
    <w:rsid w:val="007F242F"/>
    <w:rsid w:val="00801AE0"/>
    <w:rsid w:val="0080273F"/>
    <w:rsid w:val="0082276A"/>
    <w:rsid w:val="00826EEE"/>
    <w:rsid w:val="0086624B"/>
    <w:rsid w:val="00895411"/>
    <w:rsid w:val="008A50E7"/>
    <w:rsid w:val="008B5B2F"/>
    <w:rsid w:val="008C7D7B"/>
    <w:rsid w:val="008D3E66"/>
    <w:rsid w:val="008E5E04"/>
    <w:rsid w:val="008F02FB"/>
    <w:rsid w:val="008F1DC5"/>
    <w:rsid w:val="00900AB0"/>
    <w:rsid w:val="00901B18"/>
    <w:rsid w:val="00906C1B"/>
    <w:rsid w:val="00912A8E"/>
    <w:rsid w:val="0091479D"/>
    <w:rsid w:val="009272B0"/>
    <w:rsid w:val="009539D4"/>
    <w:rsid w:val="00954A36"/>
    <w:rsid w:val="0096658F"/>
    <w:rsid w:val="009766B7"/>
    <w:rsid w:val="009C29C8"/>
    <w:rsid w:val="009D2B29"/>
    <w:rsid w:val="00A0412E"/>
    <w:rsid w:val="00A0613D"/>
    <w:rsid w:val="00A266D8"/>
    <w:rsid w:val="00A37D12"/>
    <w:rsid w:val="00A74A0E"/>
    <w:rsid w:val="00A87263"/>
    <w:rsid w:val="00A94507"/>
    <w:rsid w:val="00AC23FD"/>
    <w:rsid w:val="00AE1BA5"/>
    <w:rsid w:val="00AE5C9A"/>
    <w:rsid w:val="00AF7C11"/>
    <w:rsid w:val="00B147E1"/>
    <w:rsid w:val="00B2035D"/>
    <w:rsid w:val="00B330A6"/>
    <w:rsid w:val="00B424FC"/>
    <w:rsid w:val="00B473B9"/>
    <w:rsid w:val="00B54E45"/>
    <w:rsid w:val="00B610A7"/>
    <w:rsid w:val="00BB147D"/>
    <w:rsid w:val="00BD20CC"/>
    <w:rsid w:val="00BD59F0"/>
    <w:rsid w:val="00BE4B2D"/>
    <w:rsid w:val="00C121DB"/>
    <w:rsid w:val="00C2471E"/>
    <w:rsid w:val="00C33C6E"/>
    <w:rsid w:val="00C33EC2"/>
    <w:rsid w:val="00C35F24"/>
    <w:rsid w:val="00C37BCD"/>
    <w:rsid w:val="00C45F4A"/>
    <w:rsid w:val="00C61FEB"/>
    <w:rsid w:val="00C808F9"/>
    <w:rsid w:val="00C81165"/>
    <w:rsid w:val="00C9298B"/>
    <w:rsid w:val="00C96425"/>
    <w:rsid w:val="00CA1F6E"/>
    <w:rsid w:val="00CC0C5C"/>
    <w:rsid w:val="00CC4882"/>
    <w:rsid w:val="00D419F5"/>
    <w:rsid w:val="00D469A1"/>
    <w:rsid w:val="00D46C18"/>
    <w:rsid w:val="00D51BF7"/>
    <w:rsid w:val="00D55552"/>
    <w:rsid w:val="00D62250"/>
    <w:rsid w:val="00D64D73"/>
    <w:rsid w:val="00D7702A"/>
    <w:rsid w:val="00D814B1"/>
    <w:rsid w:val="00D85B5C"/>
    <w:rsid w:val="00DA1078"/>
    <w:rsid w:val="00DC2FE4"/>
    <w:rsid w:val="00DE603E"/>
    <w:rsid w:val="00E001C5"/>
    <w:rsid w:val="00E12F6C"/>
    <w:rsid w:val="00E1336B"/>
    <w:rsid w:val="00E22E79"/>
    <w:rsid w:val="00E46D77"/>
    <w:rsid w:val="00E62870"/>
    <w:rsid w:val="00E94279"/>
    <w:rsid w:val="00EA08E6"/>
    <w:rsid w:val="00EB0CEE"/>
    <w:rsid w:val="00EB61A7"/>
    <w:rsid w:val="00EB73EB"/>
    <w:rsid w:val="00EC1F8F"/>
    <w:rsid w:val="00EE5163"/>
    <w:rsid w:val="00EF1C83"/>
    <w:rsid w:val="00F32C1D"/>
    <w:rsid w:val="00F37C73"/>
    <w:rsid w:val="00F62E23"/>
    <w:rsid w:val="00F94648"/>
    <w:rsid w:val="00FA56A3"/>
    <w:rsid w:val="00FF0906"/>
    <w:rsid w:val="00FF4125"/>
    <w:rsid w:val="00FF63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FC798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Thesis Normal Text"/>
    <w:rsid w:val="003E7FE6"/>
    <w:pPr>
      <w:spacing w:line="480" w:lineRule="auto"/>
    </w:pPr>
    <w:rPr>
      <w:rFonts w:ascii="Arial" w:hAnsi="Arial"/>
    </w:rPr>
  </w:style>
  <w:style w:type="paragraph" w:styleId="Heading1">
    <w:name w:val="heading 1"/>
    <w:basedOn w:val="Normal"/>
    <w:next w:val="Normal"/>
    <w:link w:val="Heading1Char"/>
    <w:autoRedefine/>
    <w:uiPriority w:val="9"/>
    <w:qFormat/>
    <w:rsid w:val="00673D3A"/>
    <w:pPr>
      <w:keepNext/>
      <w:keepLines/>
      <w:pageBreakBefore/>
      <w:spacing w:before="480"/>
      <w:outlineLvl w:val="0"/>
    </w:pPr>
    <w:rPr>
      <w:rFonts w:eastAsiaTheme="majorEastAsia" w:cstheme="majorBidi"/>
      <w:b/>
      <w:bCs/>
      <w:color w:val="0D0D0D" w:themeColor="text1" w:themeTint="F2"/>
      <w:sz w:val="32"/>
      <w:szCs w:val="32"/>
    </w:rPr>
  </w:style>
  <w:style w:type="paragraph" w:styleId="Heading2">
    <w:name w:val="heading 2"/>
    <w:basedOn w:val="Normal"/>
    <w:next w:val="Normal"/>
    <w:link w:val="Heading2Char"/>
    <w:uiPriority w:val="9"/>
    <w:unhideWhenUsed/>
    <w:qFormat/>
    <w:rsid w:val="00673D3A"/>
    <w:pPr>
      <w:keepNext/>
      <w:keepLines/>
      <w:pageBreakBefore/>
      <w:spacing w:before="200"/>
      <w:jc w:val="center"/>
      <w:outlineLvl w:val="1"/>
    </w:pPr>
    <w:rPr>
      <w:rFonts w:eastAsiaTheme="majorEastAsia" w:cstheme="majorBidi"/>
      <w:b/>
      <w:bCs/>
      <w:color w:val="262626" w:themeColor="text1" w:themeTint="D9"/>
      <w:sz w:val="26"/>
      <w:szCs w:val="26"/>
    </w:rPr>
  </w:style>
  <w:style w:type="paragraph" w:styleId="Heading3">
    <w:name w:val="heading 3"/>
    <w:basedOn w:val="Normal"/>
    <w:next w:val="Normal"/>
    <w:link w:val="Heading3Char"/>
    <w:autoRedefine/>
    <w:uiPriority w:val="9"/>
    <w:unhideWhenUsed/>
    <w:qFormat/>
    <w:rsid w:val="00673D3A"/>
    <w:pPr>
      <w:keepNext/>
      <w:keepLines/>
      <w:spacing w:before="200"/>
      <w:jc w:val="center"/>
      <w:outlineLvl w:val="2"/>
    </w:pPr>
    <w:rPr>
      <w:rFonts w:eastAsiaTheme="majorEastAsia" w:cstheme="majorBidi"/>
      <w:b/>
      <w:bCs/>
      <w:color w:val="404040" w:themeColor="text1" w:themeTint="BF"/>
    </w:rPr>
  </w:style>
  <w:style w:type="paragraph" w:styleId="Heading4">
    <w:name w:val="heading 4"/>
    <w:basedOn w:val="Normal"/>
    <w:next w:val="Normal"/>
    <w:link w:val="Heading4Char"/>
    <w:uiPriority w:val="9"/>
    <w:unhideWhenUsed/>
    <w:qFormat/>
    <w:rsid w:val="006F61DC"/>
    <w:pPr>
      <w:keepNext/>
      <w:keepLines/>
      <w:spacing w:before="100" w:after="100" w:line="240" w:lineRule="auto"/>
      <w:outlineLvl w:val="3"/>
    </w:pPr>
    <w:rPr>
      <w:rFonts w:eastAsiaTheme="majorEastAsia" w:cstheme="majorBidi"/>
      <w:b/>
      <w:bCs/>
      <w:iCs/>
      <w:color w:val="595959" w:themeColor="text1" w:themeTint="A6"/>
    </w:rPr>
  </w:style>
  <w:style w:type="paragraph" w:styleId="Heading5">
    <w:name w:val="heading 5"/>
    <w:basedOn w:val="Normal"/>
    <w:next w:val="Normal"/>
    <w:link w:val="Heading5Char"/>
    <w:uiPriority w:val="9"/>
    <w:unhideWhenUsed/>
    <w:qFormat/>
    <w:rsid w:val="006F61DC"/>
    <w:pPr>
      <w:keepNext/>
      <w:keepLines/>
      <w:spacing w:before="100" w:after="100" w:line="240" w:lineRule="auto"/>
      <w:outlineLvl w:val="4"/>
    </w:pPr>
    <w:rPr>
      <w:rFonts w:eastAsiaTheme="majorEastAsia" w:cstheme="majorBidi"/>
      <w:color w:val="7F7F7F" w:themeColor="text1" w:themeTint="80"/>
    </w:rPr>
  </w:style>
  <w:style w:type="paragraph" w:styleId="Heading6">
    <w:name w:val="heading 6"/>
    <w:basedOn w:val="Normal"/>
    <w:next w:val="Normal"/>
    <w:link w:val="Heading6Char"/>
    <w:uiPriority w:val="9"/>
    <w:unhideWhenUsed/>
    <w:qFormat/>
    <w:rsid w:val="00C61FEB"/>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3E7FE6"/>
    <w:pPr>
      <w:keepNext/>
      <w:keepLines/>
      <w:spacing w:before="20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s-01-BodyMatter">
    <w:name w:val="Headings-01-BodyMatter"/>
    <w:basedOn w:val="Heading1"/>
    <w:next w:val="CompressedNumberedOutline"/>
    <w:rsid w:val="00137F04"/>
    <w:pPr>
      <w:numPr>
        <w:numId w:val="26"/>
      </w:numPr>
    </w:pPr>
    <w:rPr>
      <w:b w:val="0"/>
      <w:bCs w:val="0"/>
    </w:rPr>
  </w:style>
  <w:style w:type="character" w:customStyle="1" w:styleId="Heading1Char">
    <w:name w:val="Heading 1 Char"/>
    <w:basedOn w:val="DefaultParagraphFont"/>
    <w:link w:val="Heading1"/>
    <w:uiPriority w:val="9"/>
    <w:rsid w:val="00673D3A"/>
    <w:rPr>
      <w:rFonts w:ascii="Arial" w:eastAsiaTheme="majorEastAsia" w:hAnsi="Arial" w:cstheme="majorBidi"/>
      <w:b/>
      <w:bCs/>
      <w:color w:val="0D0D0D" w:themeColor="text1" w:themeTint="F2"/>
      <w:sz w:val="32"/>
      <w:szCs w:val="32"/>
    </w:rPr>
  </w:style>
  <w:style w:type="paragraph" w:styleId="DocumentMap">
    <w:name w:val="Document Map"/>
    <w:basedOn w:val="Normal"/>
    <w:link w:val="DocumentMapChar"/>
    <w:uiPriority w:val="99"/>
    <w:unhideWhenUsed/>
    <w:rsid w:val="00C121DB"/>
    <w:rPr>
      <w:rFonts w:ascii="Lucida Grande" w:hAnsi="Lucida Grande" w:cs="Lucida Grande"/>
    </w:rPr>
  </w:style>
  <w:style w:type="character" w:customStyle="1" w:styleId="DocumentMapChar">
    <w:name w:val="Document Map Char"/>
    <w:basedOn w:val="DefaultParagraphFont"/>
    <w:link w:val="DocumentMap"/>
    <w:uiPriority w:val="99"/>
    <w:rsid w:val="00C121DB"/>
    <w:rPr>
      <w:rFonts w:ascii="Lucida Grande" w:hAnsi="Lucida Grande" w:cs="Lucida Grande"/>
    </w:rPr>
  </w:style>
  <w:style w:type="character" w:customStyle="1" w:styleId="Heading2Char">
    <w:name w:val="Heading 2 Char"/>
    <w:basedOn w:val="DefaultParagraphFont"/>
    <w:link w:val="Heading2"/>
    <w:uiPriority w:val="9"/>
    <w:rsid w:val="00673D3A"/>
    <w:rPr>
      <w:rFonts w:ascii="Arial" w:eastAsiaTheme="majorEastAsia" w:hAnsi="Arial" w:cstheme="majorBidi"/>
      <w:b/>
      <w:bCs/>
      <w:color w:val="262626" w:themeColor="text1" w:themeTint="D9"/>
      <w:sz w:val="26"/>
      <w:szCs w:val="26"/>
    </w:rPr>
  </w:style>
  <w:style w:type="paragraph" w:customStyle="1" w:styleId="ThesisTitleText">
    <w:name w:val="Thesis Title Text"/>
    <w:basedOn w:val="Normal"/>
    <w:autoRedefine/>
    <w:qFormat/>
    <w:rsid w:val="00E62870"/>
    <w:pPr>
      <w:spacing w:line="240" w:lineRule="auto"/>
    </w:pPr>
  </w:style>
  <w:style w:type="paragraph" w:styleId="TOC1">
    <w:name w:val="toc 1"/>
    <w:basedOn w:val="Normal"/>
    <w:next w:val="Normal"/>
    <w:autoRedefine/>
    <w:uiPriority w:val="39"/>
    <w:unhideWhenUsed/>
    <w:qFormat/>
    <w:rsid w:val="006F61DC"/>
    <w:pPr>
      <w:spacing w:before="120"/>
    </w:pPr>
    <w:rPr>
      <w:b/>
      <w:color w:val="0D0D0D" w:themeColor="text1" w:themeTint="F2"/>
    </w:rPr>
  </w:style>
  <w:style w:type="paragraph" w:styleId="TOC2">
    <w:name w:val="toc 2"/>
    <w:basedOn w:val="Normal"/>
    <w:next w:val="Normal"/>
    <w:autoRedefine/>
    <w:uiPriority w:val="39"/>
    <w:unhideWhenUsed/>
    <w:qFormat/>
    <w:rsid w:val="006F61DC"/>
    <w:rPr>
      <w:color w:val="262626" w:themeColor="text1" w:themeTint="D9"/>
      <w:sz w:val="22"/>
      <w:szCs w:val="22"/>
    </w:rPr>
  </w:style>
  <w:style w:type="paragraph" w:styleId="TOC3">
    <w:name w:val="toc 3"/>
    <w:basedOn w:val="Normal"/>
    <w:next w:val="Normal"/>
    <w:autoRedefine/>
    <w:uiPriority w:val="39"/>
    <w:unhideWhenUsed/>
    <w:qFormat/>
    <w:rsid w:val="006F61DC"/>
    <w:pPr>
      <w:ind w:left="240"/>
    </w:pPr>
    <w:rPr>
      <w:i/>
      <w:color w:val="404040" w:themeColor="text1" w:themeTint="BF"/>
      <w:sz w:val="22"/>
      <w:szCs w:val="22"/>
    </w:rPr>
  </w:style>
  <w:style w:type="paragraph" w:styleId="TOC4">
    <w:name w:val="toc 4"/>
    <w:basedOn w:val="Normal"/>
    <w:next w:val="Normal"/>
    <w:autoRedefine/>
    <w:uiPriority w:val="39"/>
    <w:unhideWhenUsed/>
    <w:rsid w:val="006F61DC"/>
    <w:pPr>
      <w:pBdr>
        <w:between w:val="double" w:sz="6" w:space="0" w:color="auto"/>
      </w:pBdr>
      <w:ind w:left="480"/>
    </w:pPr>
    <w:rPr>
      <w:color w:val="595959" w:themeColor="text1" w:themeTint="A6"/>
      <w:sz w:val="20"/>
      <w:szCs w:val="20"/>
    </w:rPr>
  </w:style>
  <w:style w:type="paragraph" w:styleId="TOC5">
    <w:name w:val="toc 5"/>
    <w:basedOn w:val="Normal"/>
    <w:next w:val="Normal"/>
    <w:autoRedefine/>
    <w:uiPriority w:val="39"/>
    <w:unhideWhenUsed/>
    <w:rsid w:val="006F61DC"/>
    <w:pPr>
      <w:pBdr>
        <w:between w:val="double" w:sz="6" w:space="0" w:color="auto"/>
      </w:pBdr>
      <w:ind w:left="720"/>
    </w:pPr>
    <w:rPr>
      <w:color w:val="7F7F7F" w:themeColor="text1" w:themeTint="80"/>
      <w:sz w:val="20"/>
      <w:szCs w:val="20"/>
    </w:rPr>
  </w:style>
  <w:style w:type="paragraph" w:styleId="TOC6">
    <w:name w:val="toc 6"/>
    <w:basedOn w:val="Normal"/>
    <w:next w:val="Normal"/>
    <w:autoRedefine/>
    <w:uiPriority w:val="39"/>
    <w:unhideWhenUsed/>
    <w:rsid w:val="00D814B1"/>
    <w:pPr>
      <w:pBdr>
        <w:between w:val="double" w:sz="6" w:space="0" w:color="auto"/>
      </w:pBdr>
      <w:ind w:left="960"/>
    </w:pPr>
    <w:rPr>
      <w:rFonts w:asciiTheme="minorHAnsi" w:hAnsiTheme="minorHAnsi"/>
      <w:sz w:val="20"/>
      <w:szCs w:val="20"/>
    </w:rPr>
  </w:style>
  <w:style w:type="paragraph" w:styleId="TOC7">
    <w:name w:val="toc 7"/>
    <w:basedOn w:val="Normal"/>
    <w:next w:val="Normal"/>
    <w:autoRedefine/>
    <w:uiPriority w:val="39"/>
    <w:unhideWhenUsed/>
    <w:rsid w:val="00D814B1"/>
    <w:pPr>
      <w:pBdr>
        <w:between w:val="double" w:sz="6" w:space="0" w:color="auto"/>
      </w:pBdr>
      <w:ind w:left="1200"/>
    </w:pPr>
    <w:rPr>
      <w:rFonts w:asciiTheme="minorHAnsi" w:hAnsiTheme="minorHAnsi"/>
      <w:sz w:val="20"/>
      <w:szCs w:val="20"/>
    </w:rPr>
  </w:style>
  <w:style w:type="paragraph" w:styleId="TOC8">
    <w:name w:val="toc 8"/>
    <w:basedOn w:val="Normal"/>
    <w:next w:val="Normal"/>
    <w:autoRedefine/>
    <w:uiPriority w:val="39"/>
    <w:unhideWhenUsed/>
    <w:rsid w:val="00D814B1"/>
    <w:pPr>
      <w:pBdr>
        <w:between w:val="double" w:sz="6" w:space="0" w:color="auto"/>
      </w:pBdr>
      <w:ind w:left="1440"/>
    </w:pPr>
    <w:rPr>
      <w:rFonts w:asciiTheme="minorHAnsi" w:hAnsiTheme="minorHAnsi"/>
      <w:sz w:val="20"/>
      <w:szCs w:val="20"/>
    </w:rPr>
  </w:style>
  <w:style w:type="paragraph" w:styleId="TOC9">
    <w:name w:val="toc 9"/>
    <w:basedOn w:val="Normal"/>
    <w:next w:val="Normal"/>
    <w:autoRedefine/>
    <w:uiPriority w:val="39"/>
    <w:unhideWhenUsed/>
    <w:rsid w:val="00D814B1"/>
    <w:pPr>
      <w:pBdr>
        <w:between w:val="double" w:sz="6" w:space="0" w:color="auto"/>
      </w:pBdr>
      <w:ind w:left="1680"/>
    </w:pPr>
    <w:rPr>
      <w:rFonts w:asciiTheme="minorHAnsi" w:hAnsiTheme="minorHAnsi"/>
      <w:sz w:val="20"/>
      <w:szCs w:val="20"/>
    </w:rPr>
  </w:style>
  <w:style w:type="paragraph" w:styleId="Footer">
    <w:name w:val="footer"/>
    <w:basedOn w:val="Normal"/>
    <w:link w:val="FooterChar"/>
    <w:uiPriority w:val="99"/>
    <w:unhideWhenUsed/>
    <w:rsid w:val="00D814B1"/>
    <w:pPr>
      <w:tabs>
        <w:tab w:val="center" w:pos="4320"/>
        <w:tab w:val="right" w:pos="8640"/>
      </w:tabs>
      <w:spacing w:line="240" w:lineRule="auto"/>
    </w:pPr>
  </w:style>
  <w:style w:type="character" w:customStyle="1" w:styleId="FooterChar">
    <w:name w:val="Footer Char"/>
    <w:basedOn w:val="DefaultParagraphFont"/>
    <w:link w:val="Footer"/>
    <w:uiPriority w:val="99"/>
    <w:rsid w:val="00D814B1"/>
    <w:rPr>
      <w:rFonts w:ascii="Arial" w:hAnsi="Arial"/>
    </w:rPr>
  </w:style>
  <w:style w:type="character" w:styleId="PageNumber">
    <w:name w:val="page number"/>
    <w:basedOn w:val="DefaultParagraphFont"/>
    <w:uiPriority w:val="99"/>
    <w:semiHidden/>
    <w:unhideWhenUsed/>
    <w:rsid w:val="00D814B1"/>
  </w:style>
  <w:style w:type="paragraph" w:styleId="BalloonText">
    <w:name w:val="Balloon Text"/>
    <w:basedOn w:val="Normal"/>
    <w:link w:val="BalloonTextChar"/>
    <w:uiPriority w:val="99"/>
    <w:semiHidden/>
    <w:unhideWhenUsed/>
    <w:rsid w:val="003E7FE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7FE6"/>
    <w:rPr>
      <w:rFonts w:ascii="Tahoma" w:hAnsi="Tahoma" w:cs="Tahoma"/>
      <w:sz w:val="16"/>
      <w:szCs w:val="16"/>
    </w:rPr>
  </w:style>
  <w:style w:type="paragraph" w:styleId="Revision">
    <w:name w:val="Revision"/>
    <w:hidden/>
    <w:uiPriority w:val="99"/>
    <w:rsid w:val="004754D1"/>
    <w:rPr>
      <w:rFonts w:ascii="Arial" w:hAnsi="Arial"/>
    </w:rPr>
  </w:style>
  <w:style w:type="character" w:customStyle="1" w:styleId="Heading3Char">
    <w:name w:val="Heading 3 Char"/>
    <w:basedOn w:val="DefaultParagraphFont"/>
    <w:link w:val="Heading3"/>
    <w:uiPriority w:val="9"/>
    <w:rsid w:val="00673D3A"/>
    <w:rPr>
      <w:rFonts w:ascii="Arial" w:eastAsiaTheme="majorEastAsia" w:hAnsi="Arial" w:cstheme="majorBidi"/>
      <w:b/>
      <w:bCs/>
      <w:color w:val="404040" w:themeColor="text1" w:themeTint="BF"/>
    </w:rPr>
  </w:style>
  <w:style w:type="paragraph" w:styleId="ListParagraph">
    <w:name w:val="List Paragraph"/>
    <w:basedOn w:val="Normal"/>
    <w:uiPriority w:val="34"/>
    <w:qFormat/>
    <w:rsid w:val="004754D1"/>
    <w:pPr>
      <w:ind w:left="720"/>
      <w:contextualSpacing/>
    </w:pPr>
  </w:style>
  <w:style w:type="character" w:customStyle="1" w:styleId="Heading4Char">
    <w:name w:val="Heading 4 Char"/>
    <w:basedOn w:val="DefaultParagraphFont"/>
    <w:link w:val="Heading4"/>
    <w:uiPriority w:val="9"/>
    <w:rsid w:val="006F61DC"/>
    <w:rPr>
      <w:rFonts w:ascii="Arial" w:eastAsiaTheme="majorEastAsia" w:hAnsi="Arial" w:cstheme="majorBidi"/>
      <w:b/>
      <w:bCs/>
      <w:iCs/>
      <w:color w:val="595959" w:themeColor="text1" w:themeTint="A6"/>
    </w:rPr>
  </w:style>
  <w:style w:type="character" w:customStyle="1" w:styleId="Heading5Char">
    <w:name w:val="Heading 5 Char"/>
    <w:basedOn w:val="DefaultParagraphFont"/>
    <w:link w:val="Heading5"/>
    <w:uiPriority w:val="9"/>
    <w:rsid w:val="006F61DC"/>
    <w:rPr>
      <w:rFonts w:ascii="Arial" w:eastAsiaTheme="majorEastAsia" w:hAnsi="Arial" w:cstheme="majorBidi"/>
      <w:color w:val="7F7F7F" w:themeColor="text1" w:themeTint="80"/>
    </w:rPr>
  </w:style>
  <w:style w:type="paragraph" w:customStyle="1" w:styleId="CompressedNumberedOutline">
    <w:name w:val="Compressed Numbered Outline"/>
    <w:basedOn w:val="Normal"/>
    <w:autoRedefine/>
    <w:rsid w:val="00673D3A"/>
    <w:pPr>
      <w:keepLines/>
      <w:tabs>
        <w:tab w:val="left" w:pos="220"/>
        <w:tab w:val="left" w:pos="720"/>
      </w:tabs>
      <w:autoSpaceDE w:val="0"/>
      <w:autoSpaceDN w:val="0"/>
      <w:adjustRightInd w:val="0"/>
      <w:spacing w:line="240" w:lineRule="auto"/>
    </w:pPr>
    <w:rPr>
      <w:rFonts w:cs="Arial"/>
    </w:rPr>
  </w:style>
  <w:style w:type="table" w:styleId="TableGrid">
    <w:name w:val="Table Grid"/>
    <w:basedOn w:val="TableNormal"/>
    <w:uiPriority w:val="59"/>
    <w:rsid w:val="005529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rsid w:val="00C61FEB"/>
    <w:rPr>
      <w:rFonts w:asciiTheme="majorHAnsi" w:eastAsiaTheme="majorEastAsia" w:hAnsiTheme="majorHAnsi" w:cstheme="majorBidi"/>
      <w:i/>
      <w:iCs/>
      <w:color w:val="243F60" w:themeColor="accent1" w:themeShade="7F"/>
    </w:rPr>
  </w:style>
  <w:style w:type="character" w:styleId="Hyperlink">
    <w:name w:val="Hyperlink"/>
    <w:basedOn w:val="DefaultParagraphFont"/>
    <w:uiPriority w:val="99"/>
    <w:unhideWhenUsed/>
    <w:rsid w:val="006F61DC"/>
    <w:rPr>
      <w:color w:val="7F7F7F" w:themeColor="text1" w:themeTint="80"/>
      <w:u w:val="none"/>
    </w:rPr>
  </w:style>
  <w:style w:type="paragraph" w:customStyle="1" w:styleId="ThesisNormalCompressed">
    <w:name w:val="Thesis Normal Compressed"/>
    <w:basedOn w:val="Normal"/>
    <w:link w:val="ThesisNormalCompressedChar"/>
    <w:autoRedefine/>
    <w:qFormat/>
    <w:rsid w:val="00B473B9"/>
    <w:pPr>
      <w:widowControl w:val="0"/>
      <w:tabs>
        <w:tab w:val="left" w:pos="720"/>
      </w:tabs>
      <w:autoSpaceDE w:val="0"/>
      <w:autoSpaceDN w:val="0"/>
      <w:adjustRightInd w:val="0"/>
      <w:spacing w:line="240" w:lineRule="auto"/>
      <w:ind w:firstLine="720"/>
    </w:pPr>
    <w:rPr>
      <w:rFonts w:cs="Arial"/>
    </w:rPr>
  </w:style>
  <w:style w:type="numbering" w:customStyle="1" w:styleId="NoList1">
    <w:name w:val="No List1"/>
    <w:next w:val="NoList"/>
    <w:uiPriority w:val="99"/>
    <w:semiHidden/>
    <w:unhideWhenUsed/>
    <w:rsid w:val="00E1336B"/>
  </w:style>
  <w:style w:type="paragraph" w:styleId="FootnoteText">
    <w:name w:val="footnote text"/>
    <w:basedOn w:val="Normal"/>
    <w:link w:val="FootnoteTextChar"/>
    <w:uiPriority w:val="99"/>
    <w:rsid w:val="00E1336B"/>
    <w:pPr>
      <w:suppressAutoHyphens/>
      <w:spacing w:before="360" w:line="100" w:lineRule="atLeast"/>
    </w:pPr>
    <w:rPr>
      <w:rFonts w:ascii="Times New Roman" w:hAnsi="Times New Roman" w:cs="Times New Roman"/>
      <w:lang w:eastAsia="ar-SA"/>
    </w:rPr>
  </w:style>
  <w:style w:type="character" w:customStyle="1" w:styleId="FootnoteTextChar">
    <w:name w:val="Footnote Text Char"/>
    <w:basedOn w:val="DefaultParagraphFont"/>
    <w:link w:val="FootnoteText"/>
    <w:uiPriority w:val="99"/>
    <w:rsid w:val="00E1336B"/>
    <w:rPr>
      <w:rFonts w:ascii="Times New Roman" w:hAnsi="Times New Roman" w:cs="Times New Roman"/>
      <w:lang w:eastAsia="ar-SA"/>
    </w:rPr>
  </w:style>
  <w:style w:type="paragraph" w:styleId="Header">
    <w:name w:val="header"/>
    <w:basedOn w:val="Normal"/>
    <w:link w:val="HeaderChar"/>
    <w:uiPriority w:val="99"/>
    <w:unhideWhenUsed/>
    <w:rsid w:val="00E1336B"/>
    <w:pPr>
      <w:tabs>
        <w:tab w:val="center" w:pos="4320"/>
        <w:tab w:val="right" w:pos="8640"/>
      </w:tabs>
      <w:spacing w:line="240" w:lineRule="auto"/>
    </w:pPr>
    <w:rPr>
      <w:rFonts w:asciiTheme="minorHAnsi" w:hAnsiTheme="minorHAnsi" w:cs="Times New Roman"/>
    </w:rPr>
  </w:style>
  <w:style w:type="character" w:customStyle="1" w:styleId="HeaderChar">
    <w:name w:val="Header Char"/>
    <w:basedOn w:val="DefaultParagraphFont"/>
    <w:link w:val="Header"/>
    <w:uiPriority w:val="99"/>
    <w:rsid w:val="00E1336B"/>
    <w:rPr>
      <w:rFonts w:cs="Times New Roman"/>
    </w:rPr>
  </w:style>
  <w:style w:type="paragraph" w:customStyle="1" w:styleId="Headings-02-Major-Thesis-Sections">
    <w:name w:val="Headings-02-Major-Thesis-Sections"/>
    <w:basedOn w:val="Heading2"/>
    <w:autoRedefine/>
    <w:qFormat/>
    <w:rsid w:val="00D419F5"/>
  </w:style>
  <w:style w:type="paragraph" w:styleId="Caption">
    <w:name w:val="caption"/>
    <w:basedOn w:val="Normal"/>
    <w:next w:val="Normal"/>
    <w:uiPriority w:val="35"/>
    <w:unhideWhenUsed/>
    <w:qFormat/>
    <w:rsid w:val="00D419F5"/>
    <w:pPr>
      <w:spacing w:after="200" w:line="240" w:lineRule="auto"/>
    </w:pPr>
    <w:rPr>
      <w:b/>
      <w:bCs/>
      <w:color w:val="4F81BD" w:themeColor="accent1"/>
      <w:sz w:val="18"/>
      <w:szCs w:val="18"/>
    </w:rPr>
  </w:style>
  <w:style w:type="paragraph" w:styleId="TOCHeading">
    <w:name w:val="TOC Heading"/>
    <w:basedOn w:val="Heading1"/>
    <w:next w:val="Normal"/>
    <w:uiPriority w:val="39"/>
    <w:unhideWhenUsed/>
    <w:qFormat/>
    <w:rsid w:val="006F61DC"/>
    <w:pPr>
      <w:spacing w:line="276" w:lineRule="auto"/>
      <w:outlineLvl w:val="9"/>
    </w:pPr>
    <w:rPr>
      <w:color w:val="000000" w:themeColor="text1"/>
      <w:sz w:val="28"/>
      <w:szCs w:val="28"/>
      <w:lang w:eastAsia="ja-JP"/>
    </w:rPr>
  </w:style>
  <w:style w:type="table" w:customStyle="1" w:styleId="TableGrid1">
    <w:name w:val="Table Grid1"/>
    <w:basedOn w:val="TableNormal"/>
    <w:next w:val="TableGrid"/>
    <w:uiPriority w:val="59"/>
    <w:rsid w:val="00E1336B"/>
    <w:rPr>
      <w:rFonts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CA1F6E"/>
  </w:style>
  <w:style w:type="paragraph" w:customStyle="1" w:styleId="Figure-03-Legend">
    <w:name w:val="Figure-03-Legend"/>
    <w:basedOn w:val="ThesisNormalCompressed"/>
    <w:rsid w:val="003E7FE6"/>
    <w:pPr>
      <w:widowControl/>
      <w:spacing w:after="120"/>
      <w:ind w:left="720" w:right="720" w:firstLine="0"/>
    </w:pPr>
    <w:rPr>
      <w:sz w:val="20"/>
      <w:lang w:eastAsia="ja-JP"/>
    </w:rPr>
  </w:style>
  <w:style w:type="paragraph" w:customStyle="1" w:styleId="Figure-02-Figure">
    <w:name w:val="Figure-02-Figure"/>
    <w:basedOn w:val="ThesisNormalCompressed"/>
    <w:link w:val="Figure-02-FigureChar"/>
    <w:rsid w:val="00AE1BA5"/>
    <w:pPr>
      <w:keepNext/>
      <w:widowControl/>
      <w:spacing w:before="120"/>
      <w:jc w:val="center"/>
    </w:pPr>
    <w:rPr>
      <w:noProof/>
    </w:rPr>
  </w:style>
  <w:style w:type="character" w:customStyle="1" w:styleId="Heading7Char">
    <w:name w:val="Heading 7 Char"/>
    <w:basedOn w:val="DefaultParagraphFont"/>
    <w:link w:val="Heading7"/>
    <w:uiPriority w:val="9"/>
    <w:rsid w:val="003E7FE6"/>
    <w:rPr>
      <w:rFonts w:asciiTheme="majorHAnsi" w:eastAsiaTheme="majorEastAsia" w:hAnsiTheme="majorHAnsi" w:cstheme="majorBidi"/>
      <w:i/>
      <w:iCs/>
      <w:color w:val="404040" w:themeColor="text1" w:themeTint="BF"/>
    </w:rPr>
  </w:style>
  <w:style w:type="character" w:customStyle="1" w:styleId="ThesisNormalCompressedChar">
    <w:name w:val="Thesis Normal Compressed Char"/>
    <w:basedOn w:val="DefaultParagraphFont"/>
    <w:link w:val="ThesisNormalCompressed"/>
    <w:rsid w:val="00B473B9"/>
    <w:rPr>
      <w:rFonts w:ascii="Arial" w:hAnsi="Arial" w:cs="Arial"/>
    </w:rPr>
  </w:style>
  <w:style w:type="character" w:customStyle="1" w:styleId="Figure-02-FigureChar">
    <w:name w:val="Figure-02-Figure Char"/>
    <w:basedOn w:val="ThesisNormalCompressedChar"/>
    <w:link w:val="Figure-02-Figure"/>
    <w:rsid w:val="00AE1BA5"/>
    <w:rPr>
      <w:rFonts w:ascii="Arial" w:hAnsi="Arial" w:cs="Arial"/>
      <w:noProof/>
    </w:rPr>
  </w:style>
  <w:style w:type="paragraph" w:customStyle="1" w:styleId="Figure-01-Title">
    <w:name w:val="Figure-01-Title"/>
    <w:basedOn w:val="Normal"/>
    <w:link w:val="Figure-01-TitleChar"/>
    <w:autoRedefine/>
    <w:qFormat/>
    <w:rsid w:val="00100771"/>
    <w:pPr>
      <w:keepNext/>
      <w:spacing w:after="200" w:line="240" w:lineRule="auto"/>
      <w:jc w:val="center"/>
    </w:pPr>
    <w:rPr>
      <w:b/>
      <w:bCs/>
      <w:color w:val="7F7F7F" w:themeColor="text1" w:themeTint="80"/>
      <w:sz w:val="20"/>
      <w:szCs w:val="18"/>
      <w:u w:val="single"/>
    </w:rPr>
  </w:style>
  <w:style w:type="character" w:customStyle="1" w:styleId="Figure-01-TitleChar">
    <w:name w:val="Figure-01-Title Char"/>
    <w:basedOn w:val="DefaultParagraphFont"/>
    <w:link w:val="Figure-01-Title"/>
    <w:rsid w:val="00100771"/>
    <w:rPr>
      <w:rFonts w:ascii="Arial" w:hAnsi="Arial"/>
      <w:b/>
      <w:bCs/>
      <w:color w:val="7F7F7F" w:themeColor="text1" w:themeTint="80"/>
      <w:sz w:val="20"/>
      <w:szCs w:val="18"/>
      <w:u w:val="single"/>
    </w:rPr>
  </w:style>
  <w:style w:type="character" w:styleId="FollowedHyperlink">
    <w:name w:val="FollowedHyperlink"/>
    <w:basedOn w:val="DefaultParagraphFont"/>
    <w:uiPriority w:val="99"/>
    <w:semiHidden/>
    <w:unhideWhenUsed/>
    <w:rsid w:val="00100771"/>
    <w:rPr>
      <w:color w:val="800080" w:themeColor="followedHyperlink"/>
      <w:u w:val="single"/>
    </w:rPr>
  </w:style>
  <w:style w:type="paragraph" w:customStyle="1" w:styleId="Table-01-title">
    <w:name w:val="Table-01-title"/>
    <w:basedOn w:val="Figure-01-Title"/>
    <w:rsid w:val="00901B1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Thesis Normal Text"/>
    <w:rsid w:val="003E7FE6"/>
    <w:pPr>
      <w:spacing w:line="480" w:lineRule="auto"/>
    </w:pPr>
    <w:rPr>
      <w:rFonts w:ascii="Arial" w:hAnsi="Arial"/>
    </w:rPr>
  </w:style>
  <w:style w:type="paragraph" w:styleId="Heading1">
    <w:name w:val="heading 1"/>
    <w:basedOn w:val="Normal"/>
    <w:next w:val="Normal"/>
    <w:link w:val="Heading1Char"/>
    <w:autoRedefine/>
    <w:uiPriority w:val="9"/>
    <w:qFormat/>
    <w:rsid w:val="00673D3A"/>
    <w:pPr>
      <w:keepNext/>
      <w:keepLines/>
      <w:pageBreakBefore/>
      <w:spacing w:before="480"/>
      <w:outlineLvl w:val="0"/>
    </w:pPr>
    <w:rPr>
      <w:rFonts w:eastAsiaTheme="majorEastAsia" w:cstheme="majorBidi"/>
      <w:b/>
      <w:bCs/>
      <w:color w:val="0D0D0D" w:themeColor="text1" w:themeTint="F2"/>
      <w:sz w:val="32"/>
      <w:szCs w:val="32"/>
    </w:rPr>
  </w:style>
  <w:style w:type="paragraph" w:styleId="Heading2">
    <w:name w:val="heading 2"/>
    <w:basedOn w:val="Normal"/>
    <w:next w:val="Normal"/>
    <w:link w:val="Heading2Char"/>
    <w:uiPriority w:val="9"/>
    <w:unhideWhenUsed/>
    <w:qFormat/>
    <w:rsid w:val="00673D3A"/>
    <w:pPr>
      <w:keepNext/>
      <w:keepLines/>
      <w:pageBreakBefore/>
      <w:spacing w:before="200"/>
      <w:jc w:val="center"/>
      <w:outlineLvl w:val="1"/>
    </w:pPr>
    <w:rPr>
      <w:rFonts w:eastAsiaTheme="majorEastAsia" w:cstheme="majorBidi"/>
      <w:b/>
      <w:bCs/>
      <w:color w:val="262626" w:themeColor="text1" w:themeTint="D9"/>
      <w:sz w:val="26"/>
      <w:szCs w:val="26"/>
    </w:rPr>
  </w:style>
  <w:style w:type="paragraph" w:styleId="Heading3">
    <w:name w:val="heading 3"/>
    <w:basedOn w:val="Normal"/>
    <w:next w:val="Normal"/>
    <w:link w:val="Heading3Char"/>
    <w:autoRedefine/>
    <w:uiPriority w:val="9"/>
    <w:unhideWhenUsed/>
    <w:qFormat/>
    <w:rsid w:val="00673D3A"/>
    <w:pPr>
      <w:keepNext/>
      <w:keepLines/>
      <w:spacing w:before="200"/>
      <w:jc w:val="center"/>
      <w:outlineLvl w:val="2"/>
    </w:pPr>
    <w:rPr>
      <w:rFonts w:eastAsiaTheme="majorEastAsia" w:cstheme="majorBidi"/>
      <w:b/>
      <w:bCs/>
      <w:color w:val="404040" w:themeColor="text1" w:themeTint="BF"/>
    </w:rPr>
  </w:style>
  <w:style w:type="paragraph" w:styleId="Heading4">
    <w:name w:val="heading 4"/>
    <w:basedOn w:val="Normal"/>
    <w:next w:val="Normal"/>
    <w:link w:val="Heading4Char"/>
    <w:uiPriority w:val="9"/>
    <w:unhideWhenUsed/>
    <w:qFormat/>
    <w:rsid w:val="006F61DC"/>
    <w:pPr>
      <w:keepNext/>
      <w:keepLines/>
      <w:spacing w:before="100" w:after="100" w:line="240" w:lineRule="auto"/>
      <w:outlineLvl w:val="3"/>
    </w:pPr>
    <w:rPr>
      <w:rFonts w:eastAsiaTheme="majorEastAsia" w:cstheme="majorBidi"/>
      <w:b/>
      <w:bCs/>
      <w:iCs/>
      <w:color w:val="595959" w:themeColor="text1" w:themeTint="A6"/>
    </w:rPr>
  </w:style>
  <w:style w:type="paragraph" w:styleId="Heading5">
    <w:name w:val="heading 5"/>
    <w:basedOn w:val="Normal"/>
    <w:next w:val="Normal"/>
    <w:link w:val="Heading5Char"/>
    <w:uiPriority w:val="9"/>
    <w:unhideWhenUsed/>
    <w:qFormat/>
    <w:rsid w:val="006F61DC"/>
    <w:pPr>
      <w:keepNext/>
      <w:keepLines/>
      <w:spacing w:before="100" w:after="100" w:line="240" w:lineRule="auto"/>
      <w:outlineLvl w:val="4"/>
    </w:pPr>
    <w:rPr>
      <w:rFonts w:eastAsiaTheme="majorEastAsia" w:cstheme="majorBidi"/>
      <w:color w:val="7F7F7F" w:themeColor="text1" w:themeTint="80"/>
    </w:rPr>
  </w:style>
  <w:style w:type="paragraph" w:styleId="Heading6">
    <w:name w:val="heading 6"/>
    <w:basedOn w:val="Normal"/>
    <w:next w:val="Normal"/>
    <w:link w:val="Heading6Char"/>
    <w:uiPriority w:val="9"/>
    <w:unhideWhenUsed/>
    <w:qFormat/>
    <w:rsid w:val="00C61FEB"/>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3E7FE6"/>
    <w:pPr>
      <w:keepNext/>
      <w:keepLines/>
      <w:spacing w:before="20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s-01-BodyMatter">
    <w:name w:val="Headings-01-BodyMatter"/>
    <w:basedOn w:val="Heading1"/>
    <w:next w:val="CompressedNumberedOutline"/>
    <w:rsid w:val="00137F04"/>
    <w:pPr>
      <w:numPr>
        <w:numId w:val="26"/>
      </w:numPr>
    </w:pPr>
    <w:rPr>
      <w:b w:val="0"/>
      <w:bCs w:val="0"/>
    </w:rPr>
  </w:style>
  <w:style w:type="character" w:customStyle="1" w:styleId="Heading1Char">
    <w:name w:val="Heading 1 Char"/>
    <w:basedOn w:val="DefaultParagraphFont"/>
    <w:link w:val="Heading1"/>
    <w:uiPriority w:val="9"/>
    <w:rsid w:val="00673D3A"/>
    <w:rPr>
      <w:rFonts w:ascii="Arial" w:eastAsiaTheme="majorEastAsia" w:hAnsi="Arial" w:cstheme="majorBidi"/>
      <w:b/>
      <w:bCs/>
      <w:color w:val="0D0D0D" w:themeColor="text1" w:themeTint="F2"/>
      <w:sz w:val="32"/>
      <w:szCs w:val="32"/>
    </w:rPr>
  </w:style>
  <w:style w:type="paragraph" w:styleId="DocumentMap">
    <w:name w:val="Document Map"/>
    <w:basedOn w:val="Normal"/>
    <w:link w:val="DocumentMapChar"/>
    <w:uiPriority w:val="99"/>
    <w:unhideWhenUsed/>
    <w:rsid w:val="00C121DB"/>
    <w:rPr>
      <w:rFonts w:ascii="Lucida Grande" w:hAnsi="Lucida Grande" w:cs="Lucida Grande"/>
    </w:rPr>
  </w:style>
  <w:style w:type="character" w:customStyle="1" w:styleId="DocumentMapChar">
    <w:name w:val="Document Map Char"/>
    <w:basedOn w:val="DefaultParagraphFont"/>
    <w:link w:val="DocumentMap"/>
    <w:uiPriority w:val="99"/>
    <w:rsid w:val="00C121DB"/>
    <w:rPr>
      <w:rFonts w:ascii="Lucida Grande" w:hAnsi="Lucida Grande" w:cs="Lucida Grande"/>
    </w:rPr>
  </w:style>
  <w:style w:type="character" w:customStyle="1" w:styleId="Heading2Char">
    <w:name w:val="Heading 2 Char"/>
    <w:basedOn w:val="DefaultParagraphFont"/>
    <w:link w:val="Heading2"/>
    <w:uiPriority w:val="9"/>
    <w:rsid w:val="00673D3A"/>
    <w:rPr>
      <w:rFonts w:ascii="Arial" w:eastAsiaTheme="majorEastAsia" w:hAnsi="Arial" w:cstheme="majorBidi"/>
      <w:b/>
      <w:bCs/>
      <w:color w:val="262626" w:themeColor="text1" w:themeTint="D9"/>
      <w:sz w:val="26"/>
      <w:szCs w:val="26"/>
    </w:rPr>
  </w:style>
  <w:style w:type="paragraph" w:customStyle="1" w:styleId="ThesisTitleText">
    <w:name w:val="Thesis Title Text"/>
    <w:basedOn w:val="Normal"/>
    <w:autoRedefine/>
    <w:qFormat/>
    <w:rsid w:val="00E62870"/>
    <w:pPr>
      <w:spacing w:line="240" w:lineRule="auto"/>
    </w:pPr>
  </w:style>
  <w:style w:type="paragraph" w:styleId="TOC1">
    <w:name w:val="toc 1"/>
    <w:basedOn w:val="Normal"/>
    <w:next w:val="Normal"/>
    <w:autoRedefine/>
    <w:uiPriority w:val="39"/>
    <w:unhideWhenUsed/>
    <w:qFormat/>
    <w:rsid w:val="006F61DC"/>
    <w:pPr>
      <w:spacing w:before="120"/>
    </w:pPr>
    <w:rPr>
      <w:b/>
      <w:color w:val="0D0D0D" w:themeColor="text1" w:themeTint="F2"/>
    </w:rPr>
  </w:style>
  <w:style w:type="paragraph" w:styleId="TOC2">
    <w:name w:val="toc 2"/>
    <w:basedOn w:val="Normal"/>
    <w:next w:val="Normal"/>
    <w:autoRedefine/>
    <w:uiPriority w:val="39"/>
    <w:unhideWhenUsed/>
    <w:qFormat/>
    <w:rsid w:val="006F61DC"/>
    <w:rPr>
      <w:color w:val="262626" w:themeColor="text1" w:themeTint="D9"/>
      <w:sz w:val="22"/>
      <w:szCs w:val="22"/>
    </w:rPr>
  </w:style>
  <w:style w:type="paragraph" w:styleId="TOC3">
    <w:name w:val="toc 3"/>
    <w:basedOn w:val="Normal"/>
    <w:next w:val="Normal"/>
    <w:autoRedefine/>
    <w:uiPriority w:val="39"/>
    <w:unhideWhenUsed/>
    <w:qFormat/>
    <w:rsid w:val="006F61DC"/>
    <w:pPr>
      <w:ind w:left="240"/>
    </w:pPr>
    <w:rPr>
      <w:i/>
      <w:color w:val="404040" w:themeColor="text1" w:themeTint="BF"/>
      <w:sz w:val="22"/>
      <w:szCs w:val="22"/>
    </w:rPr>
  </w:style>
  <w:style w:type="paragraph" w:styleId="TOC4">
    <w:name w:val="toc 4"/>
    <w:basedOn w:val="Normal"/>
    <w:next w:val="Normal"/>
    <w:autoRedefine/>
    <w:uiPriority w:val="39"/>
    <w:unhideWhenUsed/>
    <w:rsid w:val="006F61DC"/>
    <w:pPr>
      <w:pBdr>
        <w:between w:val="double" w:sz="6" w:space="0" w:color="auto"/>
      </w:pBdr>
      <w:ind w:left="480"/>
    </w:pPr>
    <w:rPr>
      <w:color w:val="595959" w:themeColor="text1" w:themeTint="A6"/>
      <w:sz w:val="20"/>
      <w:szCs w:val="20"/>
    </w:rPr>
  </w:style>
  <w:style w:type="paragraph" w:styleId="TOC5">
    <w:name w:val="toc 5"/>
    <w:basedOn w:val="Normal"/>
    <w:next w:val="Normal"/>
    <w:autoRedefine/>
    <w:uiPriority w:val="39"/>
    <w:unhideWhenUsed/>
    <w:rsid w:val="006F61DC"/>
    <w:pPr>
      <w:pBdr>
        <w:between w:val="double" w:sz="6" w:space="0" w:color="auto"/>
      </w:pBdr>
      <w:ind w:left="720"/>
    </w:pPr>
    <w:rPr>
      <w:color w:val="7F7F7F" w:themeColor="text1" w:themeTint="80"/>
      <w:sz w:val="20"/>
      <w:szCs w:val="20"/>
    </w:rPr>
  </w:style>
  <w:style w:type="paragraph" w:styleId="TOC6">
    <w:name w:val="toc 6"/>
    <w:basedOn w:val="Normal"/>
    <w:next w:val="Normal"/>
    <w:autoRedefine/>
    <w:uiPriority w:val="39"/>
    <w:unhideWhenUsed/>
    <w:rsid w:val="00D814B1"/>
    <w:pPr>
      <w:pBdr>
        <w:between w:val="double" w:sz="6" w:space="0" w:color="auto"/>
      </w:pBdr>
      <w:ind w:left="960"/>
    </w:pPr>
    <w:rPr>
      <w:rFonts w:asciiTheme="minorHAnsi" w:hAnsiTheme="minorHAnsi"/>
      <w:sz w:val="20"/>
      <w:szCs w:val="20"/>
    </w:rPr>
  </w:style>
  <w:style w:type="paragraph" w:styleId="TOC7">
    <w:name w:val="toc 7"/>
    <w:basedOn w:val="Normal"/>
    <w:next w:val="Normal"/>
    <w:autoRedefine/>
    <w:uiPriority w:val="39"/>
    <w:unhideWhenUsed/>
    <w:rsid w:val="00D814B1"/>
    <w:pPr>
      <w:pBdr>
        <w:between w:val="double" w:sz="6" w:space="0" w:color="auto"/>
      </w:pBdr>
      <w:ind w:left="1200"/>
    </w:pPr>
    <w:rPr>
      <w:rFonts w:asciiTheme="minorHAnsi" w:hAnsiTheme="minorHAnsi"/>
      <w:sz w:val="20"/>
      <w:szCs w:val="20"/>
    </w:rPr>
  </w:style>
  <w:style w:type="paragraph" w:styleId="TOC8">
    <w:name w:val="toc 8"/>
    <w:basedOn w:val="Normal"/>
    <w:next w:val="Normal"/>
    <w:autoRedefine/>
    <w:uiPriority w:val="39"/>
    <w:unhideWhenUsed/>
    <w:rsid w:val="00D814B1"/>
    <w:pPr>
      <w:pBdr>
        <w:between w:val="double" w:sz="6" w:space="0" w:color="auto"/>
      </w:pBdr>
      <w:ind w:left="1440"/>
    </w:pPr>
    <w:rPr>
      <w:rFonts w:asciiTheme="minorHAnsi" w:hAnsiTheme="minorHAnsi"/>
      <w:sz w:val="20"/>
      <w:szCs w:val="20"/>
    </w:rPr>
  </w:style>
  <w:style w:type="paragraph" w:styleId="TOC9">
    <w:name w:val="toc 9"/>
    <w:basedOn w:val="Normal"/>
    <w:next w:val="Normal"/>
    <w:autoRedefine/>
    <w:uiPriority w:val="39"/>
    <w:unhideWhenUsed/>
    <w:rsid w:val="00D814B1"/>
    <w:pPr>
      <w:pBdr>
        <w:between w:val="double" w:sz="6" w:space="0" w:color="auto"/>
      </w:pBdr>
      <w:ind w:left="1680"/>
    </w:pPr>
    <w:rPr>
      <w:rFonts w:asciiTheme="minorHAnsi" w:hAnsiTheme="minorHAnsi"/>
      <w:sz w:val="20"/>
      <w:szCs w:val="20"/>
    </w:rPr>
  </w:style>
  <w:style w:type="paragraph" w:styleId="Footer">
    <w:name w:val="footer"/>
    <w:basedOn w:val="Normal"/>
    <w:link w:val="FooterChar"/>
    <w:uiPriority w:val="99"/>
    <w:unhideWhenUsed/>
    <w:rsid w:val="00D814B1"/>
    <w:pPr>
      <w:tabs>
        <w:tab w:val="center" w:pos="4320"/>
        <w:tab w:val="right" w:pos="8640"/>
      </w:tabs>
      <w:spacing w:line="240" w:lineRule="auto"/>
    </w:pPr>
  </w:style>
  <w:style w:type="character" w:customStyle="1" w:styleId="FooterChar">
    <w:name w:val="Footer Char"/>
    <w:basedOn w:val="DefaultParagraphFont"/>
    <w:link w:val="Footer"/>
    <w:uiPriority w:val="99"/>
    <w:rsid w:val="00D814B1"/>
    <w:rPr>
      <w:rFonts w:ascii="Arial" w:hAnsi="Arial"/>
    </w:rPr>
  </w:style>
  <w:style w:type="character" w:styleId="PageNumber">
    <w:name w:val="page number"/>
    <w:basedOn w:val="DefaultParagraphFont"/>
    <w:uiPriority w:val="99"/>
    <w:semiHidden/>
    <w:unhideWhenUsed/>
    <w:rsid w:val="00D814B1"/>
  </w:style>
  <w:style w:type="paragraph" w:styleId="BalloonText">
    <w:name w:val="Balloon Text"/>
    <w:basedOn w:val="Normal"/>
    <w:link w:val="BalloonTextChar"/>
    <w:uiPriority w:val="99"/>
    <w:semiHidden/>
    <w:unhideWhenUsed/>
    <w:rsid w:val="003E7FE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7FE6"/>
    <w:rPr>
      <w:rFonts w:ascii="Tahoma" w:hAnsi="Tahoma" w:cs="Tahoma"/>
      <w:sz w:val="16"/>
      <w:szCs w:val="16"/>
    </w:rPr>
  </w:style>
  <w:style w:type="paragraph" w:styleId="Revision">
    <w:name w:val="Revision"/>
    <w:hidden/>
    <w:uiPriority w:val="99"/>
    <w:rsid w:val="004754D1"/>
    <w:rPr>
      <w:rFonts w:ascii="Arial" w:hAnsi="Arial"/>
    </w:rPr>
  </w:style>
  <w:style w:type="character" w:customStyle="1" w:styleId="Heading3Char">
    <w:name w:val="Heading 3 Char"/>
    <w:basedOn w:val="DefaultParagraphFont"/>
    <w:link w:val="Heading3"/>
    <w:uiPriority w:val="9"/>
    <w:rsid w:val="00673D3A"/>
    <w:rPr>
      <w:rFonts w:ascii="Arial" w:eastAsiaTheme="majorEastAsia" w:hAnsi="Arial" w:cstheme="majorBidi"/>
      <w:b/>
      <w:bCs/>
      <w:color w:val="404040" w:themeColor="text1" w:themeTint="BF"/>
    </w:rPr>
  </w:style>
  <w:style w:type="paragraph" w:styleId="ListParagraph">
    <w:name w:val="List Paragraph"/>
    <w:basedOn w:val="Normal"/>
    <w:uiPriority w:val="34"/>
    <w:qFormat/>
    <w:rsid w:val="004754D1"/>
    <w:pPr>
      <w:ind w:left="720"/>
      <w:contextualSpacing/>
    </w:pPr>
  </w:style>
  <w:style w:type="character" w:customStyle="1" w:styleId="Heading4Char">
    <w:name w:val="Heading 4 Char"/>
    <w:basedOn w:val="DefaultParagraphFont"/>
    <w:link w:val="Heading4"/>
    <w:uiPriority w:val="9"/>
    <w:rsid w:val="006F61DC"/>
    <w:rPr>
      <w:rFonts w:ascii="Arial" w:eastAsiaTheme="majorEastAsia" w:hAnsi="Arial" w:cstheme="majorBidi"/>
      <w:b/>
      <w:bCs/>
      <w:iCs/>
      <w:color w:val="595959" w:themeColor="text1" w:themeTint="A6"/>
    </w:rPr>
  </w:style>
  <w:style w:type="character" w:customStyle="1" w:styleId="Heading5Char">
    <w:name w:val="Heading 5 Char"/>
    <w:basedOn w:val="DefaultParagraphFont"/>
    <w:link w:val="Heading5"/>
    <w:uiPriority w:val="9"/>
    <w:rsid w:val="006F61DC"/>
    <w:rPr>
      <w:rFonts w:ascii="Arial" w:eastAsiaTheme="majorEastAsia" w:hAnsi="Arial" w:cstheme="majorBidi"/>
      <w:color w:val="7F7F7F" w:themeColor="text1" w:themeTint="80"/>
    </w:rPr>
  </w:style>
  <w:style w:type="paragraph" w:customStyle="1" w:styleId="CompressedNumberedOutline">
    <w:name w:val="Compressed Numbered Outline"/>
    <w:basedOn w:val="Normal"/>
    <w:autoRedefine/>
    <w:rsid w:val="00673D3A"/>
    <w:pPr>
      <w:keepLines/>
      <w:tabs>
        <w:tab w:val="left" w:pos="220"/>
        <w:tab w:val="left" w:pos="720"/>
      </w:tabs>
      <w:autoSpaceDE w:val="0"/>
      <w:autoSpaceDN w:val="0"/>
      <w:adjustRightInd w:val="0"/>
      <w:spacing w:line="240" w:lineRule="auto"/>
    </w:pPr>
    <w:rPr>
      <w:rFonts w:cs="Arial"/>
    </w:rPr>
  </w:style>
  <w:style w:type="table" w:styleId="TableGrid">
    <w:name w:val="Table Grid"/>
    <w:basedOn w:val="TableNormal"/>
    <w:uiPriority w:val="59"/>
    <w:rsid w:val="005529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rsid w:val="00C61FEB"/>
    <w:rPr>
      <w:rFonts w:asciiTheme="majorHAnsi" w:eastAsiaTheme="majorEastAsia" w:hAnsiTheme="majorHAnsi" w:cstheme="majorBidi"/>
      <w:i/>
      <w:iCs/>
      <w:color w:val="243F60" w:themeColor="accent1" w:themeShade="7F"/>
    </w:rPr>
  </w:style>
  <w:style w:type="character" w:styleId="Hyperlink">
    <w:name w:val="Hyperlink"/>
    <w:basedOn w:val="DefaultParagraphFont"/>
    <w:uiPriority w:val="99"/>
    <w:unhideWhenUsed/>
    <w:rsid w:val="006F61DC"/>
    <w:rPr>
      <w:color w:val="7F7F7F" w:themeColor="text1" w:themeTint="80"/>
      <w:u w:val="none"/>
    </w:rPr>
  </w:style>
  <w:style w:type="paragraph" w:customStyle="1" w:styleId="ThesisNormalCompressed">
    <w:name w:val="Thesis Normal Compressed"/>
    <w:basedOn w:val="Normal"/>
    <w:link w:val="ThesisNormalCompressedChar"/>
    <w:autoRedefine/>
    <w:qFormat/>
    <w:rsid w:val="00B473B9"/>
    <w:pPr>
      <w:widowControl w:val="0"/>
      <w:tabs>
        <w:tab w:val="left" w:pos="720"/>
      </w:tabs>
      <w:autoSpaceDE w:val="0"/>
      <w:autoSpaceDN w:val="0"/>
      <w:adjustRightInd w:val="0"/>
      <w:spacing w:line="240" w:lineRule="auto"/>
      <w:ind w:firstLine="720"/>
    </w:pPr>
    <w:rPr>
      <w:rFonts w:cs="Arial"/>
    </w:rPr>
  </w:style>
  <w:style w:type="numbering" w:customStyle="1" w:styleId="NoList1">
    <w:name w:val="No List1"/>
    <w:next w:val="NoList"/>
    <w:uiPriority w:val="99"/>
    <w:semiHidden/>
    <w:unhideWhenUsed/>
    <w:rsid w:val="00E1336B"/>
  </w:style>
  <w:style w:type="paragraph" w:styleId="FootnoteText">
    <w:name w:val="footnote text"/>
    <w:basedOn w:val="Normal"/>
    <w:link w:val="FootnoteTextChar"/>
    <w:uiPriority w:val="99"/>
    <w:rsid w:val="00E1336B"/>
    <w:pPr>
      <w:suppressAutoHyphens/>
      <w:spacing w:before="360" w:line="100" w:lineRule="atLeast"/>
    </w:pPr>
    <w:rPr>
      <w:rFonts w:ascii="Times New Roman" w:hAnsi="Times New Roman" w:cs="Times New Roman"/>
      <w:lang w:eastAsia="ar-SA"/>
    </w:rPr>
  </w:style>
  <w:style w:type="character" w:customStyle="1" w:styleId="FootnoteTextChar">
    <w:name w:val="Footnote Text Char"/>
    <w:basedOn w:val="DefaultParagraphFont"/>
    <w:link w:val="FootnoteText"/>
    <w:uiPriority w:val="99"/>
    <w:rsid w:val="00E1336B"/>
    <w:rPr>
      <w:rFonts w:ascii="Times New Roman" w:hAnsi="Times New Roman" w:cs="Times New Roman"/>
      <w:lang w:eastAsia="ar-SA"/>
    </w:rPr>
  </w:style>
  <w:style w:type="paragraph" w:styleId="Header">
    <w:name w:val="header"/>
    <w:basedOn w:val="Normal"/>
    <w:link w:val="HeaderChar"/>
    <w:uiPriority w:val="99"/>
    <w:unhideWhenUsed/>
    <w:rsid w:val="00E1336B"/>
    <w:pPr>
      <w:tabs>
        <w:tab w:val="center" w:pos="4320"/>
        <w:tab w:val="right" w:pos="8640"/>
      </w:tabs>
      <w:spacing w:line="240" w:lineRule="auto"/>
    </w:pPr>
    <w:rPr>
      <w:rFonts w:asciiTheme="minorHAnsi" w:hAnsiTheme="minorHAnsi" w:cs="Times New Roman"/>
    </w:rPr>
  </w:style>
  <w:style w:type="character" w:customStyle="1" w:styleId="HeaderChar">
    <w:name w:val="Header Char"/>
    <w:basedOn w:val="DefaultParagraphFont"/>
    <w:link w:val="Header"/>
    <w:uiPriority w:val="99"/>
    <w:rsid w:val="00E1336B"/>
    <w:rPr>
      <w:rFonts w:cs="Times New Roman"/>
    </w:rPr>
  </w:style>
  <w:style w:type="paragraph" w:customStyle="1" w:styleId="Headings-02-Major-Thesis-Sections">
    <w:name w:val="Headings-02-Major-Thesis-Sections"/>
    <w:basedOn w:val="Heading2"/>
    <w:autoRedefine/>
    <w:qFormat/>
    <w:rsid w:val="00D419F5"/>
  </w:style>
  <w:style w:type="paragraph" w:styleId="Caption">
    <w:name w:val="caption"/>
    <w:basedOn w:val="Normal"/>
    <w:next w:val="Normal"/>
    <w:uiPriority w:val="35"/>
    <w:unhideWhenUsed/>
    <w:qFormat/>
    <w:rsid w:val="00D419F5"/>
    <w:pPr>
      <w:spacing w:after="200" w:line="240" w:lineRule="auto"/>
    </w:pPr>
    <w:rPr>
      <w:b/>
      <w:bCs/>
      <w:color w:val="4F81BD" w:themeColor="accent1"/>
      <w:sz w:val="18"/>
      <w:szCs w:val="18"/>
    </w:rPr>
  </w:style>
  <w:style w:type="paragraph" w:styleId="TOCHeading">
    <w:name w:val="TOC Heading"/>
    <w:basedOn w:val="Heading1"/>
    <w:next w:val="Normal"/>
    <w:uiPriority w:val="39"/>
    <w:unhideWhenUsed/>
    <w:qFormat/>
    <w:rsid w:val="006F61DC"/>
    <w:pPr>
      <w:spacing w:line="276" w:lineRule="auto"/>
      <w:outlineLvl w:val="9"/>
    </w:pPr>
    <w:rPr>
      <w:color w:val="000000" w:themeColor="text1"/>
      <w:sz w:val="28"/>
      <w:szCs w:val="28"/>
      <w:lang w:eastAsia="ja-JP"/>
    </w:rPr>
  </w:style>
  <w:style w:type="table" w:customStyle="1" w:styleId="TableGrid1">
    <w:name w:val="Table Grid1"/>
    <w:basedOn w:val="TableNormal"/>
    <w:next w:val="TableGrid"/>
    <w:uiPriority w:val="59"/>
    <w:rsid w:val="00E1336B"/>
    <w:rPr>
      <w:rFonts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CA1F6E"/>
  </w:style>
  <w:style w:type="paragraph" w:customStyle="1" w:styleId="Figure-03-Legend">
    <w:name w:val="Figure-03-Legend"/>
    <w:basedOn w:val="ThesisNormalCompressed"/>
    <w:rsid w:val="003E7FE6"/>
    <w:pPr>
      <w:widowControl/>
      <w:spacing w:after="120"/>
      <w:ind w:left="720" w:right="720" w:firstLine="0"/>
    </w:pPr>
    <w:rPr>
      <w:sz w:val="20"/>
      <w:lang w:eastAsia="ja-JP"/>
    </w:rPr>
  </w:style>
  <w:style w:type="paragraph" w:customStyle="1" w:styleId="Figure-02-Figure">
    <w:name w:val="Figure-02-Figure"/>
    <w:basedOn w:val="ThesisNormalCompressed"/>
    <w:link w:val="Figure-02-FigureChar"/>
    <w:rsid w:val="00AE1BA5"/>
    <w:pPr>
      <w:keepNext/>
      <w:widowControl/>
      <w:spacing w:before="120"/>
      <w:jc w:val="center"/>
    </w:pPr>
    <w:rPr>
      <w:noProof/>
    </w:rPr>
  </w:style>
  <w:style w:type="character" w:customStyle="1" w:styleId="Heading7Char">
    <w:name w:val="Heading 7 Char"/>
    <w:basedOn w:val="DefaultParagraphFont"/>
    <w:link w:val="Heading7"/>
    <w:uiPriority w:val="9"/>
    <w:rsid w:val="003E7FE6"/>
    <w:rPr>
      <w:rFonts w:asciiTheme="majorHAnsi" w:eastAsiaTheme="majorEastAsia" w:hAnsiTheme="majorHAnsi" w:cstheme="majorBidi"/>
      <w:i/>
      <w:iCs/>
      <w:color w:val="404040" w:themeColor="text1" w:themeTint="BF"/>
    </w:rPr>
  </w:style>
  <w:style w:type="character" w:customStyle="1" w:styleId="ThesisNormalCompressedChar">
    <w:name w:val="Thesis Normal Compressed Char"/>
    <w:basedOn w:val="DefaultParagraphFont"/>
    <w:link w:val="ThesisNormalCompressed"/>
    <w:rsid w:val="00B473B9"/>
    <w:rPr>
      <w:rFonts w:ascii="Arial" w:hAnsi="Arial" w:cs="Arial"/>
    </w:rPr>
  </w:style>
  <w:style w:type="character" w:customStyle="1" w:styleId="Figure-02-FigureChar">
    <w:name w:val="Figure-02-Figure Char"/>
    <w:basedOn w:val="ThesisNormalCompressedChar"/>
    <w:link w:val="Figure-02-Figure"/>
    <w:rsid w:val="00AE1BA5"/>
    <w:rPr>
      <w:rFonts w:ascii="Arial" w:hAnsi="Arial" w:cs="Arial"/>
      <w:noProof/>
    </w:rPr>
  </w:style>
  <w:style w:type="paragraph" w:customStyle="1" w:styleId="Figure-01-Title">
    <w:name w:val="Figure-01-Title"/>
    <w:basedOn w:val="Normal"/>
    <w:link w:val="Figure-01-TitleChar"/>
    <w:autoRedefine/>
    <w:qFormat/>
    <w:rsid w:val="00100771"/>
    <w:pPr>
      <w:keepNext/>
      <w:spacing w:after="200" w:line="240" w:lineRule="auto"/>
      <w:jc w:val="center"/>
    </w:pPr>
    <w:rPr>
      <w:b/>
      <w:bCs/>
      <w:color w:val="7F7F7F" w:themeColor="text1" w:themeTint="80"/>
      <w:sz w:val="20"/>
      <w:szCs w:val="18"/>
      <w:u w:val="single"/>
    </w:rPr>
  </w:style>
  <w:style w:type="character" w:customStyle="1" w:styleId="Figure-01-TitleChar">
    <w:name w:val="Figure-01-Title Char"/>
    <w:basedOn w:val="DefaultParagraphFont"/>
    <w:link w:val="Figure-01-Title"/>
    <w:rsid w:val="00100771"/>
    <w:rPr>
      <w:rFonts w:ascii="Arial" w:hAnsi="Arial"/>
      <w:b/>
      <w:bCs/>
      <w:color w:val="7F7F7F" w:themeColor="text1" w:themeTint="80"/>
      <w:sz w:val="20"/>
      <w:szCs w:val="18"/>
      <w:u w:val="single"/>
    </w:rPr>
  </w:style>
  <w:style w:type="character" w:styleId="FollowedHyperlink">
    <w:name w:val="FollowedHyperlink"/>
    <w:basedOn w:val="DefaultParagraphFont"/>
    <w:uiPriority w:val="99"/>
    <w:semiHidden/>
    <w:unhideWhenUsed/>
    <w:rsid w:val="00100771"/>
    <w:rPr>
      <w:color w:val="800080" w:themeColor="followedHyperlink"/>
      <w:u w:val="single"/>
    </w:rPr>
  </w:style>
  <w:style w:type="paragraph" w:customStyle="1" w:styleId="Table-01-title">
    <w:name w:val="Table-01-title"/>
    <w:basedOn w:val="Figure-01-Title"/>
    <w:rsid w:val="00901B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8691691">
      <w:bodyDiv w:val="1"/>
      <w:marLeft w:val="0"/>
      <w:marRight w:val="0"/>
      <w:marTop w:val="0"/>
      <w:marBottom w:val="0"/>
      <w:divBdr>
        <w:top w:val="none" w:sz="0" w:space="0" w:color="auto"/>
        <w:left w:val="none" w:sz="0" w:space="0" w:color="auto"/>
        <w:bottom w:val="none" w:sz="0" w:space="0" w:color="auto"/>
        <w:right w:val="none" w:sz="0" w:space="0" w:color="auto"/>
      </w:divBdr>
      <w:divsChild>
        <w:div w:id="1055929446">
          <w:marLeft w:val="0"/>
          <w:marRight w:val="0"/>
          <w:marTop w:val="0"/>
          <w:marBottom w:val="0"/>
          <w:divBdr>
            <w:top w:val="none" w:sz="0" w:space="0" w:color="auto"/>
            <w:left w:val="none" w:sz="0" w:space="0" w:color="auto"/>
            <w:bottom w:val="none" w:sz="0" w:space="0" w:color="auto"/>
            <w:right w:val="none" w:sz="0" w:space="0" w:color="auto"/>
          </w:divBdr>
        </w:div>
        <w:div w:id="1316642756">
          <w:marLeft w:val="0"/>
          <w:marRight w:val="0"/>
          <w:marTop w:val="0"/>
          <w:marBottom w:val="0"/>
          <w:divBdr>
            <w:top w:val="none" w:sz="0" w:space="0" w:color="auto"/>
            <w:left w:val="none" w:sz="0" w:space="0" w:color="auto"/>
            <w:bottom w:val="none" w:sz="0" w:space="0" w:color="auto"/>
            <w:right w:val="none" w:sz="0" w:space="0" w:color="auto"/>
          </w:divBdr>
        </w:div>
      </w:divsChild>
    </w:div>
    <w:div w:id="143816529">
      <w:bodyDiv w:val="1"/>
      <w:marLeft w:val="0"/>
      <w:marRight w:val="0"/>
      <w:marTop w:val="0"/>
      <w:marBottom w:val="0"/>
      <w:divBdr>
        <w:top w:val="none" w:sz="0" w:space="0" w:color="auto"/>
        <w:left w:val="none" w:sz="0" w:space="0" w:color="auto"/>
        <w:bottom w:val="none" w:sz="0" w:space="0" w:color="auto"/>
        <w:right w:val="none" w:sz="0" w:space="0" w:color="auto"/>
      </w:divBdr>
      <w:divsChild>
        <w:div w:id="1493061661">
          <w:marLeft w:val="0"/>
          <w:marRight w:val="0"/>
          <w:marTop w:val="0"/>
          <w:marBottom w:val="0"/>
          <w:divBdr>
            <w:top w:val="none" w:sz="0" w:space="0" w:color="auto"/>
            <w:left w:val="none" w:sz="0" w:space="0" w:color="auto"/>
            <w:bottom w:val="none" w:sz="0" w:space="0" w:color="auto"/>
            <w:right w:val="none" w:sz="0" w:space="0" w:color="auto"/>
          </w:divBdr>
          <w:divsChild>
            <w:div w:id="728849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1860770">
      <w:bodyDiv w:val="1"/>
      <w:marLeft w:val="0"/>
      <w:marRight w:val="0"/>
      <w:marTop w:val="0"/>
      <w:marBottom w:val="0"/>
      <w:divBdr>
        <w:top w:val="none" w:sz="0" w:space="0" w:color="auto"/>
        <w:left w:val="none" w:sz="0" w:space="0" w:color="auto"/>
        <w:bottom w:val="none" w:sz="0" w:space="0" w:color="auto"/>
        <w:right w:val="none" w:sz="0" w:space="0" w:color="auto"/>
      </w:divBdr>
      <w:divsChild>
        <w:div w:id="1146554345">
          <w:marLeft w:val="0"/>
          <w:marRight w:val="0"/>
          <w:marTop w:val="0"/>
          <w:marBottom w:val="0"/>
          <w:divBdr>
            <w:top w:val="none" w:sz="0" w:space="0" w:color="auto"/>
            <w:left w:val="none" w:sz="0" w:space="0" w:color="auto"/>
            <w:bottom w:val="none" w:sz="0" w:space="0" w:color="auto"/>
            <w:right w:val="none" w:sz="0" w:space="0" w:color="auto"/>
          </w:divBdr>
          <w:divsChild>
            <w:div w:id="1976255568">
              <w:marLeft w:val="0"/>
              <w:marRight w:val="0"/>
              <w:marTop w:val="0"/>
              <w:marBottom w:val="0"/>
              <w:divBdr>
                <w:top w:val="none" w:sz="0" w:space="0" w:color="auto"/>
                <w:left w:val="none" w:sz="0" w:space="0" w:color="auto"/>
                <w:bottom w:val="none" w:sz="0" w:space="0" w:color="auto"/>
                <w:right w:val="none" w:sz="0" w:space="0" w:color="auto"/>
              </w:divBdr>
            </w:div>
            <w:div w:id="1030690670">
              <w:marLeft w:val="0"/>
              <w:marRight w:val="0"/>
              <w:marTop w:val="0"/>
              <w:marBottom w:val="0"/>
              <w:divBdr>
                <w:top w:val="none" w:sz="0" w:space="0" w:color="auto"/>
                <w:left w:val="none" w:sz="0" w:space="0" w:color="auto"/>
                <w:bottom w:val="none" w:sz="0" w:space="0" w:color="auto"/>
                <w:right w:val="none" w:sz="0" w:space="0" w:color="auto"/>
              </w:divBdr>
            </w:div>
            <w:div w:id="187815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3415627">
      <w:bodyDiv w:val="1"/>
      <w:marLeft w:val="0"/>
      <w:marRight w:val="0"/>
      <w:marTop w:val="0"/>
      <w:marBottom w:val="0"/>
      <w:divBdr>
        <w:top w:val="none" w:sz="0" w:space="0" w:color="auto"/>
        <w:left w:val="none" w:sz="0" w:space="0" w:color="auto"/>
        <w:bottom w:val="none" w:sz="0" w:space="0" w:color="auto"/>
        <w:right w:val="none" w:sz="0" w:space="0" w:color="auto"/>
      </w:divBdr>
      <w:divsChild>
        <w:div w:id="1669137562">
          <w:marLeft w:val="0"/>
          <w:marRight w:val="0"/>
          <w:marTop w:val="0"/>
          <w:marBottom w:val="0"/>
          <w:divBdr>
            <w:top w:val="none" w:sz="0" w:space="0" w:color="auto"/>
            <w:left w:val="none" w:sz="0" w:space="0" w:color="auto"/>
            <w:bottom w:val="none" w:sz="0" w:space="0" w:color="auto"/>
            <w:right w:val="none" w:sz="0" w:space="0" w:color="auto"/>
          </w:divBdr>
          <w:divsChild>
            <w:div w:id="945037276">
              <w:marLeft w:val="0"/>
              <w:marRight w:val="0"/>
              <w:marTop w:val="0"/>
              <w:marBottom w:val="0"/>
              <w:divBdr>
                <w:top w:val="none" w:sz="0" w:space="0" w:color="auto"/>
                <w:left w:val="none" w:sz="0" w:space="0" w:color="auto"/>
                <w:bottom w:val="none" w:sz="0" w:space="0" w:color="auto"/>
                <w:right w:val="none" w:sz="0" w:space="0" w:color="auto"/>
              </w:divBdr>
            </w:div>
            <w:div w:id="1167525192">
              <w:marLeft w:val="0"/>
              <w:marRight w:val="0"/>
              <w:marTop w:val="0"/>
              <w:marBottom w:val="0"/>
              <w:divBdr>
                <w:top w:val="none" w:sz="0" w:space="0" w:color="auto"/>
                <w:left w:val="none" w:sz="0" w:space="0" w:color="auto"/>
                <w:bottom w:val="none" w:sz="0" w:space="0" w:color="auto"/>
                <w:right w:val="none" w:sz="0" w:space="0" w:color="auto"/>
              </w:divBdr>
            </w:div>
            <w:div w:id="523835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7963935">
      <w:bodyDiv w:val="1"/>
      <w:marLeft w:val="0"/>
      <w:marRight w:val="0"/>
      <w:marTop w:val="0"/>
      <w:marBottom w:val="0"/>
      <w:divBdr>
        <w:top w:val="none" w:sz="0" w:space="0" w:color="auto"/>
        <w:left w:val="none" w:sz="0" w:space="0" w:color="auto"/>
        <w:bottom w:val="none" w:sz="0" w:space="0" w:color="auto"/>
        <w:right w:val="none" w:sz="0" w:space="0" w:color="auto"/>
      </w:divBdr>
    </w:div>
    <w:div w:id="885261815">
      <w:bodyDiv w:val="1"/>
      <w:marLeft w:val="0"/>
      <w:marRight w:val="0"/>
      <w:marTop w:val="0"/>
      <w:marBottom w:val="0"/>
      <w:divBdr>
        <w:top w:val="none" w:sz="0" w:space="0" w:color="auto"/>
        <w:left w:val="none" w:sz="0" w:space="0" w:color="auto"/>
        <w:bottom w:val="none" w:sz="0" w:space="0" w:color="auto"/>
        <w:right w:val="none" w:sz="0" w:space="0" w:color="auto"/>
      </w:divBdr>
      <w:divsChild>
        <w:div w:id="1255016736">
          <w:marLeft w:val="0"/>
          <w:marRight w:val="0"/>
          <w:marTop w:val="0"/>
          <w:marBottom w:val="0"/>
          <w:divBdr>
            <w:top w:val="none" w:sz="0" w:space="0" w:color="auto"/>
            <w:left w:val="none" w:sz="0" w:space="0" w:color="auto"/>
            <w:bottom w:val="none" w:sz="0" w:space="0" w:color="auto"/>
            <w:right w:val="none" w:sz="0" w:space="0" w:color="auto"/>
          </w:divBdr>
          <w:divsChild>
            <w:div w:id="557664126">
              <w:marLeft w:val="0"/>
              <w:marRight w:val="0"/>
              <w:marTop w:val="0"/>
              <w:marBottom w:val="0"/>
              <w:divBdr>
                <w:top w:val="none" w:sz="0" w:space="0" w:color="auto"/>
                <w:left w:val="none" w:sz="0" w:space="0" w:color="auto"/>
                <w:bottom w:val="none" w:sz="0" w:space="0" w:color="auto"/>
                <w:right w:val="none" w:sz="0" w:space="0" w:color="auto"/>
              </w:divBdr>
            </w:div>
          </w:divsChild>
        </w:div>
        <w:div w:id="181359636">
          <w:marLeft w:val="0"/>
          <w:marRight w:val="0"/>
          <w:marTop w:val="0"/>
          <w:marBottom w:val="0"/>
          <w:divBdr>
            <w:top w:val="none" w:sz="0" w:space="0" w:color="auto"/>
            <w:left w:val="none" w:sz="0" w:space="0" w:color="auto"/>
            <w:bottom w:val="none" w:sz="0" w:space="0" w:color="auto"/>
            <w:right w:val="none" w:sz="0" w:space="0" w:color="auto"/>
          </w:divBdr>
        </w:div>
      </w:divsChild>
    </w:div>
    <w:div w:id="960766930">
      <w:bodyDiv w:val="1"/>
      <w:marLeft w:val="0"/>
      <w:marRight w:val="0"/>
      <w:marTop w:val="0"/>
      <w:marBottom w:val="0"/>
      <w:divBdr>
        <w:top w:val="none" w:sz="0" w:space="0" w:color="auto"/>
        <w:left w:val="none" w:sz="0" w:space="0" w:color="auto"/>
        <w:bottom w:val="none" w:sz="0" w:space="0" w:color="auto"/>
        <w:right w:val="none" w:sz="0" w:space="0" w:color="auto"/>
      </w:divBdr>
    </w:div>
    <w:div w:id="1030762280">
      <w:bodyDiv w:val="1"/>
      <w:marLeft w:val="0"/>
      <w:marRight w:val="0"/>
      <w:marTop w:val="0"/>
      <w:marBottom w:val="0"/>
      <w:divBdr>
        <w:top w:val="none" w:sz="0" w:space="0" w:color="auto"/>
        <w:left w:val="none" w:sz="0" w:space="0" w:color="auto"/>
        <w:bottom w:val="none" w:sz="0" w:space="0" w:color="auto"/>
        <w:right w:val="none" w:sz="0" w:space="0" w:color="auto"/>
      </w:divBdr>
      <w:divsChild>
        <w:div w:id="562714074">
          <w:marLeft w:val="0"/>
          <w:marRight w:val="0"/>
          <w:marTop w:val="0"/>
          <w:marBottom w:val="0"/>
          <w:divBdr>
            <w:top w:val="none" w:sz="0" w:space="0" w:color="auto"/>
            <w:left w:val="none" w:sz="0" w:space="0" w:color="auto"/>
            <w:bottom w:val="none" w:sz="0" w:space="0" w:color="auto"/>
            <w:right w:val="none" w:sz="0" w:space="0" w:color="auto"/>
          </w:divBdr>
          <w:divsChild>
            <w:div w:id="1263025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689353">
      <w:bodyDiv w:val="1"/>
      <w:marLeft w:val="0"/>
      <w:marRight w:val="0"/>
      <w:marTop w:val="0"/>
      <w:marBottom w:val="0"/>
      <w:divBdr>
        <w:top w:val="none" w:sz="0" w:space="0" w:color="auto"/>
        <w:left w:val="none" w:sz="0" w:space="0" w:color="auto"/>
        <w:bottom w:val="none" w:sz="0" w:space="0" w:color="auto"/>
        <w:right w:val="none" w:sz="0" w:space="0" w:color="auto"/>
      </w:divBdr>
    </w:div>
    <w:div w:id="1455711330">
      <w:bodyDiv w:val="1"/>
      <w:marLeft w:val="0"/>
      <w:marRight w:val="0"/>
      <w:marTop w:val="0"/>
      <w:marBottom w:val="0"/>
      <w:divBdr>
        <w:top w:val="none" w:sz="0" w:space="0" w:color="auto"/>
        <w:left w:val="none" w:sz="0" w:space="0" w:color="auto"/>
        <w:bottom w:val="none" w:sz="0" w:space="0" w:color="auto"/>
        <w:right w:val="none" w:sz="0" w:space="0" w:color="auto"/>
      </w:divBdr>
    </w:div>
    <w:div w:id="1648322323">
      <w:bodyDiv w:val="1"/>
      <w:marLeft w:val="0"/>
      <w:marRight w:val="0"/>
      <w:marTop w:val="0"/>
      <w:marBottom w:val="0"/>
      <w:divBdr>
        <w:top w:val="none" w:sz="0" w:space="0" w:color="auto"/>
        <w:left w:val="none" w:sz="0" w:space="0" w:color="auto"/>
        <w:bottom w:val="none" w:sz="0" w:space="0" w:color="auto"/>
        <w:right w:val="none" w:sz="0" w:space="0" w:color="auto"/>
      </w:divBdr>
    </w:div>
    <w:div w:id="1919896182">
      <w:bodyDiv w:val="1"/>
      <w:marLeft w:val="0"/>
      <w:marRight w:val="0"/>
      <w:marTop w:val="0"/>
      <w:marBottom w:val="0"/>
      <w:divBdr>
        <w:top w:val="none" w:sz="0" w:space="0" w:color="auto"/>
        <w:left w:val="none" w:sz="0" w:space="0" w:color="auto"/>
        <w:bottom w:val="none" w:sz="0" w:space="0" w:color="auto"/>
        <w:right w:val="none" w:sz="0" w:space="0" w:color="auto"/>
      </w:divBdr>
    </w:div>
    <w:div w:id="2127656855">
      <w:bodyDiv w:val="1"/>
      <w:marLeft w:val="0"/>
      <w:marRight w:val="0"/>
      <w:marTop w:val="0"/>
      <w:marBottom w:val="0"/>
      <w:divBdr>
        <w:top w:val="none" w:sz="0" w:space="0" w:color="auto"/>
        <w:left w:val="none" w:sz="0" w:space="0" w:color="auto"/>
        <w:bottom w:val="none" w:sz="0" w:space="0" w:color="auto"/>
        <w:right w:val="none" w:sz="0" w:space="0" w:color="auto"/>
      </w:divBdr>
      <w:divsChild>
        <w:div w:id="28531329">
          <w:marLeft w:val="0"/>
          <w:marRight w:val="0"/>
          <w:marTop w:val="0"/>
          <w:marBottom w:val="0"/>
          <w:divBdr>
            <w:top w:val="none" w:sz="0" w:space="0" w:color="auto"/>
            <w:left w:val="none" w:sz="0" w:space="0" w:color="auto"/>
            <w:bottom w:val="none" w:sz="0" w:space="0" w:color="auto"/>
            <w:right w:val="none" w:sz="0" w:space="0" w:color="auto"/>
          </w:divBdr>
          <w:divsChild>
            <w:div w:id="1070234813">
              <w:marLeft w:val="0"/>
              <w:marRight w:val="0"/>
              <w:marTop w:val="0"/>
              <w:marBottom w:val="0"/>
              <w:divBdr>
                <w:top w:val="none" w:sz="0" w:space="0" w:color="auto"/>
                <w:left w:val="none" w:sz="0" w:space="0" w:color="auto"/>
                <w:bottom w:val="none" w:sz="0" w:space="0" w:color="auto"/>
                <w:right w:val="none" w:sz="0" w:space="0" w:color="auto"/>
              </w:divBdr>
            </w:div>
          </w:divsChild>
        </w:div>
        <w:div w:id="81568774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8.emf"/><Relationship Id="rId21" Type="http://schemas.openxmlformats.org/officeDocument/2006/relationships/image" Target="media/image9.emf"/><Relationship Id="rId22" Type="http://schemas.openxmlformats.org/officeDocument/2006/relationships/image" Target="media/image10.emf"/><Relationship Id="rId23" Type="http://schemas.openxmlformats.org/officeDocument/2006/relationships/image" Target="media/image11.emf"/><Relationship Id="rId24" Type="http://schemas.openxmlformats.org/officeDocument/2006/relationships/image" Target="media/image12.jpg"/><Relationship Id="rId25" Type="http://schemas.openxmlformats.org/officeDocument/2006/relationships/image" Target="media/image13.jpg"/><Relationship Id="rId26" Type="http://schemas.openxmlformats.org/officeDocument/2006/relationships/image" Target="media/image14.jpg"/><Relationship Id="rId27" Type="http://schemas.openxmlformats.org/officeDocument/2006/relationships/image" Target="media/image15.jpg"/><Relationship Id="rId28" Type="http://schemas.openxmlformats.org/officeDocument/2006/relationships/image" Target="media/image16.jpg"/><Relationship Id="rId29" Type="http://schemas.openxmlformats.org/officeDocument/2006/relationships/image" Target="media/image17.jp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8.jpg"/><Relationship Id="rId31" Type="http://schemas.openxmlformats.org/officeDocument/2006/relationships/image" Target="media/image19.jpg"/><Relationship Id="rId32" Type="http://schemas.openxmlformats.org/officeDocument/2006/relationships/image" Target="media/image20.jpg"/><Relationship Id="rId9" Type="http://schemas.openxmlformats.org/officeDocument/2006/relationships/footer" Target="foot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21.jpg"/><Relationship Id="rId34" Type="http://schemas.openxmlformats.org/officeDocument/2006/relationships/image" Target="media/image22.jpg"/><Relationship Id="rId35" Type="http://schemas.openxmlformats.org/officeDocument/2006/relationships/image" Target="media/image23.jpg"/><Relationship Id="rId36" Type="http://schemas.openxmlformats.org/officeDocument/2006/relationships/image" Target="media/image24.jpg"/><Relationship Id="rId10" Type="http://schemas.openxmlformats.org/officeDocument/2006/relationships/footer" Target="footer2.xml"/><Relationship Id="rId11" Type="http://schemas.openxmlformats.org/officeDocument/2006/relationships/hyperlink" Target="http://blog.basespace.illumina.com/2012/02/15/genome-in-a-day/" TargetMode="External"/><Relationship Id="rId12" Type="http://schemas.openxmlformats.org/officeDocument/2006/relationships/hyperlink" Target="http://ccr.coriell.org/Sections/Search/Sample_Detail.aspx?Ref=GM18507" TargetMode="External"/><Relationship Id="rId13" Type="http://schemas.openxmlformats.org/officeDocument/2006/relationships/image" Target="media/image1.emf"/><Relationship Id="rId14" Type="http://schemas.openxmlformats.org/officeDocument/2006/relationships/image" Target="media/image2.jpeg"/><Relationship Id="rId15" Type="http://schemas.openxmlformats.org/officeDocument/2006/relationships/image" Target="media/image3.emf"/><Relationship Id="rId16" Type="http://schemas.openxmlformats.org/officeDocument/2006/relationships/image" Target="media/image4.emf"/><Relationship Id="rId17" Type="http://schemas.openxmlformats.org/officeDocument/2006/relationships/image" Target="media/image5.emf"/><Relationship Id="rId18" Type="http://schemas.openxmlformats.org/officeDocument/2006/relationships/image" Target="media/image6.emf"/><Relationship Id="rId19" Type="http://schemas.openxmlformats.org/officeDocument/2006/relationships/image" Target="media/image7.emf"/><Relationship Id="rId37" Type="http://schemas.openxmlformats.org/officeDocument/2006/relationships/image" Target="media/image25.jpg"/><Relationship Id="rId38" Type="http://schemas.openxmlformats.org/officeDocument/2006/relationships/image" Target="media/image26.jpg"/><Relationship Id="rId39" Type="http://schemas.openxmlformats.org/officeDocument/2006/relationships/image" Target="media/image27.jpg"/><Relationship Id="rId40" Type="http://schemas.openxmlformats.org/officeDocument/2006/relationships/hyperlink" Target="http://www.ncbi.nlm.nih.gov/geo/query/acc.cgi?acc=GSE44690" TargetMode="External"/><Relationship Id="rId41" Type="http://schemas.openxmlformats.org/officeDocument/2006/relationships/hyperlink" Target="http://www.pnas.org/reports/most-cited" TargetMode="External"/><Relationship Id="rId42" Type="http://schemas.openxmlformats.org/officeDocument/2006/relationships/fontTable" Target="fontTable.xml"/><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927736-9DB5-AA4D-869E-4DA483E940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8</TotalTime>
  <Pages>27</Pages>
  <Words>54931</Words>
  <Characters>283998</Characters>
  <Application>Microsoft Macintosh Word</Application>
  <DocSecurity>0</DocSecurity>
  <Lines>5259</Lines>
  <Paragraphs>1180</Paragraphs>
  <ScaleCrop>false</ScaleCrop>
  <HeadingPairs>
    <vt:vector size="2" baseType="variant">
      <vt:variant>
        <vt:lpstr>Title</vt:lpstr>
      </vt:variant>
      <vt:variant>
        <vt:i4>1</vt:i4>
      </vt:variant>
    </vt:vector>
  </HeadingPairs>
  <TitlesOfParts>
    <vt:vector size="1" baseType="lpstr">
      <vt:lpstr>Thesis Title</vt:lpstr>
    </vt:vector>
  </TitlesOfParts>
  <Manager>Melissa J Moore, Phillip D Zamore</Manager>
  <Company>Umass Medical School</Company>
  <LinksUpToDate>false</LinksUpToDate>
  <CharactersWithSpaces>337749</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 Title</dc:title>
  <dc:subject>Biochemistry, Molecular Biology, Bioinformatics</dc:subject>
  <dc:creator>Christian Knauf Roy</dc:creator>
  <cp:keywords>T4 RNA Ligase 2, Ligation, piRNA, Alternative splicing</cp:keywords>
  <cp:lastModifiedBy>Chris Roy</cp:lastModifiedBy>
  <cp:revision>18</cp:revision>
  <dcterms:created xsi:type="dcterms:W3CDTF">2013-08-22T14:56:00Z</dcterms:created>
  <dcterms:modified xsi:type="dcterms:W3CDTF">2013-08-27T19:27:00Z</dcterms:modified>
  <cp:category>Doctoral 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ristiankroy@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btex</vt:lpwstr>
  </property>
  <property fmtid="{D5CDD505-2E9C-101B-9397-08002B2CF9AE}" pid="14" name="Mendeley Recent Style Name 4_1">
    <vt:lpwstr>BibTex generic citation style</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ature-methods</vt:lpwstr>
  </property>
  <property fmtid="{D5CDD505-2E9C-101B-9397-08002B2CF9AE}" pid="24" name="Mendeley Recent Style Name 9_1">
    <vt:lpwstr>Nature Methods</vt:lpwstr>
  </property>
</Properties>
</file>